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71547" w:rsidRDefault="00954F73" w:rsidP="00D71547">
      <w:pPr>
        <w:pStyle w:val="papertitle"/>
        <w:spacing w:after="0"/>
        <w:rPr>
          <w:lang w:val="en-GB"/>
        </w:rPr>
      </w:pPr>
      <w:r w:rsidRPr="00ED6F76">
        <w:rPr>
          <w:lang w:val="en-GB"/>
        </w:rPr>
        <w:t xml:space="preserve">Simulating </w:t>
      </w:r>
      <w:r w:rsidR="006E027A" w:rsidRPr="00ED6F76">
        <w:rPr>
          <w:lang w:val="en-GB"/>
        </w:rPr>
        <w:t>I</w:t>
      </w:r>
      <w:r w:rsidR="00D71547">
        <w:rPr>
          <w:lang w:val="en-GB"/>
        </w:rPr>
        <w:t>nnovation:</w:t>
      </w:r>
    </w:p>
    <w:p w:rsidR="00954F73" w:rsidRPr="00ED6F76" w:rsidRDefault="006E027A" w:rsidP="00D71547">
      <w:pPr>
        <w:pStyle w:val="papersubtitle"/>
        <w:rPr>
          <w:lang w:val="en-GB"/>
        </w:rPr>
      </w:pPr>
      <w:r w:rsidRPr="00ED6F76">
        <w:rPr>
          <w:lang w:val="en-GB"/>
        </w:rPr>
        <w:t>C</w:t>
      </w:r>
      <w:r w:rsidR="000B0302" w:rsidRPr="00ED6F76">
        <w:rPr>
          <w:lang w:val="en-GB"/>
        </w:rPr>
        <w:t xml:space="preserve">omparing </w:t>
      </w:r>
      <w:r w:rsidRPr="00ED6F76">
        <w:rPr>
          <w:lang w:val="en-GB"/>
        </w:rPr>
        <w:t>M</w:t>
      </w:r>
      <w:r w:rsidR="00954F73" w:rsidRPr="00ED6F76">
        <w:rPr>
          <w:lang w:val="en-GB"/>
        </w:rPr>
        <w:t xml:space="preserve">odels of </w:t>
      </w:r>
      <w:r w:rsidRPr="00ED6F76">
        <w:rPr>
          <w:lang w:val="en-GB"/>
        </w:rPr>
        <w:t>C</w:t>
      </w:r>
      <w:r w:rsidR="00742CC6" w:rsidRPr="00ED6F76">
        <w:rPr>
          <w:lang w:val="en-GB"/>
        </w:rPr>
        <w:t xml:space="preserve">ollective </w:t>
      </w:r>
      <w:r w:rsidRPr="00ED6F76">
        <w:rPr>
          <w:lang w:val="en-GB"/>
        </w:rPr>
        <w:t>K</w:t>
      </w:r>
      <w:r w:rsidR="00742CC6" w:rsidRPr="00ED6F76">
        <w:rPr>
          <w:lang w:val="en-GB"/>
        </w:rPr>
        <w:t>nowledge</w:t>
      </w:r>
      <w:r w:rsidR="00683575" w:rsidRPr="00ED6F76">
        <w:rPr>
          <w:lang w:val="en-GB"/>
        </w:rPr>
        <w:t xml:space="preserve">, </w:t>
      </w:r>
      <w:r w:rsidRPr="00ED6F76">
        <w:rPr>
          <w:lang w:val="en-GB"/>
        </w:rPr>
        <w:t>T</w:t>
      </w:r>
      <w:r w:rsidR="00954F73" w:rsidRPr="00ED6F76">
        <w:rPr>
          <w:lang w:val="en-GB"/>
        </w:rPr>
        <w:t xml:space="preserve">echnological </w:t>
      </w:r>
      <w:r w:rsidRPr="00ED6F76">
        <w:rPr>
          <w:lang w:val="en-GB"/>
        </w:rPr>
        <w:t>E</w:t>
      </w:r>
      <w:r w:rsidR="00954F73" w:rsidRPr="00ED6F76">
        <w:rPr>
          <w:lang w:val="en-GB"/>
        </w:rPr>
        <w:t xml:space="preserve">volution and </w:t>
      </w:r>
      <w:r w:rsidRPr="00ED6F76">
        <w:rPr>
          <w:lang w:val="en-GB"/>
        </w:rPr>
        <w:t>E</w:t>
      </w:r>
      <w:r w:rsidR="00954F73" w:rsidRPr="00ED6F76">
        <w:rPr>
          <w:lang w:val="en-GB"/>
        </w:rPr>
        <w:t xml:space="preserve">mergent </w:t>
      </w:r>
      <w:r w:rsidRPr="00ED6F76">
        <w:rPr>
          <w:lang w:val="en-GB"/>
        </w:rPr>
        <w:t>I</w:t>
      </w:r>
      <w:r w:rsidR="00954F73" w:rsidRPr="00ED6F76">
        <w:rPr>
          <w:lang w:val="en-GB"/>
        </w:rPr>
        <w:t xml:space="preserve">nnovation </w:t>
      </w:r>
      <w:r w:rsidRPr="00ED6F76">
        <w:rPr>
          <w:lang w:val="en-GB"/>
        </w:rPr>
        <w:t>N</w:t>
      </w:r>
      <w:r w:rsidR="00954F73" w:rsidRPr="00ED6F76">
        <w:rPr>
          <w:lang w:val="en-GB"/>
        </w:rPr>
        <w:t>etworks</w:t>
      </w:r>
    </w:p>
    <w:p w:rsidR="00954F73" w:rsidRPr="00ED6F76" w:rsidRDefault="006E027A" w:rsidP="006E027A">
      <w:pPr>
        <w:pStyle w:val="author"/>
        <w:rPr>
          <w:lang w:val="en-GB"/>
        </w:rPr>
      </w:pPr>
      <w:r w:rsidRPr="00ED6F76">
        <w:rPr>
          <w:lang w:val="en-GB"/>
        </w:rPr>
        <w:t>Christopher Watts</w:t>
      </w:r>
      <w:r w:rsidRPr="00ED6F76">
        <w:rPr>
          <w:vertAlign w:val="superscript"/>
          <w:lang w:val="en-GB"/>
        </w:rPr>
        <w:t>1</w:t>
      </w:r>
      <w:r w:rsidRPr="00ED6F76">
        <w:rPr>
          <w:lang w:val="en-GB"/>
        </w:rPr>
        <w:t xml:space="preserve"> and Nigel Gilbert</w:t>
      </w:r>
      <w:r w:rsidRPr="00ED6F76">
        <w:rPr>
          <w:vertAlign w:val="superscript"/>
          <w:lang w:val="en-GB"/>
        </w:rPr>
        <w:t>2</w:t>
      </w:r>
    </w:p>
    <w:p w:rsidR="006E027A" w:rsidRPr="00ED6F76" w:rsidRDefault="003241FD" w:rsidP="003241FD">
      <w:pPr>
        <w:pStyle w:val="address"/>
        <w:rPr>
          <w:lang w:val="en-GB"/>
        </w:rPr>
      </w:pPr>
      <w:r w:rsidRPr="00ED6F76">
        <w:rPr>
          <w:vertAlign w:val="superscript"/>
          <w:lang w:val="en-GB"/>
        </w:rPr>
        <w:t>1</w:t>
      </w:r>
      <w:r w:rsidRPr="00ED6F76">
        <w:rPr>
          <w:lang w:val="en-GB"/>
        </w:rPr>
        <w:t xml:space="preserve"> Ludwig-</w:t>
      </w:r>
      <w:proofErr w:type="spellStart"/>
      <w:r w:rsidRPr="00ED6F76">
        <w:rPr>
          <w:lang w:val="en-GB"/>
        </w:rPr>
        <w:t>Maximilians</w:t>
      </w:r>
      <w:proofErr w:type="spellEnd"/>
      <w:r w:rsidRPr="00ED6F76">
        <w:rPr>
          <w:lang w:val="en-GB"/>
        </w:rPr>
        <w:t xml:space="preserve"> University, Munich, Germany</w:t>
      </w:r>
    </w:p>
    <w:p w:rsidR="003241FD" w:rsidRPr="00ED6F76" w:rsidRDefault="007919C3" w:rsidP="003241FD">
      <w:pPr>
        <w:pStyle w:val="address"/>
        <w:rPr>
          <w:lang w:val="en-GB"/>
        </w:rPr>
      </w:pPr>
      <w:hyperlink r:id="rId9" w:history="1">
        <w:r w:rsidR="003241FD" w:rsidRPr="00ED6F76">
          <w:rPr>
            <w:rStyle w:val="Hyperlink"/>
            <w:lang w:val="en-GB"/>
          </w:rPr>
          <w:t>c.watts@lmu.de</w:t>
        </w:r>
      </w:hyperlink>
    </w:p>
    <w:p w:rsidR="003241FD" w:rsidRPr="00ED6F76" w:rsidRDefault="003241FD" w:rsidP="003241FD">
      <w:pPr>
        <w:pStyle w:val="address"/>
        <w:rPr>
          <w:lang w:val="en-GB"/>
        </w:rPr>
      </w:pPr>
      <w:r w:rsidRPr="00ED6F76">
        <w:rPr>
          <w:vertAlign w:val="superscript"/>
          <w:lang w:val="en-GB"/>
        </w:rPr>
        <w:t>2</w:t>
      </w:r>
      <w:r w:rsidRPr="00ED6F76">
        <w:rPr>
          <w:lang w:val="en-GB"/>
        </w:rPr>
        <w:t xml:space="preserve"> University of Surrey, Guildford, UK</w:t>
      </w:r>
    </w:p>
    <w:p w:rsidR="003241FD" w:rsidRPr="00ED6F76" w:rsidRDefault="007919C3" w:rsidP="00D71547">
      <w:pPr>
        <w:pStyle w:val="address"/>
        <w:rPr>
          <w:lang w:val="en-GB"/>
        </w:rPr>
      </w:pPr>
      <w:hyperlink r:id="rId10" w:history="1">
        <w:r w:rsidR="003241FD" w:rsidRPr="00ED6F76">
          <w:rPr>
            <w:rStyle w:val="Hyperlink"/>
            <w:lang w:val="en-GB"/>
          </w:rPr>
          <w:t>n.gilbert@surrey.ac.uk</w:t>
        </w:r>
      </w:hyperlink>
    </w:p>
    <w:p w:rsidR="00953868" w:rsidRPr="00ED6F76" w:rsidRDefault="003241FD" w:rsidP="003241FD">
      <w:pPr>
        <w:pStyle w:val="abstract"/>
        <w:spacing w:after="0"/>
        <w:ind w:firstLine="0"/>
        <w:rPr>
          <w:lang w:val="en-GB"/>
        </w:rPr>
      </w:pPr>
      <w:r w:rsidRPr="00ED6F76">
        <w:rPr>
          <w:b/>
          <w:lang w:val="en-GB"/>
        </w:rPr>
        <w:t>Abstract.</w:t>
      </w:r>
      <w:r w:rsidRPr="00ED6F76">
        <w:rPr>
          <w:lang w:val="en-GB"/>
        </w:rPr>
        <w:t xml:space="preserve"> </w:t>
      </w:r>
      <w:r w:rsidR="00335073" w:rsidRPr="00ED6F76">
        <w:rPr>
          <w:lang w:val="en-GB"/>
        </w:rPr>
        <w:t xml:space="preserve">Computer </w:t>
      </w:r>
      <w:r w:rsidR="00954F73" w:rsidRPr="00ED6F76">
        <w:rPr>
          <w:lang w:val="en-GB"/>
        </w:rPr>
        <w:t>simulation models have been proposed as a tool for unde</w:t>
      </w:r>
      <w:r w:rsidR="00954F73" w:rsidRPr="00ED6F76">
        <w:rPr>
          <w:lang w:val="en-GB"/>
        </w:rPr>
        <w:t>r</w:t>
      </w:r>
      <w:r w:rsidR="00954F73" w:rsidRPr="00ED6F76">
        <w:rPr>
          <w:lang w:val="en-GB"/>
        </w:rPr>
        <w:t xml:space="preserve">standing innovation, including </w:t>
      </w:r>
      <w:r w:rsidR="0074681C" w:rsidRPr="00ED6F76">
        <w:rPr>
          <w:lang w:val="en-GB"/>
        </w:rPr>
        <w:t xml:space="preserve">models of organisational learning, </w:t>
      </w:r>
      <w:r w:rsidR="00954F73" w:rsidRPr="00ED6F76">
        <w:rPr>
          <w:lang w:val="en-GB"/>
        </w:rPr>
        <w:t>technological evolution, knowledge dynamics and the emergence of innovation networks. By representing micro-level interactions they provide insight into the mechanisms by which are generated various stylised facts about innovation phenomena. This paper summarise</w:t>
      </w:r>
      <w:r w:rsidR="00B9075C" w:rsidRPr="00ED6F76">
        <w:rPr>
          <w:lang w:val="en-GB"/>
        </w:rPr>
        <w:t>s</w:t>
      </w:r>
      <w:r w:rsidR="00954F73" w:rsidRPr="00ED6F76">
        <w:rPr>
          <w:lang w:val="en-GB"/>
        </w:rPr>
        <w:t xml:space="preserve"> work carried out as part of the </w:t>
      </w:r>
      <w:r w:rsidR="00954F73" w:rsidRPr="00ED6F76">
        <w:rPr>
          <w:i/>
          <w:lang w:val="en-GB"/>
        </w:rPr>
        <w:t>SIMIAN</w:t>
      </w:r>
      <w:r w:rsidR="00954F73" w:rsidRPr="00ED6F76">
        <w:rPr>
          <w:lang w:val="en-GB"/>
        </w:rPr>
        <w:t xml:space="preserve"> project</w:t>
      </w:r>
      <w:r w:rsidR="00335073" w:rsidRPr="00ED6F76">
        <w:rPr>
          <w:lang w:val="en-GB"/>
        </w:rPr>
        <w:t xml:space="preserve"> and to be </w:t>
      </w:r>
      <w:r w:rsidR="00992E7F" w:rsidRPr="00ED6F76">
        <w:rPr>
          <w:lang w:val="en-GB"/>
        </w:rPr>
        <w:t>co</w:t>
      </w:r>
      <w:r w:rsidR="00992E7F" w:rsidRPr="00ED6F76">
        <w:rPr>
          <w:lang w:val="en-GB"/>
        </w:rPr>
        <w:t>v</w:t>
      </w:r>
      <w:r w:rsidR="00992E7F" w:rsidRPr="00ED6F76">
        <w:rPr>
          <w:lang w:val="en-GB"/>
        </w:rPr>
        <w:t>ered</w:t>
      </w:r>
      <w:r w:rsidR="00335073" w:rsidRPr="00ED6F76">
        <w:rPr>
          <w:lang w:val="en-GB"/>
        </w:rPr>
        <w:t xml:space="preserve"> in </w:t>
      </w:r>
      <w:r w:rsidR="00992E7F" w:rsidRPr="00ED6F76">
        <w:rPr>
          <w:lang w:val="en-GB"/>
        </w:rPr>
        <w:t xml:space="preserve">more detail in </w:t>
      </w:r>
      <w:r w:rsidR="00335073" w:rsidRPr="00ED6F76">
        <w:rPr>
          <w:lang w:val="en-GB"/>
        </w:rPr>
        <w:t>a forth</w:t>
      </w:r>
      <w:r w:rsidR="00954F73" w:rsidRPr="00ED6F76">
        <w:rPr>
          <w:lang w:val="en-GB"/>
        </w:rPr>
        <w:t>coming book. A critical review of existing innov</w:t>
      </w:r>
      <w:r w:rsidR="00954F73" w:rsidRPr="00ED6F76">
        <w:rPr>
          <w:lang w:val="en-GB"/>
        </w:rPr>
        <w:t>a</w:t>
      </w:r>
      <w:r w:rsidR="00954F73" w:rsidRPr="00ED6F76">
        <w:rPr>
          <w:lang w:val="en-GB"/>
        </w:rPr>
        <w:t xml:space="preserve">tion-related models is performed. Models compared include </w:t>
      </w:r>
      <w:r w:rsidR="00E55E46" w:rsidRPr="00ED6F76">
        <w:rPr>
          <w:lang w:val="en-GB"/>
        </w:rPr>
        <w:t>a model of colle</w:t>
      </w:r>
      <w:r w:rsidR="00E55E46" w:rsidRPr="00ED6F76">
        <w:rPr>
          <w:lang w:val="en-GB"/>
        </w:rPr>
        <w:t>c</w:t>
      </w:r>
      <w:r w:rsidR="00E55E46" w:rsidRPr="00ED6F76">
        <w:rPr>
          <w:lang w:val="en-GB"/>
        </w:rPr>
        <w:t xml:space="preserve">tive learning in networks </w:t>
      </w:r>
      <w:r w:rsidR="00E55E46" w:rsidRPr="00ED6F76">
        <w:rPr>
          <w:lang w:val="en-GB"/>
        </w:rPr>
        <w:fldChar w:fldCharType="begin"/>
      </w:r>
      <w:r w:rsidR="00ED6F76" w:rsidRPr="00ED6F76">
        <w:rPr>
          <w:lang w:val="en-GB"/>
        </w:rPr>
        <w:instrText xml:space="preserve"> ADDIN EN.CITE &lt;EndNote&gt;&lt;Cite&gt;&lt;Author&gt;Lazer&lt;/Author&gt;&lt;Year&gt;2007&lt;/Year&gt;&lt;RecNum&gt;288&lt;/RecNum&gt;&lt;DisplayText&gt;[1]&lt;/DisplayText&gt;&lt;record&gt;&lt;rec-number&gt;288&lt;/rec-number&gt;&lt;foreign-keys&gt;&lt;key app="EN" db-id="wszrd5t5xp50wke0xaq5d5d0drvrrrsdswrz"&gt;288&lt;/key&gt;&lt;/foreign-keys&gt;&lt;ref-type name="Journal Article"&gt;17&lt;/ref-type&gt;&lt;contributors&gt;&lt;authors&gt;&lt;author&gt;Lazer, D.&lt;/author&gt;&lt;author&gt;Friedman, A.&lt;/author&gt;&lt;/authors&gt;&lt;/contributors&gt;&lt;auth-address&gt;[Lazer, David|Friedman, Allan] Harvard Univ, John F Kennedy Sch Govt, Program Networked Governance, Cambridge, MA 02138 USA.&amp;#xD;Lazer, D (reprint author), Harvard Univ, John F Kennedy Sch Govt, Program Networked Governance, Cambridge, MA 02138 USA.&amp;#xD;david_lazer@harvard.edu|allan_friedman@ksgphd.harvard.edu&lt;/auth-address&gt;&lt;titles&gt;&lt;title&gt;The network structure of exploration and exploitation&lt;/title&gt;&lt;secondary-title&gt;Administrative Science Quarterly&lt;/secondary-title&gt;&lt;alt-title&gt;Adm. Sci. Q.&lt;/alt-title&gt;&lt;/titles&gt;&lt;periodical&gt;&lt;full-title&gt;Administrative Science Quarterly&lt;/full-title&gt;&lt;abbr-1&gt;Adm. Sci. Q.&lt;/abbr-1&gt;&lt;/periodical&gt;&lt;alt-periodical&gt;&lt;full-title&gt;Administrative Science Quarterly&lt;/full-title&gt;&lt;abbr-1&gt;Adm. Sci. Q.&lt;/abbr-1&gt;&lt;/alt-periodical&gt;&lt;pages&gt;667-694&lt;/pages&gt;&lt;volume&gt;52&lt;/volume&gt;&lt;number&gt;4&lt;/number&gt;&lt;keywords&gt;&lt;keyword&gt;social network&lt;/keyword&gt;&lt;keyword&gt;organizational fields&lt;/keyword&gt;&lt;keyword&gt;productivity loss&lt;/keyword&gt;&lt;keyword&gt;simple-model&lt;/keyword&gt;&lt;keyword&gt;diffusion&lt;/keyword&gt;&lt;keyword&gt;search&lt;/keyword&gt;&lt;keyword&gt;performance&lt;/keyword&gt;&lt;keyword&gt;innovation&lt;/keyword&gt;&lt;keyword&gt;knowledge&lt;/keyword&gt;&lt;keyword&gt;ties&lt;/keyword&gt;&lt;/keywords&gt;&lt;dates&gt;&lt;year&gt;2007&lt;/year&gt;&lt;pub-dates&gt;&lt;date&gt;Dec&lt;/date&gt;&lt;/pub-dates&gt;&lt;/dates&gt;&lt;isbn&gt;0001-8392&lt;/isbn&gt;&lt;accession-num&gt;WOS:000254900900005&lt;/accession-num&gt;&lt;work-type&gt;Article&lt;/work-type&gt;&lt;urls&gt;&lt;related-urls&gt;&lt;url&gt;&amp;lt;Go to ISI&amp;gt;://WOS:000254900900005&lt;/url&gt;&lt;/related-urls&gt;&lt;/urls&gt;&lt;language&gt;English&lt;/language&gt;&lt;/record&gt;&lt;/Cite&gt;&lt;/EndNote&gt;</w:instrText>
      </w:r>
      <w:r w:rsidR="00E55E46" w:rsidRPr="00ED6F76">
        <w:rPr>
          <w:lang w:val="en-GB"/>
        </w:rPr>
        <w:fldChar w:fldCharType="separate"/>
      </w:r>
      <w:r w:rsidR="00ED6F76" w:rsidRPr="00ED6F76">
        <w:rPr>
          <w:noProof/>
          <w:lang w:val="en-GB"/>
        </w:rPr>
        <w:t>[</w:t>
      </w:r>
      <w:hyperlink w:anchor="_ENREF_1" w:tooltip="Lazer, 2007 #288" w:history="1">
        <w:r w:rsidR="00242F5A" w:rsidRPr="00ED6F76">
          <w:rPr>
            <w:noProof/>
            <w:lang w:val="en-GB"/>
          </w:rPr>
          <w:t>1</w:t>
        </w:r>
      </w:hyperlink>
      <w:r w:rsidR="00ED6F76" w:rsidRPr="00ED6F76">
        <w:rPr>
          <w:noProof/>
          <w:lang w:val="en-GB"/>
        </w:rPr>
        <w:t>]</w:t>
      </w:r>
      <w:r w:rsidR="00E55E46" w:rsidRPr="00ED6F76">
        <w:rPr>
          <w:lang w:val="en-GB"/>
        </w:rPr>
        <w:fldChar w:fldCharType="end"/>
      </w:r>
      <w:r w:rsidR="00E55E46" w:rsidRPr="00ED6F76">
        <w:rPr>
          <w:lang w:val="en-GB"/>
        </w:rPr>
        <w:t xml:space="preserve">, a model </w:t>
      </w:r>
      <w:r w:rsidR="0074681C" w:rsidRPr="00ED6F76">
        <w:rPr>
          <w:lang w:val="en-GB"/>
        </w:rPr>
        <w:t xml:space="preserve">of technological evolution </w:t>
      </w:r>
      <w:r w:rsidR="00E55E46" w:rsidRPr="00ED6F76">
        <w:rPr>
          <w:lang w:val="en-GB"/>
        </w:rPr>
        <w:t xml:space="preserve">based around percolation on a grid </w:t>
      </w:r>
      <w:r w:rsidR="00E55E46" w:rsidRPr="00ED6F76">
        <w:rPr>
          <w:lang w:val="en-GB"/>
        </w:rPr>
        <w:fldChar w:fldCharType="begin">
          <w:fldData xml:space="preserve">PEVuZE5vdGU+PENpdGU+PEF1dGhvcj5TaWx2ZXJiZXJnPC9BdXRob3I+PFllYXI+MjAwNzwvWWVh
cj48UmVjTnVtPjkxNjwvUmVjTnVtPjxEaXNwbGF5VGV4dD5bMiwgM108L0Rpc3BsYXlUZXh0Pjxy
ZWNvcmQ+PHJlYy1udW1iZXI+OTE2PC9yZWMtbnVtYmVyPjxmb3JlaWduLWtleXM+PGtleSBhcHA9
IkVOIiBkYi1pZD0id3N6cmQ1dDV4cDUwd2tlMHhhcTVkNWQwZHJ2cnJyc2Rzd3J6Ij45MTY8L2tl
eT48L2ZvcmVpZ24ta2V5cz48cmVmLXR5cGUgbmFtZT0iSm91cm5hbCBBcnRpY2xlIj4xNzwvcmVm
LXR5cGU+PGNvbnRyaWJ1dG9ycz48YXV0aG9ycz48YXV0aG9yPlNpbHZlcmJlcmcsIEdlcmFsZDwv
YXV0aG9yPjxhdXRob3I+VmVyc3BhZ2VuLCBCYXJ0PC9hdXRob3I+PC9hdXRob3JzPjwvY29udHJp
YnV0b3JzPjx0aXRsZXM+PHRpdGxlPlNlbGYtb3JnYW5pemF0aW9uIG9mIFImYW1wO0Qgc2VhcmNo
IGluIGNvbXBsZXggdGVjaG5vbG9neSBzcGFjZXM8L3RpdGxlPjxzZWNvbmRhcnktdGl0bGU+Sm91
cm5hbCBvZiBFY29ub21pYyBJbnRlcmFjdGlvbiBhbmQgQ29vcmRpbmF0aW9uPC9zZWNvbmRhcnkt
dGl0bGU+PGFsdC10aXRsZT5KIEVjb24gSW50ZXJhYyBDb29yZDwvYWx0LXRpdGxlPjwvdGl0bGVz
PjxwZXJpb2RpY2FsPjxmdWxsLXRpdGxlPkpvdXJuYWwgb2YgRWNvbm9taWMgSW50ZXJhY3Rpb24g
YW5kIENvb3JkaW5hdGlvbjwvZnVsbC10aXRsZT48YWJici0xPkogRWNvbiBJbnRlcmFjIENvb3Jk
PC9hYmJyLTE+PC9wZXJpb2RpY2FsPjxhbHQtcGVyaW9kaWNhbD48ZnVsbC10aXRsZT5Kb3VybmFs
IG9mIEVjb25vbWljIEludGVyYWN0aW9uIGFuZCBDb29yZGluYXRpb248L2Z1bGwtdGl0bGU+PGFi
YnItMT5KIEVjb24gSW50ZXJhYyBDb29yZDwvYWJici0xPjwvYWx0LXBlcmlvZGljYWw+PHBhZ2Vz
PjE5NS0yMTA8L3BhZ2VzPjx2b2x1bWU+Mjwvdm9sdW1lPjxudW1iZXI+MjwvbnVtYmVyPjxrZXl3
b3Jkcz48a2V5d29yZD5Jbm5vdmF0aW9uPC9rZXl3b3JkPjxrZXl3b3JkPlBlcmNvbGF0aW9uPC9r
ZXl3b3JkPjxrZXl3b3JkPlNlYXJjaDwva2V5d29yZD48a2V5d29yZD5UZWNobm9sb2dpY2FsIGNo
YW5nZTwva2V5d29yZD48a2V5d29yZD5SJmFtcDtEPC9rZXl3b3JkPjxrZXl3b3JkPkNsdXN0ZXJp
bmc8L2tleXdvcmQ+PGtleXdvcmQ+U2VsZi1vcmdhbml6ZWQgY3JpdGljYWxpdHk8L2tleXdvcmQ+
PGtleXdvcmQ+QzE1PC9rZXl3b3JkPjxrZXl3b3JkPkM2Mzwva2V5d29yZD48a2V5d29yZD5EODM8
L2tleXdvcmQ+PGtleXdvcmQ+TzMxPC9rZXl3b3JkPjwva2V5d29yZHM+PGRhdGVzPjx5ZWFyPjIw
MDc8L3llYXI+PHB1Yi1kYXRlcz48ZGF0ZT4yMDA3LzEyLzAxPC9kYXRlPjwvcHViLWRhdGVzPjwv
ZGF0ZXM+PHB1Ymxpc2hlcj5TcHJpbmdlci1WZXJsYWc8L3B1Ymxpc2hlcj48aXNibj4xODYwLTcx
MVg8L2lzYm4+PHVybHM+PHJlbGF0ZWQtdXJscz48dXJsPmh0dHA6Ly9keC5kb2kub3JnLzEwLjEw
MDcvczExNDAzLTAwNy0wMDIzLTE8L3VybD48L3JlbGF0ZWQtdXJscz48L3VybHM+PGVsZWN0cm9u
aWMtcmVzb3VyY2UtbnVtPjEwLjEwMDcvczExNDAzLTAwNy0wMDIzLTE8L2VsZWN0cm9uaWMtcmVz
b3VyY2UtbnVtPjxsYW5ndWFnZT5FbmdsaXNoPC9sYW5ndWFnZT48L3JlY29yZD48L0NpdGU+PENp
dGU+PEF1dGhvcj5TaWx2ZXJiZXJnPC9BdXRob3I+PFllYXI+MjAwNTwvWWVhcj48UmVjTnVtPjk0
MDwvUmVjTnVtPjxyZWNvcmQ+PHJlYy1udW1iZXI+OTQwPC9yZWMtbnVtYmVyPjxmb3JlaWduLWtl
eXM+PGtleSBhcHA9IkVOIiBkYi1pZD0id3N6cmQ1dDV4cDUwd2tlMHhhcTVkNWQwZHJ2cnJyc2Rz
d3J6Ij45NDA8L2tleT48L2ZvcmVpZ24ta2V5cz48cmVmLXR5cGUgbmFtZT0iSm91cm5hbCBBcnRp
Y2xlIj4xNzwvcmVmLXR5cGU+PGNvbnRyaWJ1dG9ycz48YXV0aG9ycz48YXV0aG9yPlNpbHZlcmJl
cmcsIEdlcmFsZDwvYXV0aG9yPjxhdXRob3I+VmVyc3BhZ2VuLCBCYXJ0PC9hdXRob3I+PC9hdXRo
b3JzPjwvY29udHJpYnV0b3JzPjxhdXRoLWFkZHJlc3M+TWFhc3RyaWNodCBVbml2LCBNRVJJVCwg
TkwtNjIwMCBNQiBNYWFzdHJpY2h0LCBOZXRoZXJsYW5kcy4gRWluZGhvdmVuIFVuaXYgVGVjaG5v
bCwgRUNJUywgTkwtNTYwMCBKQSBFaW5kaG92ZW4sIE5ldGhlcmxhbmRzLiYjeEQ7U2lsdmVyYmVy
ZywgRyAocmVwcmludCBhdXRob3IpLCBNYWFzdHJpY2h0IFVuaXYsIE1FUklULCBQT0IgNjE2LCBO
TC02MjAwIE1CIE1hYXN0cmljaHQsIE5ldGhlcmxhbmRzLiYjeEQ7Z2VyYWxkLnNpbHZlcmJlcmdA
bWVyaXQudW5pbWFhcy5ubDsgYi52ZXJzcGFnZW5AdG0udHVlLm5sPC9hdXRoLWFkZHJlc3M+PHRp
dGxlcz48dGl0bGU+QSBwZXJjb2xhdGlvbiBtb2RlbCBvZiBpbm5vdmF0aW9uIGluIGNvbXBsZXgg
dGVjaG5vbG9neSBzcGFjZXM8L3RpdGxlPjxzZWNvbmRhcnktdGl0bGU+Sm91cm5hbCBvZiBFY29u
b21pYyBEeW5hbWljcyAmYW1wOyBDb250cm9sPC9zZWNvbmRhcnktdGl0bGU+PC90aXRsZXM+PHBl
cmlvZGljYWw+PGZ1bGwtdGl0bGU+Sm91cm5hbCBvZiBFY29ub21pYyBEeW5hbWljcyAmYW1wOyBD
b250cm9sPC9mdWxsLXRpdGxlPjwvcGVyaW9kaWNhbD48cGFnZXM+MjI1LTI0NDwvcGFnZXM+PHZv
bHVtZT4yOTwvdm9sdW1lPjxudW1iZXI+MS0yPC9udW1iZXI+PGtleXdvcmRzPjxrZXl3b3JkPmlu
bm92YXRpb248L2tleXdvcmQ+PGtleXdvcmQ+cGVyY29sYXRpb248L2tleXdvcmQ+PGtleXdvcmQ+
c2VhcmNoPC9rZXl3b3JkPjxrZXl3b3JkPnRlY2hub2xvZ2ljYWwgY2hhbmdlPC9rZXl3b3JkPjxr
ZXl3b3JkPlImYW1wO0Q8L2tleXdvcmQ+PGtleXdvcmQ+c29jaWFsIHBlcmNvbGF0aW9uPC9rZXl3
b3JkPjxrZXl3b3JkPnNlYXJjaDwva2V5d29yZD48a2V5d29yZD5ncm93dGg8L2tleXdvcmQ+PC9r
ZXl3b3Jkcz48ZGF0ZXM+PHllYXI+MjAwNTwveWVhcj48cHViLWRhdGVzPjxkYXRlPkphbjwvZGF0
ZT48L3B1Yi1kYXRlcz48L2RhdGVzPjxpc2JuPjAxNjUtMTg4OTwvaXNibj48YWNjZXNzaW9uLW51
bT5XT1M6MDAwMjI2OTg4NDAwMDA5PC9hY2Nlc3Npb24tbnVtPjx3b3JrLXR5cGU+QXJ0aWNsZTsg
UHJvY2VlZGluZ3MgUGFwZXI8L3dvcmstdHlwZT48dXJscz48cmVsYXRlZC11cmxzPjx1cmw+Jmx0
O0dvIHRvIElTSSZndDs6Ly9XT1M6MDAwMjI2OTg4NDAwMDA5PC91cmw+PC9yZWxhdGVkLXVybHM+
PC91cmxzPjxlbGVjdHJvbmljLXJlc291cmNlLW51bT4xMC4xMDE2L2ouamVkYy4yMDAzLjA1LjAw
NTwvZWxlY3Ryb25pYy1yZXNvdXJjZS1udW0+PGxhbmd1YWdlPkVuZ2xpc2g8L2xhbmd1YWdlPjwv
cmVjb3JkPjwvQ2l0ZT48L0VuZE5vdGU+
</w:fldData>
        </w:fldChar>
      </w:r>
      <w:r w:rsidR="00ED6F76" w:rsidRPr="00ED6F76">
        <w:rPr>
          <w:lang w:val="en-GB"/>
        </w:rPr>
        <w:instrText xml:space="preserve"> ADDIN EN.CITE </w:instrText>
      </w:r>
      <w:r w:rsidR="00ED6F76" w:rsidRPr="00ED6F76">
        <w:rPr>
          <w:lang w:val="en-GB"/>
        </w:rPr>
        <w:fldChar w:fldCharType="begin">
          <w:fldData xml:space="preserve">PEVuZE5vdGU+PENpdGU+PEF1dGhvcj5TaWx2ZXJiZXJnPC9BdXRob3I+PFllYXI+MjAwNzwvWWVh
cj48UmVjTnVtPjkxNjwvUmVjTnVtPjxEaXNwbGF5VGV4dD5bMiwgM108L0Rpc3BsYXlUZXh0Pjxy
ZWNvcmQ+PHJlYy1udW1iZXI+OTE2PC9yZWMtbnVtYmVyPjxmb3JlaWduLWtleXM+PGtleSBhcHA9
IkVOIiBkYi1pZD0id3N6cmQ1dDV4cDUwd2tlMHhhcTVkNWQwZHJ2cnJyc2Rzd3J6Ij45MTY8L2tl
eT48L2ZvcmVpZ24ta2V5cz48cmVmLXR5cGUgbmFtZT0iSm91cm5hbCBBcnRpY2xlIj4xNzwvcmVm
LXR5cGU+PGNvbnRyaWJ1dG9ycz48YXV0aG9ycz48YXV0aG9yPlNpbHZlcmJlcmcsIEdlcmFsZDwv
YXV0aG9yPjxhdXRob3I+VmVyc3BhZ2VuLCBCYXJ0PC9hdXRob3I+PC9hdXRob3JzPjwvY29udHJp
YnV0b3JzPjx0aXRsZXM+PHRpdGxlPlNlbGYtb3JnYW5pemF0aW9uIG9mIFImYW1wO0Qgc2VhcmNo
IGluIGNvbXBsZXggdGVjaG5vbG9neSBzcGFjZXM8L3RpdGxlPjxzZWNvbmRhcnktdGl0bGU+Sm91
cm5hbCBvZiBFY29ub21pYyBJbnRlcmFjdGlvbiBhbmQgQ29vcmRpbmF0aW9uPC9zZWNvbmRhcnkt
dGl0bGU+PGFsdC10aXRsZT5KIEVjb24gSW50ZXJhYyBDb29yZDwvYWx0LXRpdGxlPjwvdGl0bGVz
PjxwZXJpb2RpY2FsPjxmdWxsLXRpdGxlPkpvdXJuYWwgb2YgRWNvbm9taWMgSW50ZXJhY3Rpb24g
YW5kIENvb3JkaW5hdGlvbjwvZnVsbC10aXRsZT48YWJici0xPkogRWNvbiBJbnRlcmFjIENvb3Jk
PC9hYmJyLTE+PC9wZXJpb2RpY2FsPjxhbHQtcGVyaW9kaWNhbD48ZnVsbC10aXRsZT5Kb3VybmFs
IG9mIEVjb25vbWljIEludGVyYWN0aW9uIGFuZCBDb29yZGluYXRpb248L2Z1bGwtdGl0bGU+PGFi
YnItMT5KIEVjb24gSW50ZXJhYyBDb29yZDwvYWJici0xPjwvYWx0LXBlcmlvZGljYWw+PHBhZ2Vz
PjE5NS0yMTA8L3BhZ2VzPjx2b2x1bWU+Mjwvdm9sdW1lPjxudW1iZXI+MjwvbnVtYmVyPjxrZXl3
b3Jkcz48a2V5d29yZD5Jbm5vdmF0aW9uPC9rZXl3b3JkPjxrZXl3b3JkPlBlcmNvbGF0aW9uPC9r
ZXl3b3JkPjxrZXl3b3JkPlNlYXJjaDwva2V5d29yZD48a2V5d29yZD5UZWNobm9sb2dpY2FsIGNo
YW5nZTwva2V5d29yZD48a2V5d29yZD5SJmFtcDtEPC9rZXl3b3JkPjxrZXl3b3JkPkNsdXN0ZXJp
bmc8L2tleXdvcmQ+PGtleXdvcmQ+U2VsZi1vcmdhbml6ZWQgY3JpdGljYWxpdHk8L2tleXdvcmQ+
PGtleXdvcmQ+QzE1PC9rZXl3b3JkPjxrZXl3b3JkPkM2Mzwva2V5d29yZD48a2V5d29yZD5EODM8
L2tleXdvcmQ+PGtleXdvcmQ+TzMxPC9rZXl3b3JkPjwva2V5d29yZHM+PGRhdGVzPjx5ZWFyPjIw
MDc8L3llYXI+PHB1Yi1kYXRlcz48ZGF0ZT4yMDA3LzEyLzAxPC9kYXRlPjwvcHViLWRhdGVzPjwv
ZGF0ZXM+PHB1Ymxpc2hlcj5TcHJpbmdlci1WZXJsYWc8L3B1Ymxpc2hlcj48aXNibj4xODYwLTcx
MVg8L2lzYm4+PHVybHM+PHJlbGF0ZWQtdXJscz48dXJsPmh0dHA6Ly9keC5kb2kub3JnLzEwLjEw
MDcvczExNDAzLTAwNy0wMDIzLTE8L3VybD48L3JlbGF0ZWQtdXJscz48L3VybHM+PGVsZWN0cm9u
aWMtcmVzb3VyY2UtbnVtPjEwLjEwMDcvczExNDAzLTAwNy0wMDIzLTE8L2VsZWN0cm9uaWMtcmVz
b3VyY2UtbnVtPjxsYW5ndWFnZT5FbmdsaXNoPC9sYW5ndWFnZT48L3JlY29yZD48L0NpdGU+PENp
dGU+PEF1dGhvcj5TaWx2ZXJiZXJnPC9BdXRob3I+PFllYXI+MjAwNTwvWWVhcj48UmVjTnVtPjk0
MDwvUmVjTnVtPjxyZWNvcmQ+PHJlYy1udW1iZXI+OTQwPC9yZWMtbnVtYmVyPjxmb3JlaWduLWtl
eXM+PGtleSBhcHA9IkVOIiBkYi1pZD0id3N6cmQ1dDV4cDUwd2tlMHhhcTVkNWQwZHJ2cnJyc2Rz
d3J6Ij45NDA8L2tleT48L2ZvcmVpZ24ta2V5cz48cmVmLXR5cGUgbmFtZT0iSm91cm5hbCBBcnRp
Y2xlIj4xNzwvcmVmLXR5cGU+PGNvbnRyaWJ1dG9ycz48YXV0aG9ycz48YXV0aG9yPlNpbHZlcmJl
cmcsIEdlcmFsZDwvYXV0aG9yPjxhdXRob3I+VmVyc3BhZ2VuLCBCYXJ0PC9hdXRob3I+PC9hdXRo
b3JzPjwvY29udHJpYnV0b3JzPjxhdXRoLWFkZHJlc3M+TWFhc3RyaWNodCBVbml2LCBNRVJJVCwg
TkwtNjIwMCBNQiBNYWFzdHJpY2h0LCBOZXRoZXJsYW5kcy4gRWluZGhvdmVuIFVuaXYgVGVjaG5v
bCwgRUNJUywgTkwtNTYwMCBKQSBFaW5kaG92ZW4sIE5ldGhlcmxhbmRzLiYjeEQ7U2lsdmVyYmVy
ZywgRyAocmVwcmludCBhdXRob3IpLCBNYWFzdHJpY2h0IFVuaXYsIE1FUklULCBQT0IgNjE2LCBO
TC02MjAwIE1CIE1hYXN0cmljaHQsIE5ldGhlcmxhbmRzLiYjeEQ7Z2VyYWxkLnNpbHZlcmJlcmdA
bWVyaXQudW5pbWFhcy5ubDsgYi52ZXJzcGFnZW5AdG0udHVlLm5sPC9hdXRoLWFkZHJlc3M+PHRp
dGxlcz48dGl0bGU+QSBwZXJjb2xhdGlvbiBtb2RlbCBvZiBpbm5vdmF0aW9uIGluIGNvbXBsZXgg
dGVjaG5vbG9neSBzcGFjZXM8L3RpdGxlPjxzZWNvbmRhcnktdGl0bGU+Sm91cm5hbCBvZiBFY29u
b21pYyBEeW5hbWljcyAmYW1wOyBDb250cm9sPC9zZWNvbmRhcnktdGl0bGU+PC90aXRsZXM+PHBl
cmlvZGljYWw+PGZ1bGwtdGl0bGU+Sm91cm5hbCBvZiBFY29ub21pYyBEeW5hbWljcyAmYW1wOyBD
b250cm9sPC9mdWxsLXRpdGxlPjwvcGVyaW9kaWNhbD48cGFnZXM+MjI1LTI0NDwvcGFnZXM+PHZv
bHVtZT4yOTwvdm9sdW1lPjxudW1iZXI+MS0yPC9udW1iZXI+PGtleXdvcmRzPjxrZXl3b3JkPmlu
bm92YXRpb248L2tleXdvcmQ+PGtleXdvcmQ+cGVyY29sYXRpb248L2tleXdvcmQ+PGtleXdvcmQ+
c2VhcmNoPC9rZXl3b3JkPjxrZXl3b3JkPnRlY2hub2xvZ2ljYWwgY2hhbmdlPC9rZXl3b3JkPjxr
ZXl3b3JkPlImYW1wO0Q8L2tleXdvcmQ+PGtleXdvcmQ+c29jaWFsIHBlcmNvbGF0aW9uPC9rZXl3
b3JkPjxrZXl3b3JkPnNlYXJjaDwva2V5d29yZD48a2V5d29yZD5ncm93dGg8L2tleXdvcmQ+PC9r
ZXl3b3Jkcz48ZGF0ZXM+PHllYXI+MjAwNTwveWVhcj48cHViLWRhdGVzPjxkYXRlPkphbjwvZGF0
ZT48L3B1Yi1kYXRlcz48L2RhdGVzPjxpc2JuPjAxNjUtMTg4OTwvaXNibj48YWNjZXNzaW9uLW51
bT5XT1M6MDAwMjI2OTg4NDAwMDA5PC9hY2Nlc3Npb24tbnVtPjx3b3JrLXR5cGU+QXJ0aWNsZTsg
UHJvY2VlZGluZ3MgUGFwZXI8L3dvcmstdHlwZT48dXJscz48cmVsYXRlZC11cmxzPjx1cmw+Jmx0
O0dvIHRvIElTSSZndDs6Ly9XT1M6MDAwMjI2OTg4NDAwMDA5PC91cmw+PC9yZWxhdGVkLXVybHM+
PC91cmxzPjxlbGVjdHJvbmljLXJlc291cmNlLW51bT4xMC4xMDE2L2ouamVkYy4yMDAzLjA1LjAw
NTwvZWxlY3Ryb25pYy1yZXNvdXJjZS1udW0+PGxhbmd1YWdlPkVuZ2xpc2g8L2xhbmd1YWdlPjwv
cmVjb3JkPjwvQ2l0ZT48L0VuZE5vdGU+
</w:fldData>
        </w:fldChar>
      </w:r>
      <w:r w:rsidR="00ED6F76" w:rsidRPr="00ED6F76">
        <w:rPr>
          <w:lang w:val="en-GB"/>
        </w:rPr>
        <w:instrText xml:space="preserve"> ADDIN EN.CITE.DATA </w:instrText>
      </w:r>
      <w:r w:rsidR="00ED6F76" w:rsidRPr="00ED6F76">
        <w:rPr>
          <w:lang w:val="en-GB"/>
        </w:rPr>
      </w:r>
      <w:r w:rsidR="00ED6F76" w:rsidRPr="00ED6F76">
        <w:rPr>
          <w:lang w:val="en-GB"/>
        </w:rPr>
        <w:fldChar w:fldCharType="end"/>
      </w:r>
      <w:r w:rsidR="00E55E46" w:rsidRPr="00ED6F76">
        <w:rPr>
          <w:lang w:val="en-GB"/>
        </w:rPr>
      </w:r>
      <w:r w:rsidR="00E55E46" w:rsidRPr="00ED6F76">
        <w:rPr>
          <w:lang w:val="en-GB"/>
        </w:rPr>
        <w:fldChar w:fldCharType="separate"/>
      </w:r>
      <w:r w:rsidR="00ED6F76" w:rsidRPr="00ED6F76">
        <w:rPr>
          <w:noProof/>
          <w:lang w:val="en-GB"/>
        </w:rPr>
        <w:t>[</w:t>
      </w:r>
      <w:hyperlink w:anchor="_ENREF_2" w:tooltip="Silverberg, 2007 #916" w:history="1">
        <w:r w:rsidR="00242F5A" w:rsidRPr="00ED6F76">
          <w:rPr>
            <w:noProof/>
            <w:lang w:val="en-GB"/>
          </w:rPr>
          <w:t>2</w:t>
        </w:r>
      </w:hyperlink>
      <w:r w:rsidR="00ED6F76" w:rsidRPr="00ED6F76">
        <w:rPr>
          <w:noProof/>
          <w:lang w:val="en-GB"/>
        </w:rPr>
        <w:t xml:space="preserve">, </w:t>
      </w:r>
      <w:hyperlink w:anchor="_ENREF_3" w:tooltip="Silverberg, 2005 #940" w:history="1">
        <w:r w:rsidR="00242F5A" w:rsidRPr="00ED6F76">
          <w:rPr>
            <w:noProof/>
            <w:lang w:val="en-GB"/>
          </w:rPr>
          <w:t>3</w:t>
        </w:r>
      </w:hyperlink>
      <w:r w:rsidR="00ED6F76" w:rsidRPr="00ED6F76">
        <w:rPr>
          <w:noProof/>
          <w:lang w:val="en-GB"/>
        </w:rPr>
        <w:t>]</w:t>
      </w:r>
      <w:r w:rsidR="00E55E46" w:rsidRPr="00ED6F76">
        <w:rPr>
          <w:lang w:val="en-GB"/>
        </w:rPr>
        <w:fldChar w:fldCharType="end"/>
      </w:r>
      <w:r w:rsidR="00E55E46" w:rsidRPr="00ED6F76">
        <w:rPr>
          <w:lang w:val="en-GB"/>
        </w:rPr>
        <w:t>, a model of technological evolution that uses Bool</w:t>
      </w:r>
      <w:r w:rsidR="00E55E46" w:rsidRPr="00ED6F76">
        <w:rPr>
          <w:lang w:val="en-GB"/>
        </w:rPr>
        <w:t>e</w:t>
      </w:r>
      <w:r w:rsidR="00E55E46" w:rsidRPr="00ED6F76">
        <w:rPr>
          <w:lang w:val="en-GB"/>
        </w:rPr>
        <w:t xml:space="preserve">an logic gate designs </w:t>
      </w:r>
      <w:r w:rsidR="00E55E46" w:rsidRPr="00ED6F76">
        <w:rPr>
          <w:lang w:val="en-GB"/>
        </w:rPr>
        <w:fldChar w:fldCharType="begin"/>
      </w:r>
      <w:r w:rsidRPr="00ED6F76">
        <w:rPr>
          <w:lang w:val="en-GB"/>
        </w:rPr>
        <w:instrText xml:space="preserve"> ADDIN EN.CITE &lt;EndNote&gt;&lt;Cite&gt;&lt;Author&gt;Arthur&lt;/Author&gt;&lt;Year&gt;2006&lt;/Year&gt;&lt;RecNum&gt;1077&lt;/RecNum&gt;&lt;DisplayText&gt;[4]&lt;/DisplayText&gt;&lt;record&gt;&lt;rec-number&gt;1077&lt;/rec-number&gt;&lt;foreign-keys&gt;&lt;key app="EN" db-id="wszrd5t5xp50wke0xaq5d5d0drvrrrsdswrz"&gt;1077&lt;/key&gt;&lt;/foreign-keys&gt;&lt;ref-type name="Journal Article"&gt;17&lt;/ref-type&gt;&lt;contributors&gt;&lt;authors&gt;&lt;author&gt;Arthur, W. Brian&lt;/author&gt;&lt;author&gt;Polak, Wolfgang&lt;/author&gt;&lt;/authors&gt;&lt;/contributors&gt;&lt;titles&gt;&lt;title&gt;The evolution of technology within a simple computer model&lt;/title&gt;&lt;secondary-title&gt;Complexity&lt;/secondary-title&gt;&lt;/titles&gt;&lt;periodical&gt;&lt;full-title&gt;Complexity&lt;/full-title&gt;&lt;/periodical&gt;&lt;pages&gt;23-31&lt;/pages&gt;&lt;volume&gt;11&lt;/volume&gt;&lt;number&gt;5&lt;/number&gt;&lt;keywords&gt;&lt;keyword&gt;biological evolution&lt;/keyword&gt;&lt;keyword&gt;technology evolution&lt;/keyword&gt;&lt;keyword&gt;self-organized criticality&lt;/keyword&gt;&lt;/keywords&gt;&lt;dates&gt;&lt;year&gt;2006&lt;/year&gt;&lt;/dates&gt;&lt;publisher&gt;Wiley Subscription Services, Inc., A Wiley Company&lt;/publisher&gt;&lt;isbn&gt;1099-0526&lt;/isbn&gt;&lt;urls&gt;&lt;related-urls&gt;&lt;url&gt;http://dx.doi.org/10.1002/cplx.20130&lt;/url&gt;&lt;/related-urls&gt;&lt;/urls&gt;&lt;electronic-resource-num&gt;10.1002/cplx.20130&lt;/electronic-resource-num&gt;&lt;/record&gt;&lt;/Cite&gt;&lt;/EndNote&gt;</w:instrText>
      </w:r>
      <w:r w:rsidR="00E55E46" w:rsidRPr="00ED6F76">
        <w:rPr>
          <w:lang w:val="en-GB"/>
        </w:rPr>
        <w:fldChar w:fldCharType="separate"/>
      </w:r>
      <w:r w:rsidRPr="00ED6F76">
        <w:rPr>
          <w:noProof/>
          <w:lang w:val="en-GB"/>
        </w:rPr>
        <w:t>[</w:t>
      </w:r>
      <w:hyperlink w:anchor="_ENREF_4" w:tooltip="Arthur, 2006 #1077" w:history="1">
        <w:r w:rsidR="00242F5A" w:rsidRPr="00ED6F76">
          <w:rPr>
            <w:noProof/>
            <w:lang w:val="en-GB"/>
          </w:rPr>
          <w:t>4</w:t>
        </w:r>
      </w:hyperlink>
      <w:r w:rsidRPr="00ED6F76">
        <w:rPr>
          <w:noProof/>
          <w:lang w:val="en-GB"/>
        </w:rPr>
        <w:t>]</w:t>
      </w:r>
      <w:r w:rsidR="00E55E46" w:rsidRPr="00ED6F76">
        <w:rPr>
          <w:lang w:val="en-GB"/>
        </w:rPr>
        <w:fldChar w:fldCharType="end"/>
      </w:r>
      <w:r w:rsidR="00E55E46" w:rsidRPr="00ED6F76">
        <w:rPr>
          <w:lang w:val="en-GB"/>
        </w:rPr>
        <w:t xml:space="preserve">, the </w:t>
      </w:r>
      <w:r w:rsidR="00954F73" w:rsidRPr="00ED6F76">
        <w:rPr>
          <w:lang w:val="en-GB"/>
        </w:rPr>
        <w:t xml:space="preserve">SKIN </w:t>
      </w:r>
      <w:r w:rsidR="00E55E46" w:rsidRPr="00ED6F76">
        <w:rPr>
          <w:lang w:val="en-GB"/>
        </w:rPr>
        <w:t xml:space="preserve">model </w:t>
      </w:r>
      <w:r w:rsidR="00942C82" w:rsidRPr="00ED6F76">
        <w:rPr>
          <w:lang w:val="en-GB"/>
        </w:rPr>
        <w:fldChar w:fldCharType="begin"/>
      </w:r>
      <w:r w:rsidR="00ED6F76" w:rsidRPr="00ED6F76">
        <w:rPr>
          <w:lang w:val="en-GB"/>
        </w:rPr>
        <w:instrText xml:space="preserve"> ADDIN EN.CITE &lt;EndNote&gt;&lt;Cite&gt;&lt;Author&gt;Ahrweiler&lt;/Author&gt;&lt;Year&gt;2004&lt;/Year&gt;&lt;RecNum&gt;1228&lt;/RecNum&gt;&lt;DisplayText&gt;[5]&lt;/DisplayText&gt;&lt;record&gt;&lt;rec-number&gt;1228&lt;/rec-number&gt;&lt;foreign-keys&gt;&lt;key app="EN" db-id="wszrd5t5xp50wke0xaq5d5d0drvrrrsdswrz"&gt;1228&lt;/key&gt;&lt;/foreign-keys&gt;&lt;ref-type name="Book Section"&gt;5&lt;/ref-type&gt;&lt;contributors&gt;&lt;authors&gt;&lt;author&gt;Ahrweiler, Petra&lt;/author&gt;&lt;author&gt;Pyka, Andreas&lt;/author&gt;&lt;author&gt;Gilbert, Nigel&lt;/author&gt;&lt;/authors&gt;&lt;secondary-authors&gt;&lt;author&gt;Leombruni, Roberto&lt;/author&gt;&lt;author&gt;Richiardi, Matteo&lt;/author&gt;&lt;/secondary-authors&gt;&lt;/contributors&gt;&lt;titles&gt;&lt;title&gt;Simulating Knowledge Dynamics in Innovation Networks (SKIN)&lt;/title&gt;&lt;secondary-title&gt;Industry and labor dynamics : the agent-based computational economics approach : proceedings of the Wild@ace2003 workshop, Torino, Italy, 3-4 October 2003&lt;/secondary-title&gt;&lt;/titles&gt;&lt;pages&gt;284-296&lt;/pages&gt;&lt;keywords&gt;&lt;keyword&gt;Economics Computer simulation Congresses.&lt;/keyword&gt;&lt;/keywords&gt;&lt;dates&gt;&lt;year&gt;2004&lt;/year&gt;&lt;/dates&gt;&lt;pub-location&gt;Singapore ; Hackensackm NJ&lt;/pub-location&gt;&lt;publisher&gt;World Scientific&lt;/publisher&gt;&lt;isbn&gt;9812561005&lt;/isbn&gt;&lt;accession-num&gt;14072641&lt;/accession-num&gt;&lt;call-num&gt;Jefferson or Adams Building Reading Rooms - STORED OFFSITE HB143.5; .I53 2004&lt;/call-num&gt;&lt;urls&gt;&lt;/urls&gt;&lt;/record&gt;&lt;/Cite&gt;&lt;/EndNote&gt;</w:instrText>
      </w:r>
      <w:r w:rsidR="00942C82" w:rsidRPr="00ED6F76">
        <w:rPr>
          <w:lang w:val="en-GB"/>
        </w:rPr>
        <w:fldChar w:fldCharType="separate"/>
      </w:r>
      <w:r w:rsidR="00ED6F76" w:rsidRPr="00ED6F76">
        <w:rPr>
          <w:noProof/>
          <w:lang w:val="en-GB"/>
        </w:rPr>
        <w:t>[</w:t>
      </w:r>
      <w:hyperlink w:anchor="_ENREF_5" w:tooltip="Ahrweiler, 2004 #1228" w:history="1">
        <w:r w:rsidR="00242F5A" w:rsidRPr="00ED6F76">
          <w:rPr>
            <w:noProof/>
            <w:lang w:val="en-GB"/>
          </w:rPr>
          <w:t>5</w:t>
        </w:r>
      </w:hyperlink>
      <w:r w:rsidR="00ED6F76" w:rsidRPr="00ED6F76">
        <w:rPr>
          <w:noProof/>
          <w:lang w:val="en-GB"/>
        </w:rPr>
        <w:t>]</w:t>
      </w:r>
      <w:r w:rsidR="00942C82" w:rsidRPr="00ED6F76">
        <w:rPr>
          <w:lang w:val="en-GB"/>
        </w:rPr>
        <w:fldChar w:fldCharType="end"/>
      </w:r>
      <w:r w:rsidR="00954F73" w:rsidRPr="00ED6F76">
        <w:rPr>
          <w:lang w:val="en-GB"/>
        </w:rPr>
        <w:t xml:space="preserve">, </w:t>
      </w:r>
      <w:r w:rsidR="00E55E46" w:rsidRPr="00ED6F76">
        <w:rPr>
          <w:lang w:val="en-GB"/>
        </w:rPr>
        <w:t xml:space="preserve">a model of emergent innovation networks </w:t>
      </w:r>
      <w:r w:rsidR="00E55E46" w:rsidRPr="00ED6F76">
        <w:rPr>
          <w:lang w:val="en-GB"/>
        </w:rPr>
        <w:fldChar w:fldCharType="begin"/>
      </w:r>
      <w:r w:rsidR="00ED6F76" w:rsidRPr="00ED6F76">
        <w:rPr>
          <w:lang w:val="en-GB"/>
        </w:rPr>
        <w:instrText xml:space="preserve"> ADDIN EN.CITE &lt;EndNote&gt;&lt;Cite&gt;&lt;Author&gt;Cowan&lt;/Author&gt;&lt;Year&gt;2007&lt;/Year&gt;&lt;RecNum&gt;1205&lt;/RecNum&gt;&lt;DisplayText&gt;[6]&lt;/DisplayText&gt;&lt;record&gt;&lt;rec-number&gt;1205&lt;/rec-number&gt;&lt;foreign-keys&gt;&lt;key app="EN" db-id="wszrd5t5xp50wke0xaq5d5d0drvrrrsdswrz"&gt;1205&lt;/key&gt;&lt;/foreign-keys&gt;&lt;ref-type name="Journal Article"&gt;17&lt;/ref-type&gt;&lt;contributors&gt;&lt;authors&gt;&lt;author&gt;Cowan, R.&lt;/author&gt;&lt;author&gt;Jonard, N.&lt;/author&gt;&lt;author&gt;Zimmermann, J. B.&lt;/author&gt;&lt;/authors&gt;&lt;/contributors&gt;&lt;auth-address&gt;Univ Maastricht, UNU MERIT, NL-6200 MD Maastricht, Netherlands. Ecole Polytech, CREA, CNRS, F-75005 Paris, France. EHSESS, GREQAM, CNRS, F-13002 Marseille, France.&amp;#xD;Cowan, R (reprint author), Univ Maastricht, UNU MERIT, POB 616, NL-6200 MD Maastricht, Netherlands.&amp;#xD;r.cowan@merit.unimaas.nl; nicolas.jonard@shs.polytechnique.fr; jean-benoit.zimmermann@univmed.fr&lt;/auth-address&gt;&lt;titles&gt;&lt;title&gt;Bilateral collaboration and the emergence of innovation networks&lt;/title&gt;&lt;secondary-title&gt;Management Science&lt;/secondary-title&gt;&lt;/titles&gt;&lt;periodical&gt;&lt;full-title&gt;Management Science&lt;/full-title&gt;&lt;/periodical&gt;&lt;pages&gt;1051-1067&lt;/pages&gt;&lt;volume&gt;53&lt;/volume&gt;&lt;number&gt;7&lt;/number&gt;&lt;keywords&gt;&lt;keyword&gt;networks&lt;/keyword&gt;&lt;keyword&gt;innovation&lt;/keyword&gt;&lt;keyword&gt;knowledge&lt;/keyword&gt;&lt;keyword&gt;collaborative R&amp;amp;D&lt;/keyword&gt;&lt;keyword&gt;embeddedness&lt;/keyword&gt;&lt;keyword&gt;alliance formation&lt;/keyword&gt;&lt;keyword&gt;interorganizational collaboration&lt;/keyword&gt;&lt;keyword&gt;social-structure&lt;/keyword&gt;&lt;keyword&gt;knowledge&lt;/keyword&gt;&lt;keyword&gt;growth&lt;/keyword&gt;&lt;keyword&gt;model&lt;/keyword&gt;&lt;keyword&gt;performance&lt;/keyword&gt;&lt;keyword&gt;firm&lt;/keyword&gt;&lt;keyword&gt;embeddedness&lt;/keyword&gt;&lt;keyword&gt;integration&lt;/keyword&gt;&lt;/keywords&gt;&lt;dates&gt;&lt;year&gt;2007&lt;/year&gt;&lt;pub-dates&gt;&lt;date&gt;Jul&lt;/date&gt;&lt;/pub-dates&gt;&lt;/dates&gt;&lt;isbn&gt;0025-1909&lt;/isbn&gt;&lt;accession-num&gt;WOS:000248750100003&lt;/accession-num&gt;&lt;work-type&gt;Article&lt;/work-type&gt;&lt;urls&gt;&lt;related-urls&gt;&lt;url&gt;&amp;lt;Go to ISI&amp;gt;://WOS:000248750100003&lt;/url&gt;&lt;/related-urls&gt;&lt;/urls&gt;&lt;electronic-resource-num&gt;10.1287/mnsc.1060.0618&lt;/electronic-resource-num&gt;&lt;language&gt;English&lt;/language&gt;&lt;/record&gt;&lt;/Cite&gt;&lt;/EndNote&gt;</w:instrText>
      </w:r>
      <w:r w:rsidR="00E55E46" w:rsidRPr="00ED6F76">
        <w:rPr>
          <w:lang w:val="en-GB"/>
        </w:rPr>
        <w:fldChar w:fldCharType="separate"/>
      </w:r>
      <w:r w:rsidR="00ED6F76" w:rsidRPr="00ED6F76">
        <w:rPr>
          <w:noProof/>
          <w:lang w:val="en-GB"/>
        </w:rPr>
        <w:t>[</w:t>
      </w:r>
      <w:hyperlink w:anchor="_ENREF_6" w:tooltip="Cowan, 2007 #1205" w:history="1">
        <w:r w:rsidR="00242F5A" w:rsidRPr="00ED6F76">
          <w:rPr>
            <w:noProof/>
            <w:lang w:val="en-GB"/>
          </w:rPr>
          <w:t>6</w:t>
        </w:r>
      </w:hyperlink>
      <w:r w:rsidR="00ED6F76" w:rsidRPr="00ED6F76">
        <w:rPr>
          <w:noProof/>
          <w:lang w:val="en-GB"/>
        </w:rPr>
        <w:t>]</w:t>
      </w:r>
      <w:r w:rsidR="00E55E46" w:rsidRPr="00ED6F76">
        <w:rPr>
          <w:lang w:val="en-GB"/>
        </w:rPr>
        <w:fldChar w:fldCharType="end"/>
      </w:r>
      <w:r w:rsidR="00E55E46" w:rsidRPr="00ED6F76">
        <w:rPr>
          <w:lang w:val="en-GB"/>
        </w:rPr>
        <w:t xml:space="preserve">, and </w:t>
      </w:r>
      <w:r w:rsidR="00954F73" w:rsidRPr="00ED6F76">
        <w:rPr>
          <w:lang w:val="en-GB"/>
        </w:rPr>
        <w:t xml:space="preserve">the hypercycles model of economic production </w:t>
      </w:r>
      <w:r w:rsidR="00942C82" w:rsidRPr="00ED6F76">
        <w:rPr>
          <w:lang w:val="en-GB"/>
        </w:rPr>
        <w:fldChar w:fldCharType="begin"/>
      </w:r>
      <w:r w:rsidR="00ED6F76" w:rsidRPr="00ED6F76">
        <w:rPr>
          <w:lang w:val="en-GB"/>
        </w:rPr>
        <w:instrText xml:space="preserve"> ADDIN EN.CITE &lt;EndNote&gt;&lt;Cite&gt;&lt;Author&gt;Padgett&lt;/Author&gt;&lt;Year&gt;2003&lt;/Year&gt;&lt;RecNum&gt;810&lt;/RecNum&gt;&lt;DisplayText&gt;[7]&lt;/DisplayText&gt;&lt;record&gt;&lt;rec-number&gt;810&lt;/rec-number&gt;&lt;foreign-keys&gt;&lt;key app="EN" db-id="wszrd5t5xp50wke0xaq5d5d0drvrrrsdswrz"&gt;810&lt;/key&gt;&lt;/foreign-keys&gt;&lt;ref-type name="Journal Article"&gt;17&lt;/ref-type&gt;&lt;contributors&gt;&lt;authors&gt;&lt;author&gt;Padgett, John F.&lt;/author&gt;&lt;author&gt;Lee, Doowan&lt;/author&gt;&lt;author&gt;Collier, Nick&lt;/author&gt;&lt;/authors&gt;&lt;/contributors&gt;&lt;auth-address&gt;Univ Chicago, Chicago, IL 60637 USA. Santa Fe Inst, Chicago, IL USA.&amp;#xD;Padgett, JF (reprint author), Univ Chicago, Chicago, IL 60637 USA.&lt;/auth-address&gt;&lt;titles&gt;&lt;title&gt;Economic production as chemistry&lt;/title&gt;&lt;secondary-title&gt;Industrial and Corporate Change&lt;/secondary-title&gt;&lt;/titles&gt;&lt;periodical&gt;&lt;full-title&gt;Industrial and Corporate Change&lt;/full-title&gt;&lt;/periodical&gt;&lt;pages&gt;843-877&lt;/pages&gt;&lt;volume&gt;12&lt;/volume&gt;&lt;number&gt;4&lt;/number&gt;&lt;keywords&gt;&lt;keyword&gt;social-structure&lt;/keyword&gt;&lt;keyword&gt;autocatalytic sets&lt;/keyword&gt;&lt;keyword&gt;embeddedness&lt;/keyword&gt;&lt;keyword&gt;evolution&lt;/keyword&gt;&lt;keyword&gt;industry&lt;/keyword&gt;&lt;/keywords&gt;&lt;dates&gt;&lt;year&gt;2003&lt;/year&gt;&lt;pub-dates&gt;&lt;date&gt;Aug&lt;/date&gt;&lt;/pub-dates&gt;&lt;/dates&gt;&lt;isbn&gt;0960-6491&lt;/isbn&gt;&lt;accession-num&gt;WOS:000184670000009&lt;/accession-num&gt;&lt;work-type&gt;Article; Proceedings Paper&lt;/work-type&gt;&lt;urls&gt;&lt;related-urls&gt;&lt;url&gt;&amp;lt;Go to ISI&amp;gt;://WOS:000184670000009&lt;/url&gt;&lt;/related-urls&gt;&lt;/urls&gt;&lt;electronic-resource-num&gt;10.1093/icc/12.4.843&lt;/electronic-resource-num&gt;&lt;language&gt;English&lt;/language&gt;&lt;/record&gt;&lt;/Cite&gt;&lt;/EndNote&gt;</w:instrText>
      </w:r>
      <w:r w:rsidR="00942C82" w:rsidRPr="00ED6F76">
        <w:rPr>
          <w:lang w:val="en-GB"/>
        </w:rPr>
        <w:fldChar w:fldCharType="separate"/>
      </w:r>
      <w:r w:rsidR="00ED6F76" w:rsidRPr="00ED6F76">
        <w:rPr>
          <w:noProof/>
          <w:lang w:val="en-GB"/>
        </w:rPr>
        <w:t>[</w:t>
      </w:r>
      <w:hyperlink w:anchor="_ENREF_7" w:tooltip="Padgett, 2003 #810" w:history="1">
        <w:r w:rsidR="00242F5A" w:rsidRPr="00ED6F76">
          <w:rPr>
            <w:noProof/>
            <w:lang w:val="en-GB"/>
          </w:rPr>
          <w:t>7</w:t>
        </w:r>
      </w:hyperlink>
      <w:r w:rsidR="00ED6F76" w:rsidRPr="00ED6F76">
        <w:rPr>
          <w:noProof/>
          <w:lang w:val="en-GB"/>
        </w:rPr>
        <w:t>]</w:t>
      </w:r>
      <w:r w:rsidR="00942C82" w:rsidRPr="00ED6F76">
        <w:rPr>
          <w:lang w:val="en-GB"/>
        </w:rPr>
        <w:fldChar w:fldCharType="end"/>
      </w:r>
      <w:r w:rsidR="00954F73" w:rsidRPr="00ED6F76">
        <w:rPr>
          <w:lang w:val="en-GB"/>
        </w:rPr>
        <w:t xml:space="preserve">. </w:t>
      </w:r>
      <w:r w:rsidR="001459A4" w:rsidRPr="00ED6F76">
        <w:rPr>
          <w:lang w:val="en-GB"/>
        </w:rPr>
        <w:t>The mo</w:t>
      </w:r>
      <w:r w:rsidR="001459A4" w:rsidRPr="00ED6F76">
        <w:rPr>
          <w:lang w:val="en-GB"/>
        </w:rPr>
        <w:t>d</w:t>
      </w:r>
      <w:r w:rsidR="001459A4" w:rsidRPr="00ED6F76">
        <w:rPr>
          <w:lang w:val="en-GB"/>
        </w:rPr>
        <w:t xml:space="preserve">els are compared for the ways they represent knowledge and/or technologies, how novelty enters the system, the degree to which they represent open-ended systems, their use of networks, landscapes and other pre-defined structures, and the patterns that emerge from their operations, including networks and scale-free frequency distributions. </w:t>
      </w:r>
      <w:r w:rsidR="00954F73" w:rsidRPr="00ED6F76">
        <w:rPr>
          <w:lang w:val="en-GB"/>
        </w:rPr>
        <w:t xml:space="preserve">Suggestions are </w:t>
      </w:r>
      <w:r w:rsidR="001459A4" w:rsidRPr="00ED6F76">
        <w:rPr>
          <w:lang w:val="en-GB"/>
        </w:rPr>
        <w:t xml:space="preserve">then </w:t>
      </w:r>
      <w:r w:rsidR="00954F73" w:rsidRPr="00ED6F76">
        <w:rPr>
          <w:lang w:val="en-GB"/>
        </w:rPr>
        <w:t>made as to what features f</w:t>
      </w:r>
      <w:r w:rsidR="00954F73" w:rsidRPr="00ED6F76">
        <w:rPr>
          <w:lang w:val="en-GB"/>
        </w:rPr>
        <w:t>u</w:t>
      </w:r>
      <w:r w:rsidR="00954F73" w:rsidRPr="00ED6F76">
        <w:rPr>
          <w:lang w:val="en-GB"/>
        </w:rPr>
        <w:t>ture i</w:t>
      </w:r>
      <w:r w:rsidR="00335073" w:rsidRPr="00ED6F76">
        <w:rPr>
          <w:lang w:val="en-GB"/>
        </w:rPr>
        <w:t>nnovation models might contain.</w:t>
      </w:r>
    </w:p>
    <w:p w:rsidR="00954F73" w:rsidRPr="00ED6F76" w:rsidRDefault="003241FD" w:rsidP="003241FD">
      <w:pPr>
        <w:pStyle w:val="keywords"/>
        <w:rPr>
          <w:lang w:val="en-GB"/>
        </w:rPr>
      </w:pPr>
      <w:r w:rsidRPr="00ED6F76">
        <w:rPr>
          <w:b/>
          <w:lang w:val="en-GB"/>
        </w:rPr>
        <w:t>Keywords:</w:t>
      </w:r>
      <w:r w:rsidRPr="00ED6F76">
        <w:rPr>
          <w:lang w:val="en-GB"/>
        </w:rPr>
        <w:t xml:space="preserve"> </w:t>
      </w:r>
      <w:r w:rsidR="00954F73" w:rsidRPr="00ED6F76">
        <w:rPr>
          <w:lang w:val="en-GB"/>
        </w:rPr>
        <w:t>Innovation; Novelty; Technological Evolution; Networks</w:t>
      </w:r>
    </w:p>
    <w:p w:rsidR="00335073" w:rsidRPr="00ED6F76" w:rsidRDefault="00335073" w:rsidP="003241FD">
      <w:pPr>
        <w:pStyle w:val="heading1"/>
        <w:rPr>
          <w:lang w:val="en-GB"/>
        </w:rPr>
      </w:pPr>
      <w:r w:rsidRPr="00ED6F76">
        <w:rPr>
          <w:lang w:val="en-GB"/>
        </w:rPr>
        <w:t>Introduction</w:t>
      </w:r>
    </w:p>
    <w:p w:rsidR="00FB5D99" w:rsidRPr="00ED6F76" w:rsidRDefault="0074681C" w:rsidP="007919C3">
      <w:pPr>
        <w:pStyle w:val="firstpara"/>
        <w:pPrChange w:id="2" w:author="Nigel Gilbert" w:date="2013-05-19T13:38:00Z">
          <w:pPr/>
        </w:pPrChange>
      </w:pPr>
      <w:r w:rsidRPr="00ED6F76">
        <w:t>Simulation models of innovation, including organisational learning, knowledge d</w:t>
      </w:r>
      <w:r w:rsidRPr="00ED6F76">
        <w:t>y</w:t>
      </w:r>
      <w:r w:rsidRPr="00ED6F76">
        <w:t>namics, technological evolution and the emergence of innovation networks may pr</w:t>
      </w:r>
      <w:r w:rsidRPr="00ED6F76">
        <w:t>o</w:t>
      </w:r>
      <w:r w:rsidRPr="00ED6F76">
        <w:t>vide explanations for stylised facts found in the literatures in innovation, science and technology studies. As c</w:t>
      </w:r>
      <w:r w:rsidR="00335073" w:rsidRPr="00ED6F76">
        <w:t xml:space="preserve">omputer simulation models of </w:t>
      </w:r>
      <w:r w:rsidR="00FB5D99" w:rsidRPr="00ED6F76">
        <w:t xml:space="preserve">social </w:t>
      </w:r>
      <w:r w:rsidR="00335073" w:rsidRPr="00ED6F76">
        <w:t>systems</w:t>
      </w:r>
      <w:r w:rsidRPr="00ED6F76">
        <w:t>, they</w:t>
      </w:r>
      <w:r w:rsidR="00335073" w:rsidRPr="00ED6F76">
        <w:t xml:space="preserve"> </w:t>
      </w:r>
      <w:r w:rsidR="00632192" w:rsidRPr="00ED6F76">
        <w:t xml:space="preserve">can </w:t>
      </w:r>
      <w:r w:rsidR="00335073" w:rsidRPr="00ED6F76">
        <w:t>pr</w:t>
      </w:r>
      <w:r w:rsidR="00335073" w:rsidRPr="00ED6F76">
        <w:t>o</w:t>
      </w:r>
      <w:r w:rsidR="00335073" w:rsidRPr="00ED6F76">
        <w:t xml:space="preserve">vide </w:t>
      </w:r>
      <w:r w:rsidR="00FB5D99" w:rsidRPr="00ED6F76">
        <w:t xml:space="preserve">one </w:t>
      </w:r>
      <w:r w:rsidR="00335073" w:rsidRPr="00ED6F76">
        <w:t xml:space="preserve">with </w:t>
      </w:r>
      <w:r w:rsidR="00FB5D99" w:rsidRPr="00ED6F76">
        <w:t xml:space="preserve">something one cannot easily obtain from the system itself </w:t>
      </w:r>
      <w:r w:rsidR="00FB5D99" w:rsidRPr="00ED6F76">
        <w:fldChar w:fldCharType="begin"/>
      </w:r>
      <w:r w:rsidR="00ED6F76" w:rsidRPr="00ED6F76">
        <w:instrText xml:space="preserve"> ADDIN EN.CITE &lt;EndNote&gt;&lt;Cite&gt;&lt;Author&gt;Ahrweiler&lt;/Author&gt;&lt;Year&gt;2005&lt;/Year&gt;&lt;RecNum&gt;1613&lt;/RecNum&gt;&lt;DisplayText&gt;[8]&lt;/DisplayText&gt;&lt;record&gt;&lt;rec-number&gt;1613&lt;/rec-number&gt;&lt;foreign-keys&gt;&lt;key app="EN" db-id="wszrd5t5xp50wke0xaq5d5d0drvrrrsdswrz"&gt;1613&lt;/key&gt;&lt;/foreign-keys&gt;&lt;ref-type name="Journal Article"&gt;17&lt;/ref-type&gt;&lt;contributors&gt;&lt;authors&gt;&lt;author&gt;Ahrweiler, Petra&lt;/author&gt;&lt;author&gt;Gilbert, Nigel&lt;/author&gt;&lt;/authors&gt;&lt;/contributors&gt;&lt;auth-address&gt;Univ Hamburg, Inst Polit Sci, Res Ctr Media &amp;amp; Polit, D-20146 Hamburg, Germany. Sch Human Sci, Dept Sociol, Guildford GU2 7XH, Surrey, England.&amp;#xD;Ahrweiler, P (reprint author), Univ Hamburg, Inst Polit Sci, Res Ctr Media &amp;amp; Polit, D-20146 Hamburg, Germany.&amp;#xD;ahrweiler@sozialwiss.uni-hamburg.de; n.gilbert@surrey.ac.uk&lt;/auth-address&gt;&lt;titles&gt;&lt;title&gt;Caffe Nero: the evaluation of social simulation&lt;/title&gt;&lt;secondary-title&gt;Jasss-the Journal of Artificial Societies and Social Simulation&lt;/secondary-title&gt;&lt;/titles&gt;&lt;periodical&gt;&lt;full-title&gt;Jasss-the Journal of Artificial Societies and Social Simulation&lt;/full-title&gt;&lt;/periodical&gt;&lt;volume&gt;8&lt;/volume&gt;&lt;number&gt;4&lt;/number&gt;&lt;keywords&gt;&lt;keyword&gt;evaluation&lt;/keyword&gt;&lt;keyword&gt;social simulation&lt;/keyword&gt;&lt;keyword&gt;standard view&lt;/keyword&gt;&lt;keyword&gt;constructivist view&lt;/keyword&gt;&lt;keyword&gt;user&lt;/keyword&gt;&lt;keyword&gt;community&lt;/keyword&gt;&lt;/keywords&gt;&lt;dates&gt;&lt;year&gt;2005&lt;/year&gt;&lt;pub-dates&gt;&lt;date&gt;Oct&lt;/date&gt;&lt;/pub-dates&gt;&lt;/dates&gt;&lt;isbn&gt;1460-7425&lt;/isbn&gt;&lt;accession-num&gt;WOS:000235217900013&lt;/accession-num&gt;&lt;work-type&gt;Article&lt;/work-type&gt;&lt;urls&gt;&lt;related-urls&gt;&lt;url&gt;&amp;lt;Go to ISI&amp;gt;://WOS:000235217900013&lt;/url&gt;&lt;/related-urls&gt;&lt;/urls&gt;&lt;language&gt;English&lt;/language&gt;&lt;/record&gt;&lt;/Cite&gt;&lt;/EndNote&gt;</w:instrText>
      </w:r>
      <w:r w:rsidR="00FB5D99" w:rsidRPr="00ED6F76">
        <w:fldChar w:fldCharType="separate"/>
      </w:r>
      <w:r w:rsidR="00ED6F76" w:rsidRPr="00ED6F76">
        <w:t>[</w:t>
      </w:r>
      <w:r w:rsidR="007919C3">
        <w:fldChar w:fldCharType="begin"/>
      </w:r>
      <w:r w:rsidR="007919C3">
        <w:instrText xml:space="preserve"> HYPERLINK \l "_ENREF_8"</w:instrText>
      </w:r>
      <w:r w:rsidR="007919C3">
        <w:instrText xml:space="preserve"> \o "Ahrweiler, 2005 #1613" </w:instrText>
      </w:r>
      <w:r w:rsidR="007919C3">
        <w:fldChar w:fldCharType="separate"/>
      </w:r>
      <w:r w:rsidR="00242F5A" w:rsidRPr="00ED6F76">
        <w:t>8</w:t>
      </w:r>
      <w:r w:rsidR="007919C3">
        <w:fldChar w:fldCharType="end"/>
      </w:r>
      <w:r w:rsidR="00ED6F76" w:rsidRPr="00ED6F76">
        <w:t>]</w:t>
      </w:r>
      <w:r w:rsidR="00FB5D99" w:rsidRPr="00ED6F76">
        <w:fldChar w:fldCharType="end"/>
      </w:r>
      <w:r w:rsidR="00FB5D99" w:rsidRPr="00ED6F76">
        <w:t xml:space="preserve">. </w:t>
      </w:r>
      <w:r w:rsidR="00632192" w:rsidRPr="00ED6F76">
        <w:t>They offer a third approach to research, combining the ethnographer’s interest in co</w:t>
      </w:r>
      <w:r w:rsidR="00A62717" w:rsidRPr="00ED6F76">
        <w:t>mplex contexts</w:t>
      </w:r>
      <w:r w:rsidR="00632192" w:rsidRPr="00ED6F76">
        <w:t xml:space="preserve"> and </w:t>
      </w:r>
      <w:r w:rsidR="00A62717" w:rsidRPr="00ED6F76">
        <w:t>causal relations</w:t>
      </w:r>
      <w:r w:rsidR="00632192" w:rsidRPr="00ED6F76">
        <w:t xml:space="preserve"> with the quantitative data analyst’s interest in large-scale patterns. </w:t>
      </w:r>
      <w:r w:rsidR="00A62717" w:rsidRPr="00ED6F76">
        <w:t>They can represent rigorously in computer code the micro-level interactions of multiple, heterogeneous parts, then demonstrate the consequences of these intera</w:t>
      </w:r>
      <w:r w:rsidR="00A62717" w:rsidRPr="00ED6F76">
        <w:t>c</w:t>
      </w:r>
      <w:r w:rsidR="00A62717" w:rsidRPr="00ED6F76">
        <w:lastRenderedPageBreak/>
        <w:t xml:space="preserve">tions and the circumstances in which they occur, including the emergence of macro-level patterns. </w:t>
      </w:r>
    </w:p>
    <w:p w:rsidR="00EF491F" w:rsidRPr="00ED6F76" w:rsidRDefault="00EF491F" w:rsidP="00B214A4">
      <w:pPr>
        <w:rPr>
          <w:lang w:val="en-GB"/>
        </w:rPr>
      </w:pPr>
    </w:p>
    <w:p w:rsidR="00B214A4" w:rsidRPr="00ED6F76" w:rsidRDefault="00813082" w:rsidP="00B214A4">
      <w:pPr>
        <w:rPr>
          <w:lang w:val="en-GB"/>
        </w:rPr>
      </w:pPr>
      <w:r w:rsidRPr="00ED6F76">
        <w:rPr>
          <w:lang w:val="en-GB"/>
        </w:rPr>
        <w:t xml:space="preserve">There are a number of stylised facts inviting explanation of which some of the most relevant to simulation models of innovation follow. Firstly, </w:t>
      </w:r>
      <w:r w:rsidR="0074681C" w:rsidRPr="00ED6F76">
        <w:rPr>
          <w:lang w:val="en-GB"/>
        </w:rPr>
        <w:t xml:space="preserve">innovation can be progressive. New ideas and technologies solve problems, create new capabilities and render obsolete and replace old ideas and technologies. </w:t>
      </w:r>
      <w:r w:rsidR="003237C2" w:rsidRPr="00ED6F76">
        <w:rPr>
          <w:lang w:val="en-GB"/>
        </w:rPr>
        <w:t>A second stylised fact may be found in the rate of quantitative innovation, that is, the rate at which a type of item becomes better</w:t>
      </w:r>
      <w:r w:rsidR="00867AFD" w:rsidRPr="00ED6F76">
        <w:rPr>
          <w:lang w:val="en-GB"/>
        </w:rPr>
        <w:t xml:space="preserve">, </w:t>
      </w:r>
      <w:r w:rsidR="003237C2" w:rsidRPr="00ED6F76">
        <w:rPr>
          <w:lang w:val="en-GB"/>
        </w:rPr>
        <w:t xml:space="preserve">faster, cheaper, lighter etc. Perhaps the best known example of this is Moore’s Law, which holds that the number of circuits that can be fitted on a chip increases exponentially over time, but examples of exponential growth rates exist for many other technologies, such as land and air transport, and the particular growth rates also appear to have grown exponentially over time since 1840 </w:t>
      </w:r>
      <w:r w:rsidR="003237C2" w:rsidRPr="00ED6F76">
        <w:rPr>
          <w:lang w:val="en-GB"/>
        </w:rPr>
        <w:fldChar w:fldCharType="begin"/>
      </w:r>
      <w:r w:rsidR="00ED6F76" w:rsidRPr="00ED6F76">
        <w:rPr>
          <w:lang w:val="en-GB"/>
        </w:rPr>
        <w:instrText xml:space="preserve"> ADDIN EN.CITE &lt;EndNote&gt;&lt;Cite&gt;&lt;Author&gt;Lienhard&lt;/Author&gt;&lt;Year&gt;2006&lt;/Year&gt;&lt;RecNum&gt;1353&lt;/RecNum&gt;&lt;DisplayText&gt;[9, 10]&lt;/DisplayText&gt;&lt;record&gt;&lt;rec-number&gt;1353&lt;/rec-number&gt;&lt;foreign-keys&gt;&lt;key app="EN" db-id="wszrd5t5xp50wke0xaq5d5d0drvrrrsdswrz"&gt;1353&lt;/key&gt;&lt;/foreign-keys&gt;&lt;ref-type name="Book"&gt;6&lt;/ref-type&gt;&lt;contributors&gt;&lt;authors&gt;&lt;author&gt;Lienhard, John H.&lt;/author&gt;&lt;/authors&gt;&lt;/contributors&gt;&lt;titles&gt;&lt;title&gt;How invention begins : echoes of old voices in the rise of new machines&lt;/title&gt;&lt;/titles&gt;&lt;pages&gt;ix, 277 p.&lt;/pages&gt;&lt;keywords&gt;&lt;keyword&gt;Inventions History.&lt;/keyword&gt;&lt;/keywords&gt;&lt;dates&gt;&lt;year&gt;2006&lt;/year&gt;&lt;/dates&gt;&lt;pub-location&gt;New York, N.Y. ; Oxford&lt;/pub-location&gt;&lt;publisher&gt;Oxford University Press&lt;/publisher&gt;&lt;isbn&gt;9780195305999 (hbk.)&amp;#xD;019530599X (hbk.)&lt;/isbn&gt;&lt;accession-num&gt;4318374&lt;/accession-num&gt;&lt;call-num&gt;UL: South Front, Floor 6 420.c.200.101&lt;/call-num&gt;&lt;urls&gt;&lt;related-urls&gt;&lt;url&gt;http://www.loc.gov/catdir/toc/ecip062/2005030825.html&lt;/url&gt;&lt;url&gt;http://www.loc.gov/catdir/enhancements/fy0638/2005030825-d.html&lt;/url&gt;&lt;/related-urls&gt;&lt;/urls&gt;&lt;/record&gt;&lt;/Cite&gt;&lt;Cite&gt;&lt;Author&gt;Lienhard&lt;/Author&gt;&lt;Year&gt;1985&lt;/Year&gt;&lt;RecNum&gt;1354&lt;/RecNum&gt;&lt;record&gt;&lt;rec-number&gt;1354&lt;/rec-number&gt;&lt;foreign-keys&gt;&lt;key app="EN" db-id="wszrd5t5xp50wke0xaq5d5d0drvrrrsdswrz"&gt;1354&lt;/key&gt;&lt;/foreign-keys&gt;&lt;ref-type name="Journal Article"&gt;17&lt;/ref-type&gt;&lt;contributors&gt;&lt;authors&gt;&lt;author&gt;Lienhard, John H.&lt;/author&gt;&lt;/authors&gt;&lt;/contributors&gt;&lt;titles&gt;&lt;title&gt;Some ideas about growth and quality in technology&lt;/title&gt;&lt;secondary-title&gt;Technological Forecasting and Social Change&lt;/secondary-title&gt;&lt;/titles&gt;&lt;periodical&gt;&lt;full-title&gt;Technological Forecasting and Social Change&lt;/full-title&gt;&lt;/periodical&gt;&lt;pages&gt;265-281&lt;/pages&gt;&lt;volume&gt;27&lt;/volume&gt;&lt;number&gt;2–3&lt;/number&gt;&lt;dates&gt;&lt;year&gt;1985&lt;/year&gt;&lt;pub-dates&gt;&lt;date&gt;5//&lt;/date&gt;&lt;/pub-dates&gt;&lt;/dates&gt;&lt;isbn&gt;0040-1625&lt;/isbn&gt;&lt;urls&gt;&lt;related-urls&gt;&lt;url&gt;http://www.sciencedirect.com/science/article/pii/0040162585900629&lt;/url&gt;&lt;/related-urls&gt;&lt;/urls&gt;&lt;electronic-resource-num&gt;http://dx.doi.org/10.1016/0040-1625(85)90062-9&lt;/electronic-resource-num&gt;&lt;/record&gt;&lt;/Cite&gt;&lt;/EndNote&gt;</w:instrText>
      </w:r>
      <w:r w:rsidR="003237C2" w:rsidRPr="00ED6F76">
        <w:rPr>
          <w:lang w:val="en-GB"/>
        </w:rPr>
        <w:fldChar w:fldCharType="separate"/>
      </w:r>
      <w:r w:rsidR="00ED6F76" w:rsidRPr="00ED6F76">
        <w:rPr>
          <w:lang w:val="en-GB"/>
        </w:rPr>
        <w:t>[</w:t>
      </w:r>
      <w:hyperlink w:anchor="_ENREF_9" w:tooltip="Lienhard, 2006 #1353" w:history="1">
        <w:r w:rsidR="00242F5A" w:rsidRPr="00ED6F76">
          <w:rPr>
            <w:lang w:val="en-GB"/>
          </w:rPr>
          <w:t>9</w:t>
        </w:r>
      </w:hyperlink>
      <w:r w:rsidR="00ED6F76" w:rsidRPr="00ED6F76">
        <w:rPr>
          <w:lang w:val="en-GB"/>
        </w:rPr>
        <w:t xml:space="preserve">, </w:t>
      </w:r>
      <w:hyperlink w:anchor="_ENREF_10" w:tooltip="Lienhard, 1985 #1354" w:history="1">
        <w:r w:rsidR="00242F5A" w:rsidRPr="00ED6F76">
          <w:rPr>
            <w:lang w:val="en-GB"/>
          </w:rPr>
          <w:t>10</w:t>
        </w:r>
      </w:hyperlink>
      <w:r w:rsidR="00ED6F76" w:rsidRPr="00ED6F76">
        <w:rPr>
          <w:lang w:val="en-GB"/>
        </w:rPr>
        <w:t>]</w:t>
      </w:r>
      <w:r w:rsidR="003237C2" w:rsidRPr="00ED6F76">
        <w:rPr>
          <w:lang w:val="en-GB"/>
        </w:rPr>
        <w:fldChar w:fldCharType="end"/>
      </w:r>
      <w:r w:rsidR="003237C2" w:rsidRPr="00ED6F76">
        <w:rPr>
          <w:lang w:val="en-GB"/>
        </w:rPr>
        <w:t>. Thirdly</w:t>
      </w:r>
      <w:r w:rsidR="0074681C" w:rsidRPr="00ED6F76">
        <w:rPr>
          <w:lang w:val="en-GB"/>
        </w:rPr>
        <w:t xml:space="preserve">, </w:t>
      </w:r>
      <w:r w:rsidRPr="00ED6F76">
        <w:rPr>
          <w:lang w:val="en-GB"/>
        </w:rPr>
        <w:t xml:space="preserve">there is the rate of qualitative innovation, that is, the rate at which qualitatively new types of good or service appear. One rough illustration of this is that </w:t>
      </w:r>
      <w:r w:rsidR="001D6EA5" w:rsidRPr="00ED6F76">
        <w:rPr>
          <w:lang w:val="en-GB"/>
        </w:rPr>
        <w:t xml:space="preserve">humans 10000 years ago </w:t>
      </w:r>
      <w:r w:rsidRPr="00ED6F76">
        <w:rPr>
          <w:lang w:val="en-GB"/>
        </w:rPr>
        <w:t xml:space="preserve">had </w:t>
      </w:r>
      <w:r w:rsidR="001D6EA5" w:rsidRPr="00ED6F76">
        <w:rPr>
          <w:lang w:val="en-GB"/>
        </w:rPr>
        <w:t xml:space="preserve">a few hundred </w:t>
      </w:r>
      <w:r w:rsidRPr="00ED6F76">
        <w:rPr>
          <w:lang w:val="en-GB"/>
        </w:rPr>
        <w:t>types of good</w:t>
      </w:r>
      <w:r w:rsidR="001D6EA5" w:rsidRPr="00ED6F76">
        <w:rPr>
          <w:lang w:val="en-GB"/>
        </w:rPr>
        <w:t xml:space="preserve"> available to </w:t>
      </w:r>
      <w:r w:rsidR="00867AFD" w:rsidRPr="00ED6F76">
        <w:rPr>
          <w:lang w:val="en-GB"/>
        </w:rPr>
        <w:t>them</w:t>
      </w:r>
      <w:r w:rsidRPr="00ED6F76">
        <w:rPr>
          <w:lang w:val="en-GB"/>
        </w:rPr>
        <w:t xml:space="preserve">, </w:t>
      </w:r>
      <w:r w:rsidR="001D6EA5" w:rsidRPr="00ED6F76">
        <w:rPr>
          <w:lang w:val="en-GB"/>
        </w:rPr>
        <w:t>while</w:t>
      </w:r>
      <w:r w:rsidRPr="00ED6F76">
        <w:rPr>
          <w:lang w:val="en-GB"/>
        </w:rPr>
        <w:t xml:space="preserve"> today in </w:t>
      </w:r>
      <w:r w:rsidR="001D6EA5" w:rsidRPr="00ED6F76">
        <w:rPr>
          <w:lang w:val="en-GB"/>
        </w:rPr>
        <w:t xml:space="preserve">a US city </w:t>
      </w:r>
      <w:r w:rsidRPr="00ED6F76">
        <w:rPr>
          <w:lang w:val="en-GB"/>
        </w:rPr>
        <w:t xml:space="preserve">there are barcodes for 10^10 types of goods </w:t>
      </w:r>
      <w:r w:rsidR="001D6EA5" w:rsidRPr="00ED6F76">
        <w:rPr>
          <w:lang w:val="en-GB"/>
        </w:rPr>
        <w:fldChar w:fldCharType="begin"/>
      </w:r>
      <w:r w:rsidR="00ED6F76" w:rsidRPr="00ED6F76">
        <w:rPr>
          <w:lang w:val="en-GB"/>
        </w:rPr>
        <w:instrText xml:space="preserve"> ADDIN EN.CITE &lt;EndNote&gt;&lt;Cite&gt;&lt;Author&gt;Beinhocker&lt;/Author&gt;&lt;Year&gt;2007&lt;/Year&gt;&lt;RecNum&gt;1702&lt;/RecNum&gt;&lt;Pages&gt;456-457&lt;/Pages&gt;&lt;DisplayText&gt;[11]&lt;/DisplayText&gt;&lt;record&gt;&lt;rec-number&gt;1702&lt;/rec-number&gt;&lt;foreign-keys&gt;&lt;key app="EN" db-id="wszrd5t5xp50wke0xaq5d5d0drvrrrsdswrz"&gt;1702&lt;/key&gt;&lt;/foreign-keys&gt;&lt;ref-type name="Book"&gt;6&lt;/ref-type&gt;&lt;contributors&gt;&lt;authors&gt;&lt;author&gt;Beinhocker, Eric D.&lt;/author&gt;&lt;/authors&gt;&lt;/contributors&gt;&lt;titles&gt;&lt;title&gt;The origin of wealth : evolution, complexity, and the radical remaking of economics&lt;/title&gt;&lt;/titles&gt;&lt;pages&gt;xvi, 526 p.&lt;/pages&gt;&lt;keywords&gt;&lt;keyword&gt;Wealth.&lt;/keyword&gt;&lt;keyword&gt;Complexity (Philosophy)&lt;/keyword&gt;&lt;keyword&gt;Evolutionary economics.&lt;/keyword&gt;&lt;/keywords&gt;&lt;dates&gt;&lt;year&gt;2007&lt;/year&gt;&lt;/dates&gt;&lt;pub-location&gt;London&lt;/pub-location&gt;&lt;publisher&gt;Random House Business&lt;/publisher&gt;&lt;isbn&gt;9780712676618 (pbk.)&amp;#xD;0712676619 (pbk.)&lt;/isbn&gt;&lt;accession-num&gt;4417092&lt;/accession-num&gt;&lt;call-num&gt;UL: South Wing, Floor 5 220:1.d.200.21&lt;/call-num&gt;&lt;urls&gt;&lt;/urls&gt;&lt;/record&gt;&lt;/Cite&gt;&lt;/EndNote&gt;</w:instrText>
      </w:r>
      <w:r w:rsidR="001D6EA5" w:rsidRPr="00ED6F76">
        <w:rPr>
          <w:lang w:val="en-GB"/>
        </w:rPr>
        <w:fldChar w:fldCharType="separate"/>
      </w:r>
      <w:r w:rsidR="00ED6F76" w:rsidRPr="00ED6F76">
        <w:rPr>
          <w:lang w:val="en-GB"/>
        </w:rPr>
        <w:t>[</w:t>
      </w:r>
      <w:hyperlink w:anchor="_ENREF_11" w:tooltip="Beinhocker, 2007 #1702" w:history="1">
        <w:r w:rsidR="00242F5A" w:rsidRPr="00ED6F76">
          <w:rPr>
            <w:lang w:val="en-GB"/>
          </w:rPr>
          <w:t>11</w:t>
        </w:r>
      </w:hyperlink>
      <w:r w:rsidR="00ED6F76" w:rsidRPr="00ED6F76">
        <w:rPr>
          <w:lang w:val="en-GB"/>
        </w:rPr>
        <w:t>]</w:t>
      </w:r>
      <w:r w:rsidR="001D6EA5" w:rsidRPr="00ED6F76">
        <w:rPr>
          <w:lang w:val="en-GB"/>
        </w:rPr>
        <w:fldChar w:fldCharType="end"/>
      </w:r>
      <w:r w:rsidRPr="00ED6F76">
        <w:rPr>
          <w:lang w:val="en-GB"/>
        </w:rPr>
        <w:t xml:space="preserve">. </w:t>
      </w:r>
      <w:r w:rsidR="00D0768C" w:rsidRPr="00ED6F76">
        <w:rPr>
          <w:lang w:val="en-GB"/>
        </w:rPr>
        <w:t xml:space="preserve">Various stylised facts exist for the </w:t>
      </w:r>
      <w:r w:rsidR="004904C8" w:rsidRPr="00ED6F76">
        <w:rPr>
          <w:lang w:val="en-GB"/>
        </w:rPr>
        <w:t xml:space="preserve">frequency distribution of </w:t>
      </w:r>
      <w:r w:rsidR="007324C2" w:rsidRPr="00ED6F76">
        <w:rPr>
          <w:lang w:val="en-GB"/>
        </w:rPr>
        <w:t xml:space="preserve">innovation </w:t>
      </w:r>
      <w:r w:rsidR="004904C8" w:rsidRPr="00ED6F76">
        <w:rPr>
          <w:lang w:val="en-GB"/>
        </w:rPr>
        <w:t>size, where measures of size include the econo</w:t>
      </w:r>
      <w:r w:rsidR="004904C8" w:rsidRPr="00ED6F76">
        <w:rPr>
          <w:lang w:val="en-GB"/>
        </w:rPr>
        <w:t>m</w:t>
      </w:r>
      <w:r w:rsidR="004904C8" w:rsidRPr="00ED6F76">
        <w:rPr>
          <w:lang w:val="en-GB"/>
        </w:rPr>
        <w:t xml:space="preserve">ic returns from innovation </w:t>
      </w:r>
      <w:r w:rsidR="004904C8" w:rsidRPr="00ED6F76">
        <w:rPr>
          <w:lang w:val="en-GB"/>
        </w:rPr>
        <w:fldChar w:fldCharType="begin">
          <w:fldData xml:space="preserve">PEVuZE5vdGU+PENpdGU+PEF1dGhvcj5TY2hlcmVyPC9BdXRob3I+PFllYXI+MjAwMDwvWWVhcj48
UmVjTnVtPjk0MzwvUmVjTnVtPjxEaXNwbGF5VGV4dD5bMTIsIDEzXTwvRGlzcGxheVRleHQ+PHJl
Y29yZD48cmVjLW51bWJlcj45NDM8L3JlYy1udW1iZXI+PGZvcmVpZ24ta2V5cz48a2V5IGFwcD0i
RU4iIGRiLWlkPSJ3c3pyZDV0NXhwNTB3a2UweGFxNWQ1ZDBkcnZycnJzZHN3cnoiPjk0Mzwva2V5
PjwvZm9yZWlnbi1rZXlzPjxyZWYtdHlwZSBuYW1lPSJCb29rIj42PC9yZWYtdHlwZT48Y29udHJp
YnV0b3JzPjxhdXRob3JzPjxhdXRob3I+U2NoZXJlciwgRi4gTS48L2F1dGhvcj48L2F1dGhvcnM+
PHNlY29uZGFyeS1hdXRob3JzPjxhdXRob3I+RW5jYW91YSwgRC48L2F1dGhvcj48YXV0aG9yPkhh
bGwsIEIuIEguPC9hdXRob3I+PGF1dGhvcj5MYWlzbmV5LCBGLjwvYXV0aG9yPjxhdXRob3I+TWFp
cmVzc2UsIEouPC9hdXRob3I+PC9zZWNvbmRhcnktYXV0aG9ycz48L2NvbnRyaWJ1dG9ycz48YXV0
aC1hZGRyZXNzPkhhcnZhcmQgVW5pdiwgQ2FtYnJpZGdlLCBNQSAwMjEzOCBVU0EuPC9hdXRoLWFk
ZHJlc3M+PHRpdGxlcz48dGl0bGU+VGhlIHNpemUgZGlzdHJpYnV0aW9uIG9mIHByb2ZpdHMgZnJv
bSBpbm5vdmF0aW9uPC90aXRsZT48c2Vjb25kYXJ5LXRpdGxlPkVjb25vbWljcyBhbmQgRWNvbm9t
ZXRyaWNzIG9mIElubm92YXRpb248L3NlY29uZGFyeS10aXRsZT48L3RpdGxlcz48cGFnZXM+NDcz
LTQ5NDwvcGFnZXM+PGtleXdvcmRzPjxrZXl3b3JkPnJlc2VhcmNoLWFuZC1kZXZlbG9wbWVudDwv
a2V5d29yZD48a2V5d29yZD5pbmR1c3RyeTwva2V5d29yZD48a2V5d29yZD5yZXR1cm5zPC9rZXl3
b3JkPjwva2V5d29yZHM+PGRhdGVzPjx5ZWFyPjIwMDA8L3llYXI+PC9kYXRlcz48cHViLWxvY2F0
aW9uPk5vcndlbGw8L3B1Yi1sb2NhdGlvbj48cHVibGlzaGVyPktsdXdlciBBY2FkZW1pYyBQdWJs
aXNoZXJzPC9wdWJsaXNoZXI+PGlzYm4+MC03OTIzLTc4MDAtODwvaXNibj48YWNjZXNzaW9uLW51
bT5XT1M6MDAwMTY2NjA4NzAwMDE5PC9hY2Nlc3Npb24tbnVtPjx1cmxzPjxyZWxhdGVkLXVybHM+
PHVybD4mbHQ7R28gdG8gSVNJJmd0OzovL1dPUzowMDAxNjY2MDg3MDAwMTk8L3VybD48L3JlbGF0
ZWQtdXJscz48L3VybHM+PGxhbmd1YWdlPkVuZ2xpc2g8L2xhbmd1YWdlPjwvcmVjb3JkPjwvQ2l0
ZT48Q2l0ZT48QXV0aG9yPkhhcmhvZmY8L0F1dGhvcj48WWVhcj4xOTk5PC9ZZWFyPjxSZWNOdW0+
OTQ1PC9SZWNOdW0+PHJlY29yZD48cmVjLW51bWJlcj45NDU8L3JlYy1udW1iZXI+PGZvcmVpZ24t
a2V5cz48a2V5IGFwcD0iRU4iIGRiLWlkPSJ3c3pyZDV0NXhwNTB3a2UweGFxNWQ1ZDBkcnZycnJz
ZHN3cnoiPjk0NTwva2V5PjwvZm9yZWlnbi1rZXlzPjxyZWYtdHlwZSBuYW1lPSJKb3VybmFsIEFy
dGljbGUiPjE3PC9yZWYtdHlwZT48Y29udHJpYnV0b3JzPjxhdXRob3JzPjxhdXRob3I+SGFyaG9m
ZiwgRC48L2F1dGhvcj48YXV0aG9yPk5hcmluLCBGLjwvYXV0aG9yPjxhdXRob3I+U2NoZXJlciwg
Ri4gTS48L2F1dGhvcj48YXV0aG9yPlZvcGVsLCBLLjwvYXV0aG9yPjwvYXV0aG9ycz48L2NvbnRy
aWJ1dG9ycz48YXV0aC1hZGRyZXNzPlVuaXYgTXVuaWNoLCBELTgwNTM5IE11bmljaCwgR2VybWFu
eS4gQ0hJIFJlcyBJbmMsIFNvdXRoYW1wdG9uLCBQQSAxODk2NiBVU0EuIEhhcnZhcmQgVW5pdiwg
Q2FtYnJpZGdlLCBNQSAwMjEzOCBVU0EuIEN0ciBFdXJvcGVhbiBFY29uIFJlcywgTWFubmhlaW0s
IEdlcm1hbnkuJiN4RDtIYXJob2ZmLCBEIChyZXByaW50IGF1dGhvciksIFVuaXYgTXVuaWNoLCBE
LTgwNTM5IE11bmljaCwgR2VybWFueS48L2F1dGgtYWRkcmVzcz48dGl0bGVzPjx0aXRsZT5DaXRh
dGlvbiBmcmVxdWVuY3kgYW5kIHRoZSB2YWx1ZSBvZiBwYXRlbnRlZCBpbnZlbnRpb25zPC90aXRs
ZT48c2Vjb25kYXJ5LXRpdGxlPlJldmlldyBvZiBFY29ub21pY3MgYW5kIFN0YXRpc3RpY3M8L3Nl
Y29uZGFyeS10aXRsZT48L3RpdGxlcz48cGVyaW9kaWNhbD48ZnVsbC10aXRsZT5SZXZpZXcgb2Yg
RWNvbm9taWNzIGFuZCBTdGF0aXN0aWNzPC9mdWxsLXRpdGxlPjwvcGVyaW9kaWNhbD48cGFnZXM+
NTExLTUxNTwvcGFnZXM+PHZvbHVtZT44MTwvdm9sdW1lPjxudW1iZXI+MzwvbnVtYmVyPjxrZXl3
b3Jkcz48a2V5d29yZD5pbmRpY2F0b3JzPC9rZXl3b3JkPjwva2V5d29yZHM+PGRhdGVzPjx5ZWFy
PjE5OTk8L3llYXI+PHB1Yi1kYXRlcz48ZGF0ZT5BdWc8L2RhdGU+PC9wdWItZGF0ZXM+PC9kYXRl
cz48aXNibj4wMDM0LTY1MzU8L2lzYm4+PGFjY2Vzc2lvbi1udW0+V09TOjAwMDA4MjA3MTcwMDAx
NDwvYWNjZXNzaW9uLW51bT48d29yay10eXBlPkFydGljbGU8L3dvcmstdHlwZT48dXJscz48cmVs
YXRlZC11cmxzPjx1cmw+Jmx0O0dvIHRvIElTSSZndDs6Ly9XT1M6MDAwMDgyMDcxNzAwMDE0PC91
cmw+PC9yZWxhdGVkLXVybHM+PC91cmxzPjxlbGVjdHJvbmljLXJlc291cmNlLW51bT4xMC4xMTYy
LzAwMzQ2NTM5OTU1ODI2NTwvZWxlY3Ryb25pYy1yZXNvdXJjZS1udW0+PGxhbmd1YWdlPkVuZ2xp
c2g8L2xhbmd1YWdlPjwvcmVjb3JkPjwvQ2l0ZT48L0VuZE5vdGU+
</w:fldData>
        </w:fldChar>
      </w:r>
      <w:r w:rsidR="00ED6F76" w:rsidRPr="00ED6F76">
        <w:rPr>
          <w:lang w:val="en-GB"/>
        </w:rPr>
        <w:instrText xml:space="preserve"> ADDIN EN.CITE </w:instrText>
      </w:r>
      <w:r w:rsidR="00ED6F76" w:rsidRPr="00ED6F76">
        <w:rPr>
          <w:lang w:val="en-GB"/>
        </w:rPr>
        <w:fldChar w:fldCharType="begin">
          <w:fldData xml:space="preserve">PEVuZE5vdGU+PENpdGU+PEF1dGhvcj5TY2hlcmVyPC9BdXRob3I+PFllYXI+MjAwMDwvWWVhcj48
UmVjTnVtPjk0MzwvUmVjTnVtPjxEaXNwbGF5VGV4dD5bMTIsIDEzXTwvRGlzcGxheVRleHQ+PHJl
Y29yZD48cmVjLW51bWJlcj45NDM8L3JlYy1udW1iZXI+PGZvcmVpZ24ta2V5cz48a2V5IGFwcD0i
RU4iIGRiLWlkPSJ3c3pyZDV0NXhwNTB3a2UweGFxNWQ1ZDBkcnZycnJzZHN3cnoiPjk0Mzwva2V5
PjwvZm9yZWlnbi1rZXlzPjxyZWYtdHlwZSBuYW1lPSJCb29rIj42PC9yZWYtdHlwZT48Y29udHJp
YnV0b3JzPjxhdXRob3JzPjxhdXRob3I+U2NoZXJlciwgRi4gTS48L2F1dGhvcj48L2F1dGhvcnM+
PHNlY29uZGFyeS1hdXRob3JzPjxhdXRob3I+RW5jYW91YSwgRC48L2F1dGhvcj48YXV0aG9yPkhh
bGwsIEIuIEguPC9hdXRob3I+PGF1dGhvcj5MYWlzbmV5LCBGLjwvYXV0aG9yPjxhdXRob3I+TWFp
cmVzc2UsIEouPC9hdXRob3I+PC9zZWNvbmRhcnktYXV0aG9ycz48L2NvbnRyaWJ1dG9ycz48YXV0
aC1hZGRyZXNzPkhhcnZhcmQgVW5pdiwgQ2FtYnJpZGdlLCBNQSAwMjEzOCBVU0EuPC9hdXRoLWFk
ZHJlc3M+PHRpdGxlcz48dGl0bGU+VGhlIHNpemUgZGlzdHJpYnV0aW9uIG9mIHByb2ZpdHMgZnJv
bSBpbm5vdmF0aW9uPC90aXRsZT48c2Vjb25kYXJ5LXRpdGxlPkVjb25vbWljcyBhbmQgRWNvbm9t
ZXRyaWNzIG9mIElubm92YXRpb248L3NlY29uZGFyeS10aXRsZT48L3RpdGxlcz48cGFnZXM+NDcz
LTQ5NDwvcGFnZXM+PGtleXdvcmRzPjxrZXl3b3JkPnJlc2VhcmNoLWFuZC1kZXZlbG9wbWVudDwv
a2V5d29yZD48a2V5d29yZD5pbmR1c3RyeTwva2V5d29yZD48a2V5d29yZD5yZXR1cm5zPC9rZXl3
b3JkPjwva2V5d29yZHM+PGRhdGVzPjx5ZWFyPjIwMDA8L3llYXI+PC9kYXRlcz48cHViLWxvY2F0
aW9uPk5vcndlbGw8L3B1Yi1sb2NhdGlvbj48cHVibGlzaGVyPktsdXdlciBBY2FkZW1pYyBQdWJs
aXNoZXJzPC9wdWJsaXNoZXI+PGlzYm4+MC03OTIzLTc4MDAtODwvaXNibj48YWNjZXNzaW9uLW51
bT5XT1M6MDAwMTY2NjA4NzAwMDE5PC9hY2Nlc3Npb24tbnVtPjx1cmxzPjxyZWxhdGVkLXVybHM+
PHVybD4mbHQ7R28gdG8gSVNJJmd0OzovL1dPUzowMDAxNjY2MDg3MDAwMTk8L3VybD48L3JlbGF0
ZWQtdXJscz48L3VybHM+PGxhbmd1YWdlPkVuZ2xpc2g8L2xhbmd1YWdlPjwvcmVjb3JkPjwvQ2l0
ZT48Q2l0ZT48QXV0aG9yPkhhcmhvZmY8L0F1dGhvcj48WWVhcj4xOTk5PC9ZZWFyPjxSZWNOdW0+
OTQ1PC9SZWNOdW0+PHJlY29yZD48cmVjLW51bWJlcj45NDU8L3JlYy1udW1iZXI+PGZvcmVpZ24t
a2V5cz48a2V5IGFwcD0iRU4iIGRiLWlkPSJ3c3pyZDV0NXhwNTB3a2UweGFxNWQ1ZDBkcnZycnJz
ZHN3cnoiPjk0NTwva2V5PjwvZm9yZWlnbi1rZXlzPjxyZWYtdHlwZSBuYW1lPSJKb3VybmFsIEFy
dGljbGUiPjE3PC9yZWYtdHlwZT48Y29udHJpYnV0b3JzPjxhdXRob3JzPjxhdXRob3I+SGFyaG9m
ZiwgRC48L2F1dGhvcj48YXV0aG9yPk5hcmluLCBGLjwvYXV0aG9yPjxhdXRob3I+U2NoZXJlciwg
Ri4gTS48L2F1dGhvcj48YXV0aG9yPlZvcGVsLCBLLjwvYXV0aG9yPjwvYXV0aG9ycz48L2NvbnRy
aWJ1dG9ycz48YXV0aC1hZGRyZXNzPlVuaXYgTXVuaWNoLCBELTgwNTM5IE11bmljaCwgR2VybWFu
eS4gQ0hJIFJlcyBJbmMsIFNvdXRoYW1wdG9uLCBQQSAxODk2NiBVU0EuIEhhcnZhcmQgVW5pdiwg
Q2FtYnJpZGdlLCBNQSAwMjEzOCBVU0EuIEN0ciBFdXJvcGVhbiBFY29uIFJlcywgTWFubmhlaW0s
IEdlcm1hbnkuJiN4RDtIYXJob2ZmLCBEIChyZXByaW50IGF1dGhvciksIFVuaXYgTXVuaWNoLCBE
LTgwNTM5IE11bmljaCwgR2VybWFueS48L2F1dGgtYWRkcmVzcz48dGl0bGVzPjx0aXRsZT5DaXRh
dGlvbiBmcmVxdWVuY3kgYW5kIHRoZSB2YWx1ZSBvZiBwYXRlbnRlZCBpbnZlbnRpb25zPC90aXRs
ZT48c2Vjb25kYXJ5LXRpdGxlPlJldmlldyBvZiBFY29ub21pY3MgYW5kIFN0YXRpc3RpY3M8L3Nl
Y29uZGFyeS10aXRsZT48L3RpdGxlcz48cGVyaW9kaWNhbD48ZnVsbC10aXRsZT5SZXZpZXcgb2Yg
RWNvbm9taWNzIGFuZCBTdGF0aXN0aWNzPC9mdWxsLXRpdGxlPjwvcGVyaW9kaWNhbD48cGFnZXM+
NTExLTUxNTwvcGFnZXM+PHZvbHVtZT44MTwvdm9sdW1lPjxudW1iZXI+MzwvbnVtYmVyPjxrZXl3
b3Jkcz48a2V5d29yZD5pbmRpY2F0b3JzPC9rZXl3b3JkPjwva2V5d29yZHM+PGRhdGVzPjx5ZWFy
PjE5OTk8L3llYXI+PHB1Yi1kYXRlcz48ZGF0ZT5BdWc8L2RhdGU+PC9wdWItZGF0ZXM+PC9kYXRl
cz48aXNibj4wMDM0LTY1MzU8L2lzYm4+PGFjY2Vzc2lvbi1udW0+V09TOjAwMDA4MjA3MTcwMDAx
NDwvYWNjZXNzaW9uLW51bT48d29yay10eXBlPkFydGljbGU8L3dvcmstdHlwZT48dXJscz48cmVs
YXRlZC11cmxzPjx1cmw+Jmx0O0dvIHRvIElTSSZndDs6Ly9XT1M6MDAwMDgyMDcxNzAwMDE0PC91
cmw+PC9yZWxhdGVkLXVybHM+PC91cmxzPjxlbGVjdHJvbmljLXJlc291cmNlLW51bT4xMC4xMTYy
LzAwMzQ2NTM5OTU1ODI2NTwvZWxlY3Ryb25pYy1yZXNvdXJjZS1udW0+PGxhbmd1YWdlPkVuZ2xp
c2g8L2xhbmd1YWdlPjwvcmVjb3JkPjwvQ2l0ZT48L0VuZE5vdGU+
</w:fldData>
        </w:fldChar>
      </w:r>
      <w:r w:rsidR="00ED6F76" w:rsidRPr="00ED6F76">
        <w:rPr>
          <w:lang w:val="en-GB"/>
        </w:rPr>
        <w:instrText xml:space="preserve"> ADDIN EN.CITE.DATA </w:instrText>
      </w:r>
      <w:r w:rsidR="00ED6F76" w:rsidRPr="00ED6F76">
        <w:rPr>
          <w:lang w:val="en-GB"/>
        </w:rPr>
      </w:r>
      <w:r w:rsidR="00ED6F76" w:rsidRPr="00ED6F76">
        <w:rPr>
          <w:lang w:val="en-GB"/>
        </w:rPr>
        <w:fldChar w:fldCharType="end"/>
      </w:r>
      <w:r w:rsidR="004904C8" w:rsidRPr="00ED6F76">
        <w:rPr>
          <w:lang w:val="en-GB"/>
        </w:rPr>
      </w:r>
      <w:r w:rsidR="004904C8" w:rsidRPr="00ED6F76">
        <w:rPr>
          <w:lang w:val="en-GB"/>
        </w:rPr>
        <w:fldChar w:fldCharType="separate"/>
      </w:r>
      <w:r w:rsidR="00ED6F76" w:rsidRPr="00ED6F76">
        <w:rPr>
          <w:lang w:val="en-GB"/>
        </w:rPr>
        <w:t>[</w:t>
      </w:r>
      <w:hyperlink w:anchor="_ENREF_12" w:tooltip="Scherer, 2000 #943" w:history="1">
        <w:r w:rsidR="00242F5A" w:rsidRPr="00ED6F76">
          <w:rPr>
            <w:lang w:val="en-GB"/>
          </w:rPr>
          <w:t>12</w:t>
        </w:r>
      </w:hyperlink>
      <w:r w:rsidR="00ED6F76" w:rsidRPr="00ED6F76">
        <w:rPr>
          <w:lang w:val="en-GB"/>
        </w:rPr>
        <w:t xml:space="preserve">, </w:t>
      </w:r>
      <w:hyperlink w:anchor="_ENREF_13" w:tooltip="Harhoff, 1999 #945" w:history="1">
        <w:r w:rsidR="00242F5A" w:rsidRPr="00ED6F76">
          <w:rPr>
            <w:lang w:val="en-GB"/>
          </w:rPr>
          <w:t>13</w:t>
        </w:r>
      </w:hyperlink>
      <w:r w:rsidR="00ED6F76" w:rsidRPr="00ED6F76">
        <w:rPr>
          <w:lang w:val="en-GB"/>
        </w:rPr>
        <w:t>]</w:t>
      </w:r>
      <w:r w:rsidR="004904C8" w:rsidRPr="00ED6F76">
        <w:rPr>
          <w:lang w:val="en-GB"/>
        </w:rPr>
        <w:fldChar w:fldCharType="end"/>
      </w:r>
      <w:r w:rsidR="004904C8" w:rsidRPr="00ED6F76">
        <w:rPr>
          <w:lang w:val="en-GB"/>
        </w:rPr>
        <w:t xml:space="preserve"> and the number of citations received by a partic</w:t>
      </w:r>
      <w:r w:rsidR="004904C8" w:rsidRPr="00ED6F76">
        <w:rPr>
          <w:lang w:val="en-GB"/>
        </w:rPr>
        <w:t>u</w:t>
      </w:r>
      <w:r w:rsidR="004904C8" w:rsidRPr="00ED6F76">
        <w:rPr>
          <w:lang w:val="en-GB"/>
        </w:rPr>
        <w:t xml:space="preserve">lar patent </w:t>
      </w:r>
      <w:r w:rsidR="004904C8" w:rsidRPr="00ED6F76">
        <w:rPr>
          <w:lang w:val="en-GB"/>
        </w:rPr>
        <w:fldChar w:fldCharType="begin"/>
      </w:r>
      <w:r w:rsidR="00D71547">
        <w:rPr>
          <w:lang w:val="en-GB"/>
        </w:rPr>
        <w:instrText xml:space="preserve"> ADDIN EN.CITE &lt;EndNote&gt;&lt;Cite&gt;&lt;Author&gt;Trajtenberg&lt;/Author&gt;&lt;Year&gt;1990&lt;/Year&gt;&lt;RecNum&gt;919&lt;/RecNum&gt;&lt;DisplayText&gt;[14]&lt;/DisplayText&gt;&lt;record&gt;&lt;rec-number&gt;919&lt;/rec-number&gt;&lt;foreign-keys&gt;&lt;key app="EN" db-id="wszrd5t5xp50wke0xaq5d5d0drvrrrsdswrz"&gt;919&lt;/key&gt;&lt;/foreign-keys&gt;&lt;ref-type name="Journal Article"&gt;17&lt;/ref-type&gt;&lt;contributors&gt;&lt;authors&gt;&lt;author&gt;Trajtenberg, Manuel&lt;/author&gt;&lt;/authors&gt;&lt;/contributors&gt;&lt;titles&gt;&lt;title&gt;A penny for your quotes: patent citations and the value of innovations&lt;/title&gt;&lt;secondary-title&gt;RAND Journal of Economics&lt;/secondary-title&gt;&lt;/titles&gt;&lt;periodical&gt;&lt;full-title&gt;RAND Journal of Economics&lt;/full-title&gt;&lt;/periodical&gt;&lt;pages&gt;172-187&lt;/pages&gt;&lt;volume&gt;21&lt;/volume&gt;&lt;number&gt;1&lt;/number&gt;&lt;keywords&gt;&lt;keyword&gt;PATENTS&lt;/keyword&gt;&lt;keyword&gt;PATENT laws &amp;amp; legislation&lt;/keyword&gt;&lt;keyword&gt;TECHNOLOGY&lt;/keyword&gt;&lt;keyword&gt;INTELLECTUAL property&lt;/keyword&gt;&lt;keyword&gt;INVENTIONS&lt;/keyword&gt;&lt;keyword&gt;TECHNOLOGICAL innovations&lt;/keyword&gt;&lt;keyword&gt;TOMOGRAPHY&lt;/keyword&gt;&lt;/keywords&gt;&lt;dates&gt;&lt;year&gt;1990&lt;/year&gt;&lt;pub-dates&gt;&lt;date&gt;Spring90&lt;/date&gt;&lt;/pub-dates&gt;&lt;/dates&gt;&lt;publisher&gt;RAND Journal of Economics&lt;/publisher&gt;&lt;isbn&gt;07416261&lt;/isbn&gt;&lt;accession-num&gt;5187830&lt;/accession-num&gt;&lt;work-type&gt;Article&lt;/work-type&gt;&lt;urls&gt;&lt;related-urls&gt;&lt;url&gt;http://search.ebscohost.com/login.aspx?direct=true&amp;amp;db=bth&amp;amp;AN=5187830&amp;amp;site=ehost-live&lt;/url&gt;&lt;/related-urls&gt;&lt;/urls&gt;&lt;remote-database-name&gt;bth&lt;/remote-database-name&gt;&lt;remote-database-provider&gt;EBSCOhost&lt;/remote-database-provider&gt;&lt;/record&gt;&lt;/Cite&gt;&lt;/EndNote&gt;</w:instrText>
      </w:r>
      <w:r w:rsidR="004904C8" w:rsidRPr="00ED6F76">
        <w:rPr>
          <w:lang w:val="en-GB"/>
        </w:rPr>
        <w:fldChar w:fldCharType="separate"/>
      </w:r>
      <w:r w:rsidR="00ED6F76" w:rsidRPr="00ED6F76">
        <w:rPr>
          <w:noProof/>
          <w:lang w:val="en-GB"/>
        </w:rPr>
        <w:t>[</w:t>
      </w:r>
      <w:hyperlink w:anchor="_ENREF_14" w:tooltip="Trajtenberg, 1990 #919" w:history="1">
        <w:r w:rsidR="00242F5A" w:rsidRPr="00ED6F76">
          <w:rPr>
            <w:noProof/>
            <w:lang w:val="en-GB"/>
          </w:rPr>
          <w:t>14</w:t>
        </w:r>
      </w:hyperlink>
      <w:r w:rsidR="00ED6F76" w:rsidRPr="00ED6F76">
        <w:rPr>
          <w:noProof/>
          <w:lang w:val="en-GB"/>
        </w:rPr>
        <w:t>]</w:t>
      </w:r>
      <w:r w:rsidR="004904C8" w:rsidRPr="00ED6F76">
        <w:rPr>
          <w:lang w:val="en-GB"/>
        </w:rPr>
        <w:fldChar w:fldCharType="end"/>
      </w:r>
      <w:r w:rsidR="004904C8" w:rsidRPr="00ED6F76">
        <w:rPr>
          <w:lang w:val="en-GB"/>
        </w:rPr>
        <w:t>. Given Schumpeter’s famous description of the “perennial gale of cre</w:t>
      </w:r>
      <w:r w:rsidR="004904C8" w:rsidRPr="00ED6F76">
        <w:rPr>
          <w:lang w:val="en-GB"/>
        </w:rPr>
        <w:t>a</w:t>
      </w:r>
      <w:r w:rsidR="004904C8" w:rsidRPr="00ED6F76">
        <w:rPr>
          <w:lang w:val="en-GB"/>
        </w:rPr>
        <w:t xml:space="preserve">tive destruction” </w:t>
      </w:r>
      <w:r w:rsidR="004904C8" w:rsidRPr="00ED6F76">
        <w:rPr>
          <w:lang w:val="en-GB"/>
        </w:rPr>
        <w:fldChar w:fldCharType="begin"/>
      </w:r>
      <w:r w:rsidR="00ED6F76" w:rsidRPr="00ED6F76">
        <w:rPr>
          <w:lang w:val="en-GB"/>
        </w:rPr>
        <w:instrText xml:space="preserve"> ADDIN EN.CITE &lt;EndNote&gt;&lt;Cite&gt;&lt;Author&gt;Schumpeter&lt;/Author&gt;&lt;Year&gt;1943&lt;/Year&gt;&lt;RecNum&gt;913&lt;/RecNum&gt;&lt;Pages&gt;83&lt;/Pages&gt;&lt;DisplayText&gt;[15]&lt;/DisplayText&gt;&lt;record&gt;&lt;rec-number&gt;913&lt;/rec-number&gt;&lt;foreign-keys&gt;&lt;key app="EN" db-id="wszrd5t5xp50wke0xaq5d5d0drvrrrsdswrz"&gt;913&lt;/key&gt;&lt;/foreign-keys&gt;&lt;ref-type name="Book"&gt;6&lt;/ref-type&gt;&lt;contributors&gt;&lt;authors&gt;&lt;author&gt;Schumpeter, Joseph A.&lt;/author&gt;&lt;/authors&gt;&lt;/contributors&gt;&lt;titles&gt;&lt;title&gt;Capitalism, socialism, and democracy&lt;/title&gt;&lt;/titles&gt;&lt;pages&gt;x, 381, 1 p.&lt;/pages&gt;&lt;keywords&gt;&lt;keyword&gt;Socialism.&lt;/keyword&gt;&lt;keyword&gt;Capitalism.&lt;/keyword&gt;&lt;keyword&gt;Democracy.&lt;/keyword&gt;&lt;/keywords&gt;&lt;dates&gt;&lt;year&gt;1943&lt;/year&gt;&lt;/dates&gt;&lt;pub-location&gt;London,&lt;/pub-location&gt;&lt;publisher&gt;G. Allen &amp;amp; Unwin ltd&lt;/publisher&gt;&lt;call-num&gt;UL: Order in Reading Room 231.c.94.14&lt;/call-num&gt;&lt;urls&gt;&lt;/urls&gt;&lt;/record&gt;&lt;/Cite&gt;&lt;/EndNote&gt;</w:instrText>
      </w:r>
      <w:r w:rsidR="004904C8" w:rsidRPr="00ED6F76">
        <w:rPr>
          <w:lang w:val="en-GB"/>
        </w:rPr>
        <w:fldChar w:fldCharType="separate"/>
      </w:r>
      <w:r w:rsidR="00ED6F76" w:rsidRPr="00ED6F76">
        <w:rPr>
          <w:lang w:val="en-GB"/>
        </w:rPr>
        <w:t>[</w:t>
      </w:r>
      <w:hyperlink w:anchor="_ENREF_15" w:tooltip="Schumpeter, 1943 #913" w:history="1">
        <w:r w:rsidR="00242F5A" w:rsidRPr="00ED6F76">
          <w:rPr>
            <w:lang w:val="en-GB"/>
          </w:rPr>
          <w:t>15</w:t>
        </w:r>
      </w:hyperlink>
      <w:r w:rsidR="00ED6F76" w:rsidRPr="00ED6F76">
        <w:rPr>
          <w:lang w:val="en-GB"/>
        </w:rPr>
        <w:t>]</w:t>
      </w:r>
      <w:r w:rsidR="004904C8" w:rsidRPr="00ED6F76">
        <w:rPr>
          <w:lang w:val="en-GB"/>
        </w:rPr>
        <w:fldChar w:fldCharType="end"/>
      </w:r>
      <w:r w:rsidR="004904C8" w:rsidRPr="00ED6F76">
        <w:rPr>
          <w:lang w:val="en-GB"/>
        </w:rPr>
        <w:t xml:space="preserve">, there is </w:t>
      </w:r>
      <w:r w:rsidR="00AE6471" w:rsidRPr="00ED6F76">
        <w:rPr>
          <w:lang w:val="en-GB"/>
        </w:rPr>
        <w:t xml:space="preserve">also </w:t>
      </w:r>
      <w:r w:rsidR="004904C8" w:rsidRPr="00ED6F76">
        <w:rPr>
          <w:lang w:val="en-GB"/>
        </w:rPr>
        <w:t xml:space="preserve">interest in the size of the web of interdependent technologies and services </w:t>
      </w:r>
      <w:r w:rsidR="00AE6471" w:rsidRPr="00ED6F76">
        <w:rPr>
          <w:lang w:val="en-GB"/>
        </w:rPr>
        <w:t>blown away</w:t>
      </w:r>
      <w:r w:rsidR="004904C8" w:rsidRPr="00ED6F76">
        <w:rPr>
          <w:lang w:val="en-GB"/>
        </w:rPr>
        <w:t xml:space="preserve"> </w:t>
      </w:r>
      <w:r w:rsidR="00AE6471" w:rsidRPr="00ED6F76">
        <w:rPr>
          <w:lang w:val="en-GB"/>
        </w:rPr>
        <w:t>(rendered obsolete and uncompetitive</w:t>
      </w:r>
      <w:r w:rsidR="007324C2" w:rsidRPr="00ED6F76">
        <w:rPr>
          <w:lang w:val="en-GB"/>
        </w:rPr>
        <w:t>, therea</w:t>
      </w:r>
      <w:r w:rsidR="007324C2" w:rsidRPr="00ED6F76">
        <w:rPr>
          <w:lang w:val="en-GB"/>
        </w:rPr>
        <w:t>f</w:t>
      </w:r>
      <w:r w:rsidR="007324C2" w:rsidRPr="00ED6F76">
        <w:rPr>
          <w:lang w:val="en-GB"/>
        </w:rPr>
        <w:t>ter becoming extinct</w:t>
      </w:r>
      <w:r w:rsidR="00AE6471" w:rsidRPr="00ED6F76">
        <w:rPr>
          <w:lang w:val="en-GB"/>
        </w:rPr>
        <w:t xml:space="preserve">) </w:t>
      </w:r>
      <w:r w:rsidR="004904C8" w:rsidRPr="00ED6F76">
        <w:rPr>
          <w:lang w:val="en-GB"/>
        </w:rPr>
        <w:t xml:space="preserve">by </w:t>
      </w:r>
      <w:r w:rsidR="00AE6471" w:rsidRPr="00ED6F76">
        <w:rPr>
          <w:lang w:val="en-GB"/>
        </w:rPr>
        <w:t>the emergence of a</w:t>
      </w:r>
      <w:r w:rsidR="004904C8" w:rsidRPr="00ED6F76">
        <w:rPr>
          <w:lang w:val="en-GB"/>
        </w:rPr>
        <w:t xml:space="preserve"> particular innovation.</w:t>
      </w:r>
      <w:r w:rsidR="00AE6471" w:rsidRPr="00ED6F76">
        <w:rPr>
          <w:lang w:val="en-GB"/>
        </w:rPr>
        <w:t xml:space="preserve"> </w:t>
      </w:r>
      <w:r w:rsidR="00EC7AF3" w:rsidRPr="00ED6F76">
        <w:rPr>
          <w:lang w:val="en-GB"/>
        </w:rPr>
        <w:t xml:space="preserve">The innovation literature typically distinguishes between incremental and radical innovations </w:t>
      </w:r>
      <w:r w:rsidR="00EC7AF3" w:rsidRPr="00ED6F76">
        <w:rPr>
          <w:lang w:val="en-GB"/>
        </w:rPr>
        <w:fldChar w:fldCharType="begin"/>
      </w:r>
      <w:r w:rsidR="00ED6F76" w:rsidRPr="00ED6F76">
        <w:rPr>
          <w:lang w:val="en-GB"/>
        </w:rPr>
        <w:instrText xml:space="preserve"> ADDIN EN.CITE &lt;EndNote&gt;&lt;Cite&gt;&lt;Author&gt;Abernathy&lt;/Author&gt;&lt;Year&gt;1978&lt;/Year&gt;&lt;RecNum&gt;1161&lt;/RecNum&gt;&lt;DisplayText&gt;[16]&lt;/DisplayText&gt;&lt;record&gt;&lt;rec-number&gt;1161&lt;/rec-number&gt;&lt;foreign-keys&gt;&lt;key app="EN" db-id="wszrd5t5xp50wke0xaq5d5d0drvrrrsdswrz"&gt;1161&lt;/key&gt;&lt;/foreign-keys&gt;&lt;ref-type name="Book"&gt;6&lt;/ref-type&gt;&lt;contributors&gt;&lt;authors&gt;&lt;author&gt;Abernathy, William J.&lt;/author&gt;&lt;/authors&gt;&lt;/contributors&gt;&lt;titles&gt;&lt;title&gt;The productivity dilemma : roadblock to innovation in the automobile industry&lt;/title&gt;&lt;/titles&gt;&lt;pages&gt;xii,267, 1 p&lt;/pages&gt;&lt;keywords&gt;&lt;keyword&gt;Automobile industry and trade United States.&lt;/keyword&gt;&lt;keyword&gt;Labor productivity United States.&lt;/keyword&gt;&lt;keyword&gt;Technological innovations United States.&lt;/keyword&gt;&lt;/keywords&gt;&lt;dates&gt;&lt;year&gt;1978&lt;/year&gt;&lt;/dates&gt;&lt;pub-location&gt;Baltimore ; London&lt;/pub-location&gt;&lt;publisher&gt;Johns Hopkins University Press&lt;/publisher&gt;&lt;isbn&gt;0801820812&lt;/isbn&gt;&lt;accession-num&gt;574227&lt;/accession-num&gt;&lt;call-num&gt;UL: South Wing, Floor 6 227.c.97.1102&lt;/call-num&gt;&lt;urls&gt;&lt;/urls&gt;&lt;/record&gt;&lt;/Cite&gt;&lt;/EndNote&gt;</w:instrText>
      </w:r>
      <w:r w:rsidR="00EC7AF3" w:rsidRPr="00ED6F76">
        <w:rPr>
          <w:lang w:val="en-GB"/>
        </w:rPr>
        <w:fldChar w:fldCharType="separate"/>
      </w:r>
      <w:r w:rsidR="00ED6F76" w:rsidRPr="00ED6F76">
        <w:rPr>
          <w:lang w:val="en-GB"/>
        </w:rPr>
        <w:t>[</w:t>
      </w:r>
      <w:hyperlink w:anchor="_ENREF_16" w:tooltip="Abernathy, 1978 #1161" w:history="1">
        <w:r w:rsidR="00242F5A" w:rsidRPr="00ED6F76">
          <w:rPr>
            <w:lang w:val="en-GB"/>
          </w:rPr>
          <w:t>16</w:t>
        </w:r>
      </w:hyperlink>
      <w:r w:rsidR="00ED6F76" w:rsidRPr="00ED6F76">
        <w:rPr>
          <w:lang w:val="en-GB"/>
        </w:rPr>
        <w:t>]</w:t>
      </w:r>
      <w:r w:rsidR="00EC7AF3" w:rsidRPr="00ED6F76">
        <w:rPr>
          <w:lang w:val="en-GB"/>
        </w:rPr>
        <w:fldChar w:fldCharType="end"/>
      </w:r>
      <w:r w:rsidR="00EC7AF3" w:rsidRPr="00ED6F76">
        <w:rPr>
          <w:lang w:val="en-GB"/>
        </w:rPr>
        <w:t>, the former meaning a minor improvement in an existing technological approach, and the latter a switch to a new approach. In addition, it may be recognised that technol</w:t>
      </w:r>
      <w:r w:rsidR="00EC7AF3" w:rsidRPr="00ED6F76">
        <w:rPr>
          <w:lang w:val="en-GB"/>
        </w:rPr>
        <w:t>o</w:t>
      </w:r>
      <w:r w:rsidR="00EC7AF3" w:rsidRPr="00ED6F76">
        <w:rPr>
          <w:lang w:val="en-GB"/>
        </w:rPr>
        <w:t>gies’ components are grouped into modules. This leads to the concepts of architectu</w:t>
      </w:r>
      <w:r w:rsidR="00EC7AF3" w:rsidRPr="00ED6F76">
        <w:rPr>
          <w:lang w:val="en-GB"/>
        </w:rPr>
        <w:t>r</w:t>
      </w:r>
      <w:r w:rsidR="00EC7AF3" w:rsidRPr="00ED6F76">
        <w:rPr>
          <w:lang w:val="en-GB"/>
        </w:rPr>
        <w:t xml:space="preserve">al and modular innovations </w:t>
      </w:r>
      <w:r w:rsidR="00EC7AF3" w:rsidRPr="00ED6F76">
        <w:rPr>
          <w:lang w:val="en-GB"/>
        </w:rPr>
        <w:fldChar w:fldCharType="begin"/>
      </w:r>
      <w:r w:rsidR="00ED6F76" w:rsidRPr="00ED6F76">
        <w:rPr>
          <w:lang w:val="en-GB"/>
        </w:rPr>
        <w:instrText xml:space="preserve"> ADDIN EN.CITE &lt;EndNote&gt;&lt;Cite&gt;&lt;Author&gt;Henderson&lt;/Author&gt;&lt;Year&gt;1990&lt;/Year&gt;&lt;RecNum&gt;1163&lt;/RecNum&gt;&lt;DisplayText&gt;[17]&lt;/DisplayText&gt;&lt;record&gt;&lt;rec-number&gt;1163&lt;/rec-number&gt;&lt;foreign-keys&gt;&lt;key app="EN" db-id="wszrd5t5xp50wke0xaq5d5d0drvrrrsdswrz"&gt;1163&lt;/key&gt;&lt;/foreign-keys&gt;&lt;ref-type name="Journal Article"&gt;17&lt;/ref-type&gt;&lt;contributors&gt;&lt;authors&gt;&lt;author&gt;Henderson, Rebecca M.&lt;/author&gt;&lt;author&gt;Clark, Kim B.&lt;/author&gt;&lt;/authors&gt;&lt;/contributors&gt;&lt;titles&gt;&lt;title&gt;Architectural Innovation: The Reconfiguration of Existing Product Technologies and the Failure of Established Firms&lt;/title&gt;&lt;secondary-title&gt;Administrative Science Quarterly&lt;/secondary-title&gt;&lt;/titles&gt;&lt;periodical&gt;&lt;full-title&gt;Administrative Science Quarterly&lt;/full-title&gt;&lt;abbr-1&gt;Adm. Sci. Q.&lt;/abbr-1&gt;&lt;/periodical&gt;&lt;pages&gt;9-30&lt;/pages&gt;&lt;volume&gt;35&lt;/volume&gt;&lt;number&gt;1&lt;/number&gt;&lt;keywords&gt;&lt;keyword&gt;TECHNOLOGICAL innovations&lt;/keyword&gt;&lt;keyword&gt;INDUSTRIAL equipment&lt;/keyword&gt;&lt;keyword&gt;SEMICONDUCTOR industry&lt;/keyword&gt;&lt;keyword&gt;PRODUCT management&lt;/keyword&gt;&lt;keyword&gt;ARCHITECTURAL designs&lt;/keyword&gt;&lt;keyword&gt;SEMICONDUCTORS -- Design &amp;amp; construction&lt;/keyword&gt;&lt;keyword&gt;DESIGN &amp;amp; construction&lt;/keyword&gt;&lt;/keywords&gt;&lt;dates&gt;&lt;year&gt;1990&lt;/year&gt;&lt;/dates&gt;&lt;publisher&gt;Administrative Science Quarterly&lt;/publisher&gt;&lt;isbn&gt;00018392&lt;/isbn&gt;&lt;accession-num&gt;9603111651&lt;/accession-num&gt;&lt;work-type&gt;Article&lt;/work-type&gt;&lt;urls&gt;&lt;related-urls&gt;&lt;url&gt;http://search.ebscohost.com/login.aspx?direct=true&amp;amp;db=bth&amp;amp;AN=9603111651&amp;amp;site=ehost-live&lt;/url&gt;&lt;/related-urls&gt;&lt;/urls&gt;&lt;remote-database-name&gt;bth&lt;/remote-database-name&gt;&lt;remote-database-provider&gt;EBSCOhost&lt;/remote-database-provider&gt;&lt;/record&gt;&lt;/Cite&gt;&lt;/EndNote&gt;</w:instrText>
      </w:r>
      <w:r w:rsidR="00EC7AF3" w:rsidRPr="00ED6F76">
        <w:rPr>
          <w:lang w:val="en-GB"/>
        </w:rPr>
        <w:fldChar w:fldCharType="separate"/>
      </w:r>
      <w:r w:rsidR="00ED6F76" w:rsidRPr="00ED6F76">
        <w:rPr>
          <w:lang w:val="en-GB"/>
        </w:rPr>
        <w:t>[</w:t>
      </w:r>
      <w:hyperlink w:anchor="_ENREF_17" w:tooltip="Henderson, 1990 #1163" w:history="1">
        <w:r w:rsidR="00242F5A" w:rsidRPr="00ED6F76">
          <w:rPr>
            <w:lang w:val="en-GB"/>
          </w:rPr>
          <w:t>17</w:t>
        </w:r>
      </w:hyperlink>
      <w:r w:rsidR="00ED6F76" w:rsidRPr="00ED6F76">
        <w:rPr>
          <w:lang w:val="en-GB"/>
        </w:rPr>
        <w:t>]</w:t>
      </w:r>
      <w:r w:rsidR="00EC7AF3" w:rsidRPr="00ED6F76">
        <w:rPr>
          <w:lang w:val="en-GB"/>
        </w:rPr>
        <w:fldChar w:fldCharType="end"/>
      </w:r>
      <w:r w:rsidR="00EC7AF3" w:rsidRPr="00ED6F76">
        <w:rPr>
          <w:lang w:val="en-GB"/>
        </w:rPr>
        <w:t xml:space="preserve">, the former meaning a rearrangement of existing modules, while the latter means a change of a single module. </w:t>
      </w:r>
      <w:r w:rsidR="00AE6471" w:rsidRPr="00ED6F76">
        <w:rPr>
          <w:lang w:val="en-GB"/>
        </w:rPr>
        <w:t>Finally, emergent stru</w:t>
      </w:r>
      <w:r w:rsidR="00AE6471" w:rsidRPr="00ED6F76">
        <w:rPr>
          <w:lang w:val="en-GB"/>
        </w:rPr>
        <w:t>c</w:t>
      </w:r>
      <w:r w:rsidR="00AE6471" w:rsidRPr="00ED6F76">
        <w:rPr>
          <w:lang w:val="en-GB"/>
        </w:rPr>
        <w:t>tures should be mentioned. Networks of firms, suppliers and customers emerge to create and make use of particular interlinked technologies. If empirical studies of such networks can identify regular structural features, then simulation models can invest</w:t>
      </w:r>
      <w:r w:rsidR="00AE6471" w:rsidRPr="00ED6F76">
        <w:rPr>
          <w:lang w:val="en-GB"/>
        </w:rPr>
        <w:t>i</w:t>
      </w:r>
      <w:r w:rsidR="00AE6471" w:rsidRPr="00ED6F76">
        <w:rPr>
          <w:lang w:val="en-GB"/>
        </w:rPr>
        <w:t>gate the circumstances under which these structures emerge.</w:t>
      </w:r>
    </w:p>
    <w:p w:rsidR="00B214A4" w:rsidRPr="00ED6F76" w:rsidRDefault="00B214A4" w:rsidP="00B214A4">
      <w:pPr>
        <w:rPr>
          <w:lang w:val="en-GB"/>
        </w:rPr>
      </w:pPr>
    </w:p>
    <w:p w:rsidR="00EF491F" w:rsidRPr="00ED6F76" w:rsidRDefault="00EF491F" w:rsidP="003241FD">
      <w:pPr>
        <w:rPr>
          <w:lang w:val="en-GB"/>
        </w:rPr>
      </w:pPr>
      <w:r w:rsidRPr="00ED6F76">
        <w:rPr>
          <w:lang w:val="en-GB"/>
        </w:rPr>
        <w:t>This paper summarises some of the main points from a critical survey of several models of organisational learning, knowledge dynamics, technological evolution and innovation networks, undertaken as part of the ESRC-funded SIMIAN project (</w:t>
      </w:r>
      <w:hyperlink r:id="rId11" w:history="1">
        <w:r w:rsidRPr="00ED6F76">
          <w:rPr>
            <w:lang w:val="en-GB"/>
          </w:rPr>
          <w:t>www.simian.ac.uk</w:t>
        </w:r>
      </w:hyperlink>
      <w:r w:rsidRPr="00ED6F76">
        <w:rPr>
          <w:lang w:val="en-GB"/>
        </w:rPr>
        <w:t xml:space="preserve">) and described in detail in a forthcoming book by the authors. Particular areas for model comparison include the ways these models represent knowledge and/or technologies, how novelty enters the system, the degree to which the models represent open-ended systems, the models’ </w:t>
      </w:r>
      <w:r w:rsidR="00F90248" w:rsidRPr="00ED6F76">
        <w:rPr>
          <w:lang w:val="en-GB"/>
        </w:rPr>
        <w:t>use of</w:t>
      </w:r>
      <w:r w:rsidRPr="00ED6F76">
        <w:rPr>
          <w:lang w:val="en-GB"/>
        </w:rPr>
        <w:t xml:space="preserve"> networks, landscapes and other pre-defined structures, and </w:t>
      </w:r>
      <w:r w:rsidR="00F90248" w:rsidRPr="00ED6F76">
        <w:rPr>
          <w:lang w:val="en-GB"/>
        </w:rPr>
        <w:t>the patterns that emerge from the models’ oper</w:t>
      </w:r>
      <w:r w:rsidR="00F90248" w:rsidRPr="00ED6F76">
        <w:rPr>
          <w:lang w:val="en-GB"/>
        </w:rPr>
        <w:t>a</w:t>
      </w:r>
      <w:r w:rsidR="00F90248" w:rsidRPr="00ED6F76">
        <w:rPr>
          <w:lang w:val="en-GB"/>
        </w:rPr>
        <w:t xml:space="preserve">tions, primarily network structures and frequency distributions. </w:t>
      </w:r>
      <w:r w:rsidRPr="00ED6F76">
        <w:rPr>
          <w:lang w:val="en-GB"/>
        </w:rPr>
        <w:t xml:space="preserve">In addition, based on our experiences with these models </w:t>
      </w:r>
      <w:r w:rsidR="003B4DA6" w:rsidRPr="00ED6F76">
        <w:rPr>
          <w:lang w:val="en-GB"/>
        </w:rPr>
        <w:t>and some recent literature</w:t>
      </w:r>
      <w:r w:rsidR="00867AFD" w:rsidRPr="00ED6F76">
        <w:rPr>
          <w:lang w:val="en-GB"/>
        </w:rPr>
        <w:t>,</w:t>
      </w:r>
      <w:r w:rsidR="003B4DA6" w:rsidRPr="00ED6F76">
        <w:rPr>
          <w:lang w:val="en-GB"/>
        </w:rPr>
        <w:t xml:space="preserve"> </w:t>
      </w:r>
      <w:r w:rsidRPr="00ED6F76">
        <w:rPr>
          <w:lang w:val="en-GB"/>
        </w:rPr>
        <w:t xml:space="preserve">suggestions are made </w:t>
      </w:r>
      <w:r w:rsidR="00ED6F76" w:rsidRPr="00ED6F76">
        <w:rPr>
          <w:lang w:val="en-GB"/>
        </w:rPr>
        <w:t>about</w:t>
      </w:r>
      <w:r w:rsidR="00867AFD" w:rsidRPr="00ED6F76">
        <w:rPr>
          <w:lang w:val="en-GB"/>
        </w:rPr>
        <w:t xml:space="preserve"> the</w:t>
      </w:r>
      <w:r w:rsidRPr="00ED6F76">
        <w:rPr>
          <w:lang w:val="en-GB"/>
        </w:rPr>
        <w:t xml:space="preserve"> form and features </w:t>
      </w:r>
      <w:r w:rsidR="00867AFD" w:rsidRPr="00ED6F76">
        <w:rPr>
          <w:lang w:val="en-GB"/>
        </w:rPr>
        <w:t xml:space="preserve">that </w:t>
      </w:r>
      <w:r w:rsidRPr="00ED6F76">
        <w:rPr>
          <w:lang w:val="en-GB"/>
        </w:rPr>
        <w:t>future innovation models might contain.</w:t>
      </w:r>
    </w:p>
    <w:p w:rsidR="00F90248" w:rsidRPr="00ED6F76" w:rsidRDefault="008825F0" w:rsidP="003241FD">
      <w:pPr>
        <w:pStyle w:val="heading1"/>
        <w:rPr>
          <w:lang w:val="en-GB"/>
        </w:rPr>
      </w:pPr>
      <w:r w:rsidRPr="00ED6F76">
        <w:rPr>
          <w:lang w:val="en-GB"/>
        </w:rPr>
        <w:lastRenderedPageBreak/>
        <w:t>The</w:t>
      </w:r>
      <w:r w:rsidR="00BA7CDF" w:rsidRPr="00ED6F76">
        <w:rPr>
          <w:lang w:val="en-GB"/>
        </w:rPr>
        <w:t xml:space="preserve"> </w:t>
      </w:r>
      <w:r w:rsidR="003241FD" w:rsidRPr="00ED6F76">
        <w:rPr>
          <w:lang w:val="en-GB"/>
        </w:rPr>
        <w:t>I</w:t>
      </w:r>
      <w:r w:rsidR="00BA7CDF" w:rsidRPr="00ED6F76">
        <w:rPr>
          <w:lang w:val="en-GB"/>
        </w:rPr>
        <w:t xml:space="preserve">nnovation </w:t>
      </w:r>
      <w:r w:rsidR="003241FD" w:rsidRPr="00ED6F76">
        <w:rPr>
          <w:lang w:val="en-GB"/>
        </w:rPr>
        <w:t>M</w:t>
      </w:r>
      <w:r w:rsidR="00F90248" w:rsidRPr="00ED6F76">
        <w:rPr>
          <w:lang w:val="en-GB"/>
        </w:rPr>
        <w:t>odels</w:t>
      </w:r>
    </w:p>
    <w:p w:rsidR="003B4D9A" w:rsidRPr="00ED6F76" w:rsidRDefault="003B4D9A" w:rsidP="007919C3">
      <w:pPr>
        <w:pStyle w:val="firstpara"/>
        <w:pPrChange w:id="3" w:author="Nigel Gilbert" w:date="2013-05-19T13:38:00Z">
          <w:pPr/>
        </w:pPrChange>
      </w:pPr>
      <w:r w:rsidRPr="00ED6F76">
        <w:t>Simulation models of innovation focus on the production, diffusion and impact of novel ideas, beliefs, technologies, practices, theories, and solutions to problems. Si</w:t>
      </w:r>
      <w:r w:rsidRPr="00ED6F76">
        <w:t>m</w:t>
      </w:r>
      <w:r w:rsidRPr="00ED6F76">
        <w:t>ulation models, especially agent-based models, are able to represent multiple produ</w:t>
      </w:r>
      <w:r w:rsidRPr="00ED6F76">
        <w:t>c</w:t>
      </w:r>
      <w:r w:rsidRPr="00ED6F76">
        <w:t>ers, multiple users, multiple innovations and multiple types of interdependency b</w:t>
      </w:r>
      <w:r w:rsidRPr="00ED6F76">
        <w:t>e</w:t>
      </w:r>
      <w:r w:rsidRPr="00ED6F76">
        <w:t>tween all of these, leading to some hard-to-predict dynamics. In the case of innov</w:t>
      </w:r>
      <w:r w:rsidRPr="00ED6F76">
        <w:t>a</w:t>
      </w:r>
      <w:r w:rsidRPr="00ED6F76">
        <w:t xml:space="preserve">tions, some innovations may form the components of further innovations, or they may by their emergence </w:t>
      </w:r>
      <w:r w:rsidR="00196922" w:rsidRPr="00ED6F76">
        <w:t xml:space="preserve">and diffusion </w:t>
      </w:r>
      <w:r w:rsidRPr="00ED6F76">
        <w:t>alter the functionality and desirability of other inn</w:t>
      </w:r>
      <w:r w:rsidRPr="00ED6F76">
        <w:t>o</w:t>
      </w:r>
      <w:r w:rsidRPr="00ED6F76">
        <w:t>vations. All of the models sur</w:t>
      </w:r>
      <w:r w:rsidR="00196922" w:rsidRPr="00ED6F76">
        <w:t>veyed below have these aspects.</w:t>
      </w:r>
    </w:p>
    <w:p w:rsidR="003B4D9A" w:rsidRPr="00ED6F76" w:rsidRDefault="003B4D9A" w:rsidP="00B214A4">
      <w:pPr>
        <w:rPr>
          <w:lang w:val="en-GB"/>
        </w:rPr>
      </w:pPr>
    </w:p>
    <w:p w:rsidR="00F90248" w:rsidRPr="00ED6F76" w:rsidRDefault="00AE6471" w:rsidP="00B214A4">
      <w:pPr>
        <w:rPr>
          <w:lang w:val="en-GB"/>
        </w:rPr>
      </w:pPr>
      <w:r w:rsidRPr="00ED6F76">
        <w:rPr>
          <w:lang w:val="en-GB"/>
        </w:rPr>
        <w:t>Space permits only a few models to be surveyed here</w:t>
      </w:r>
      <w:r w:rsidR="00A6202B" w:rsidRPr="00ED6F76">
        <w:rPr>
          <w:lang w:val="en-GB"/>
        </w:rPr>
        <w:t xml:space="preserve">. </w:t>
      </w:r>
      <w:r w:rsidR="002F37C0" w:rsidRPr="00ED6F76">
        <w:rPr>
          <w:lang w:val="en-GB"/>
        </w:rPr>
        <w:t>Further</w:t>
      </w:r>
      <w:r w:rsidRPr="00ED6F76">
        <w:rPr>
          <w:lang w:val="en-GB"/>
        </w:rPr>
        <w:t xml:space="preserve"> models</w:t>
      </w:r>
      <w:r w:rsidR="00A6202B" w:rsidRPr="00ED6F76">
        <w:rPr>
          <w:lang w:val="en-GB"/>
        </w:rPr>
        <w:t xml:space="preserve"> of techn</w:t>
      </w:r>
      <w:r w:rsidR="00A6202B" w:rsidRPr="00ED6F76">
        <w:rPr>
          <w:lang w:val="en-GB"/>
        </w:rPr>
        <w:t>o</w:t>
      </w:r>
      <w:r w:rsidR="00A6202B" w:rsidRPr="00ED6F76">
        <w:rPr>
          <w:lang w:val="en-GB"/>
        </w:rPr>
        <w:t>logical evolution</w:t>
      </w:r>
      <w:r w:rsidR="002F37C0" w:rsidRPr="00ED6F76">
        <w:rPr>
          <w:lang w:val="en-GB"/>
        </w:rPr>
        <w:t xml:space="preserve">, with </w:t>
      </w:r>
      <w:r w:rsidR="00A6202B" w:rsidRPr="00ED6F76">
        <w:rPr>
          <w:lang w:val="en-GB"/>
        </w:rPr>
        <w:t>several points of similarity</w:t>
      </w:r>
      <w:r w:rsidR="002F37C0" w:rsidRPr="00ED6F76">
        <w:rPr>
          <w:lang w:val="en-GB"/>
        </w:rPr>
        <w:t xml:space="preserve"> to the ones included here,</w:t>
      </w:r>
      <w:r w:rsidRPr="00ED6F76">
        <w:rPr>
          <w:lang w:val="en-GB"/>
        </w:rPr>
        <w:t xml:space="preserve"> may be found in </w:t>
      </w:r>
      <w:r w:rsidR="00992E7F" w:rsidRPr="00ED6F76">
        <w:rPr>
          <w:lang w:val="en-GB"/>
        </w:rPr>
        <w:fldChar w:fldCharType="begin"/>
      </w:r>
      <w:r w:rsidR="00ED6F76" w:rsidRPr="00ED6F76">
        <w:rPr>
          <w:lang w:val="en-GB"/>
        </w:rPr>
        <w:instrText xml:space="preserve"> ADDIN EN.CITE &lt;EndNote&gt;&lt;Cite AuthorYear="1"&gt;&lt;Author&gt;Lane&lt;/Author&gt;&lt;Year&gt;2009&lt;/Year&gt;&lt;RecNum&gt;1700&lt;/RecNum&gt;&lt;DisplayText&gt;Lane [18]&lt;/DisplayText&gt;&lt;record&gt;&lt;rec-number&gt;1700&lt;/rec-number&gt;&lt;foreign-keys&gt;&lt;key app="EN" db-id="wszrd5t5xp50wke0xaq5d5d0drvrrrsdswrz"&gt;1700&lt;/key&gt;&lt;/foreign-keys&gt;&lt;ref-type name="Book"&gt;6&lt;/ref-type&gt;&lt;contributors&gt;&lt;authors&gt;&lt;author&gt;Lane, David A.&lt;/author&gt;&lt;/authors&gt;&lt;/contributors&gt;&lt;titles&gt;&lt;title&gt;Complexity perspectives in innovation and social change&lt;/title&gt;&lt;/titles&gt;&lt;pages&gt;ix, 492 p.&lt;/pages&gt;&lt;keywords&gt;&lt;keyword&gt;Technological innovations.&lt;/keyword&gt;&lt;keyword&gt;Social change.&lt;/keyword&gt;&lt;keyword&gt;Emergence (Philosophy)&lt;/keyword&gt;&lt;keyword&gt;Complexity (Philosophy)&lt;/keyword&gt;&lt;/keywords&gt;&lt;dates&gt;&lt;year&gt;2009&lt;/year&gt;&lt;/dates&gt;&lt;pub-location&gt;Dordrecht&lt;/pub-location&gt;&lt;publisher&gt;Springer&lt;/publisher&gt;&lt;isbn&gt;9781402096624 (hbk.) : No price&amp;#xD;1402096623 (hbk.) : No price&amp;#xD;9781402096631 (e-book) : No price&lt;/isbn&gt;&lt;call-num&gt;303.483 22&amp;#xD;British Library DSC 5746.545000 v. 7&amp;#xD;British Library HMNTS YC.2012.a.15051&lt;/call-num&gt;&lt;urls&gt;&lt;/urls&gt;&lt;/record&gt;&lt;/Cite&gt;&lt;/EndNote&gt;</w:instrText>
      </w:r>
      <w:r w:rsidR="00992E7F" w:rsidRPr="00ED6F76">
        <w:rPr>
          <w:lang w:val="en-GB"/>
        </w:rPr>
        <w:fldChar w:fldCharType="separate"/>
      </w:r>
      <w:hyperlink w:anchor="_ENREF_18" w:tooltip="Lane, 2009 #1700" w:history="1">
        <w:r w:rsidR="00242F5A" w:rsidRPr="00ED6F76">
          <w:rPr>
            <w:lang w:val="en-GB"/>
          </w:rPr>
          <w:t>Lane [18</w:t>
        </w:r>
      </w:hyperlink>
      <w:r w:rsidR="00ED6F76" w:rsidRPr="00ED6F76">
        <w:rPr>
          <w:lang w:val="en-GB"/>
        </w:rPr>
        <w:t>]</w:t>
      </w:r>
      <w:r w:rsidR="00992E7F" w:rsidRPr="00ED6F76">
        <w:rPr>
          <w:lang w:val="en-GB"/>
        </w:rPr>
        <w:fldChar w:fldCharType="end"/>
      </w:r>
      <w:r w:rsidR="002F37C0" w:rsidRPr="00ED6F76">
        <w:rPr>
          <w:lang w:val="en-GB"/>
        </w:rPr>
        <w:t xml:space="preserve">. Also related are </w:t>
      </w:r>
      <w:r w:rsidR="00255CC7" w:rsidRPr="00ED6F76">
        <w:rPr>
          <w:lang w:val="en-GB"/>
        </w:rPr>
        <w:t xml:space="preserve">science </w:t>
      </w:r>
      <w:r w:rsidR="003B4D9A" w:rsidRPr="00ED6F76">
        <w:rPr>
          <w:lang w:val="en-GB"/>
        </w:rPr>
        <w:t xml:space="preserve">models </w:t>
      </w:r>
      <w:r w:rsidR="002F37C0" w:rsidRPr="00ED6F76">
        <w:rPr>
          <w:lang w:val="en-GB"/>
        </w:rPr>
        <w:fldChar w:fldCharType="begin"/>
      </w:r>
      <w:r w:rsidR="00ED6F76" w:rsidRPr="00ED6F76">
        <w:rPr>
          <w:lang w:val="en-GB"/>
        </w:rPr>
        <w:instrText xml:space="preserve"> ADDIN EN.CITE &lt;EndNote&gt;&lt;Cite&gt;&lt;Author&gt;Edmonds&lt;/Author&gt;&lt;Year&gt;2011&lt;/Year&gt;&lt;RecNum&gt;785&lt;/RecNum&gt;&lt;DisplayText&gt;[19]&lt;/DisplayText&gt;&lt;record&gt;&lt;rec-number&gt;785&lt;/rec-number&gt;&lt;foreign-keys&gt;&lt;key app="EN" db-id="wszrd5t5xp50wke0xaq5d5d0drvrrrsdswrz"&gt;785&lt;/key&gt;&lt;/foreign-keys&gt;&lt;ref-type name="Journal Article"&gt;17&lt;/ref-type&gt;&lt;contributors&gt;&lt;authors&gt;&lt;author&gt;Edmonds, B.&lt;/author&gt;&lt;author&gt;Gilbert, N.&lt;/author&gt;&lt;author&gt;Ahrweiler, P.&lt;/author&gt;&lt;author&gt;Scharnhorst, A.&lt;/author&gt;&lt;/authors&gt;&lt;/contributors&gt;&lt;titles&gt;&lt;title&gt;Simulating the Social Processes of Science&lt;/title&gt;&lt;secondary-title&gt;Jasss-the Journal of Artificial Societies and Social Simulation&lt;/secondary-title&gt;&lt;/titles&gt;&lt;periodical&gt;&lt;full-title&gt;Jasss-the Journal of Artificial Societies and Social Simulation&lt;/full-title&gt;&lt;/periodical&gt;&lt;volume&gt;14&lt;/volume&gt;&lt;number&gt;4&lt;/number&gt;&lt;keywords&gt;&lt;keyword&gt;Simulation&lt;/keyword&gt;&lt;keyword&gt;Science&lt;/keyword&gt;&lt;keyword&gt;Science and Technology Studies&lt;/keyword&gt;&lt;keyword&gt;Philosophy&lt;/keyword&gt;&lt;keyword&gt;Sociology&lt;/keyword&gt;&lt;keyword&gt;Social Processes&lt;/keyword&gt;&lt;keyword&gt;stochastic-model&lt;/keyword&gt;&lt;keyword&gt;evolution&lt;/keyword&gt;&lt;keyword&gt;networks&lt;/keyword&gt;&lt;/keywords&gt;&lt;dates&gt;&lt;year&gt;2011&lt;/year&gt;&lt;pub-dates&gt;&lt;date&gt;Oct&lt;/date&gt;&lt;/pub-dates&gt;&lt;/dates&gt;&lt;isbn&gt;1460-7425&lt;/isbn&gt;&lt;accession-num&gt;WOS:000298382500014&lt;/accession-num&gt;&lt;work-type&gt;Article&lt;/work-type&gt;&lt;urls&gt;&lt;related-urls&gt;&lt;url&gt;&amp;lt;Go to ISI&amp;gt;://WOS:000298382500014&lt;/url&gt;&lt;/related-urls&gt;&lt;/urls&gt;&lt;custom7&gt;14&lt;/custom7&gt;&lt;language&gt;English&lt;/language&gt;&lt;/record&gt;&lt;/Cite&gt;&lt;/EndNote&gt;</w:instrText>
      </w:r>
      <w:r w:rsidR="002F37C0" w:rsidRPr="00ED6F76">
        <w:rPr>
          <w:lang w:val="en-GB"/>
        </w:rPr>
        <w:fldChar w:fldCharType="separate"/>
      </w:r>
      <w:r w:rsidR="00ED6F76" w:rsidRPr="00ED6F76">
        <w:rPr>
          <w:lang w:val="en-GB"/>
        </w:rPr>
        <w:t>[</w:t>
      </w:r>
      <w:hyperlink w:anchor="_ENREF_19" w:tooltip="Edmonds, 2011 #785" w:history="1">
        <w:r w:rsidR="00242F5A" w:rsidRPr="00ED6F76">
          <w:rPr>
            <w:lang w:val="en-GB"/>
          </w:rPr>
          <w:t>19</w:t>
        </w:r>
      </w:hyperlink>
      <w:r w:rsidR="00ED6F76" w:rsidRPr="00ED6F76">
        <w:rPr>
          <w:lang w:val="en-GB"/>
        </w:rPr>
        <w:t>]</w:t>
      </w:r>
      <w:r w:rsidR="002F37C0" w:rsidRPr="00ED6F76">
        <w:rPr>
          <w:lang w:val="en-GB"/>
        </w:rPr>
        <w:fldChar w:fldCharType="end"/>
      </w:r>
      <w:r w:rsidR="00A6202B" w:rsidRPr="00ED6F76">
        <w:rPr>
          <w:lang w:val="en-GB"/>
        </w:rPr>
        <w:t>,</w:t>
      </w:r>
      <w:r w:rsidR="002F37C0" w:rsidRPr="00ED6F76">
        <w:rPr>
          <w:lang w:val="en-GB"/>
        </w:rPr>
        <w:t xml:space="preserve"> </w:t>
      </w:r>
      <w:r w:rsidR="00231A01" w:rsidRPr="00ED6F76">
        <w:rPr>
          <w:lang w:val="en-GB"/>
        </w:rPr>
        <w:t xml:space="preserve">models of </w:t>
      </w:r>
      <w:r w:rsidR="002F37C0" w:rsidRPr="00ED6F76">
        <w:rPr>
          <w:lang w:val="en-GB"/>
        </w:rPr>
        <w:t xml:space="preserve">organisational learning, for example </w:t>
      </w:r>
      <w:r w:rsidR="002F37C0" w:rsidRPr="00ED6F76">
        <w:rPr>
          <w:lang w:val="en-GB"/>
        </w:rPr>
        <w:fldChar w:fldCharType="begin"/>
      </w:r>
      <w:r w:rsidR="00ED6F76" w:rsidRPr="00ED6F76">
        <w:rPr>
          <w:lang w:val="en-GB"/>
        </w:rPr>
        <w:instrText xml:space="preserve"> ADDIN EN.CITE &lt;EndNote&gt;&lt;Cite AuthorYear="1"&gt;&lt;Author&gt;March&lt;/Author&gt;&lt;Year&gt;1991&lt;/Year&gt;&lt;RecNum&gt;487&lt;/RecNum&gt;&lt;DisplayText&gt;March [20]&lt;/DisplayText&gt;&lt;record&gt;&lt;rec-number&gt;487&lt;/rec-number&gt;&lt;foreign-keys&gt;&lt;key app="EN" db-id="wszrd5t5xp50wke0xaq5d5d0drvrrrsdswrz"&gt;487&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keywords&gt;&lt;keyword&gt;ORGANIZATIONAL learning&lt;/keyword&gt;&lt;keyword&gt;KNOWLEDGE management&lt;/keyword&gt;&lt;keyword&gt;MANAGEMENT&lt;/keyword&gt;&lt;keyword&gt;COMPETITIVE advantage&lt;/keyword&gt;&lt;keyword&gt;ORGANIZATIONAL behavior&lt;/keyword&gt;&lt;keyword&gt;CORPORATE culture&lt;/keyword&gt;&lt;keyword&gt;POSSIBILITY&lt;/keyword&gt;&lt;keyword&gt;CERTAINTY&lt;/keyword&gt;&lt;keyword&gt;EXPLOITATION&lt;/keyword&gt;&lt;keyword&gt;COMPETITION&lt;/keyword&gt;&lt;keyword&gt;KNOWLEDGE AND COMPETITIVE ADVANTAGE&lt;/keyword&gt;&lt;keyword&gt;ORGANIZATIONAL LEARNING: RISK TAKING&lt;/keyword&gt;&lt;/keywords&gt;&lt;dates&gt;&lt;year&gt;1991&lt;/year&gt;&lt;/dates&gt;&lt;publisher&gt;INFORMS: Institute for Operations Research&lt;/publisher&gt;&lt;isbn&gt;10477039&lt;/isbn&gt;&lt;accession-num&gt;4433770&lt;/accession-num&gt;&lt;work-type&gt;Article&lt;/work-type&gt;&lt;urls&gt;&lt;related-urls&gt;&lt;url&gt;http://search.ebscohost.com/login.aspx?direct=true&amp;amp;db=bth&amp;amp;AN=4433770&amp;amp;site=ehost-live&lt;/url&gt;&lt;/related-urls&gt;&lt;/urls&gt;&lt;remote-database-name&gt;bth&lt;/remote-database-name&gt;&lt;remote-database-provider&gt;EBSCOhost&lt;/remote-database-provider&gt;&lt;/record&gt;&lt;/Cite&gt;&lt;/EndNote&gt;</w:instrText>
      </w:r>
      <w:r w:rsidR="002F37C0" w:rsidRPr="00ED6F76">
        <w:rPr>
          <w:lang w:val="en-GB"/>
        </w:rPr>
        <w:fldChar w:fldCharType="separate"/>
      </w:r>
      <w:hyperlink w:anchor="_ENREF_20" w:tooltip="March, 1991 #487" w:history="1">
        <w:r w:rsidR="00242F5A" w:rsidRPr="00ED6F76">
          <w:rPr>
            <w:lang w:val="en-GB"/>
          </w:rPr>
          <w:t>March [20</w:t>
        </w:r>
      </w:hyperlink>
      <w:r w:rsidR="00ED6F76" w:rsidRPr="00ED6F76">
        <w:rPr>
          <w:lang w:val="en-GB"/>
        </w:rPr>
        <w:t>]</w:t>
      </w:r>
      <w:r w:rsidR="002F37C0" w:rsidRPr="00ED6F76">
        <w:rPr>
          <w:lang w:val="en-GB"/>
        </w:rPr>
        <w:fldChar w:fldCharType="end"/>
      </w:r>
      <w:r w:rsidR="00A6202B" w:rsidRPr="00ED6F76">
        <w:rPr>
          <w:lang w:val="en-GB"/>
        </w:rPr>
        <w:t xml:space="preserve">, </w:t>
      </w:r>
      <w:r w:rsidR="00231A01" w:rsidRPr="00ED6F76">
        <w:rPr>
          <w:lang w:val="en-GB"/>
        </w:rPr>
        <w:t xml:space="preserve">models of strategic decision making, for example </w:t>
      </w:r>
      <w:r w:rsidR="00231A01" w:rsidRPr="00ED6F76">
        <w:rPr>
          <w:lang w:val="en-GB"/>
        </w:rPr>
        <w:fldChar w:fldCharType="begin"/>
      </w:r>
      <w:r w:rsidR="00ED6F76" w:rsidRPr="00ED6F76">
        <w:rPr>
          <w:lang w:val="en-GB"/>
        </w:rPr>
        <w:instrText xml:space="preserve"> ADDIN EN.CITE &lt;EndNote&gt;&lt;Cite AuthorYear="1"&gt;&lt;Author&gt;Rivkin&lt;/Author&gt;&lt;Year&gt;2003&lt;/Year&gt;&lt;RecNum&gt;355&lt;/RecNum&gt;&lt;DisplayText&gt;Rivkin and Siggelkow [21]&lt;/DisplayText&gt;&lt;record&gt;&lt;rec-number&gt;355&lt;/rec-number&gt;&lt;foreign-keys&gt;&lt;key app="EN" db-id="wszrd5t5xp50wke0xaq5d5d0drvrrrsdswrz"&gt;355&lt;/key&gt;&lt;/foreign-keys&gt;&lt;ref-type name="Journal Article"&gt;17&lt;/ref-type&gt;&lt;contributors&gt;&lt;authors&gt;&lt;author&gt;Rivkin, J. W.&lt;/author&gt;&lt;author&gt;Siggelkow, N.&lt;/author&gt;&lt;/authors&gt;&lt;/contributors&gt;&lt;auth-address&gt;Harvard Univ, Sch Business, Boston, MA 02163 USA. Univ Penn, Wharton Sch, Philadelphia, PA 19104 USA.&amp;#xD;Rivkin, JW (reprint author), Harvard Univ, Sch Business, 239 Morgan Hall, Boston, MA 02163 USA.&lt;/auth-address&gt;&lt;titles&gt;&lt;title&gt;Balancing search and stability: Interdependencies among elements of organizational design&lt;/title&gt;&lt;secondary-title&gt;Management Science&lt;/secondary-title&gt;&lt;/titles&gt;&lt;periodical&gt;&lt;full-title&gt;Management Science&lt;/full-title&gt;&lt;/periodical&gt;&lt;pages&gt;290-311&lt;/pages&gt;&lt;volume&gt;49&lt;/volume&gt;&lt;number&gt;3&lt;/number&gt;&lt;keywords&gt;&lt;keyword&gt;organizational search&lt;/keyword&gt;&lt;keyword&gt;stability&lt;/keyword&gt;&lt;keyword&gt;interactions&lt;/keyword&gt;&lt;keyword&gt;organizational design&lt;/keyword&gt;&lt;keyword&gt;organizational structure&lt;/keyword&gt;&lt;keyword&gt;vertical hierachy&lt;/keyword&gt;&lt;keyword&gt;agent-based simulation&lt;/keyword&gt;&lt;keyword&gt;rugged landscapes&lt;/keyword&gt;&lt;keyword&gt;complexity theory&lt;/keyword&gt;&lt;keyword&gt;adaptive system&lt;/keyword&gt;&lt;keyword&gt;technology&lt;/keyword&gt;&lt;keyword&gt;fit&lt;/keyword&gt;&lt;keyword&gt;adaptation&lt;/keyword&gt;&lt;keyword&gt;strategies&lt;/keyword&gt;&lt;keyword&gt;knowledge&lt;/keyword&gt;&lt;keyword&gt;imitation&lt;/keyword&gt;&lt;keyword&gt;model&lt;/keyword&gt;&lt;/keywords&gt;&lt;dates&gt;&lt;year&gt;2003&lt;/year&gt;&lt;pub-dates&gt;&lt;date&gt;Mar&lt;/date&gt;&lt;/pub-dates&gt;&lt;/dates&gt;&lt;isbn&gt;0025-1909&lt;/isbn&gt;&lt;accession-num&gt;WOS:000181969400003&lt;/accession-num&gt;&lt;work-type&gt;Article&lt;/work-type&gt;&lt;urls&gt;&lt;related-urls&gt;&lt;url&gt;&amp;lt;Go to ISI&amp;gt;://WOS:000181969400003&lt;/url&gt;&lt;/related-urls&gt;&lt;/urls&gt;&lt;electronic-resource-num&gt;10.1287/mnsc.49.3.290.12740&lt;/electronic-resource-num&gt;&lt;language&gt;English&lt;/language&gt;&lt;/record&gt;&lt;/Cite&gt;&lt;/EndNote&gt;</w:instrText>
      </w:r>
      <w:r w:rsidR="00231A01" w:rsidRPr="00ED6F76">
        <w:rPr>
          <w:lang w:val="en-GB"/>
        </w:rPr>
        <w:fldChar w:fldCharType="separate"/>
      </w:r>
      <w:hyperlink w:anchor="_ENREF_21" w:tooltip="Rivkin, 2003 #355" w:history="1">
        <w:r w:rsidR="00242F5A" w:rsidRPr="00ED6F76">
          <w:rPr>
            <w:lang w:val="en-GB"/>
          </w:rPr>
          <w:t>Rivkin and Siggelkow [21</w:t>
        </w:r>
      </w:hyperlink>
      <w:r w:rsidR="00ED6F76" w:rsidRPr="00ED6F76">
        <w:rPr>
          <w:lang w:val="en-GB"/>
        </w:rPr>
        <w:t>]</w:t>
      </w:r>
      <w:r w:rsidR="00231A01" w:rsidRPr="00ED6F76">
        <w:rPr>
          <w:lang w:val="en-GB"/>
        </w:rPr>
        <w:fldChar w:fldCharType="end"/>
      </w:r>
      <w:r w:rsidR="00231A01" w:rsidRPr="00ED6F76">
        <w:rPr>
          <w:lang w:val="en-GB"/>
        </w:rPr>
        <w:t xml:space="preserve">, </w:t>
      </w:r>
      <w:r w:rsidR="00A6202B" w:rsidRPr="00ED6F76">
        <w:rPr>
          <w:lang w:val="en-GB"/>
        </w:rPr>
        <w:t xml:space="preserve">and models of language evolution </w:t>
      </w:r>
      <w:r w:rsidR="00A6202B" w:rsidRPr="00ED6F76">
        <w:rPr>
          <w:lang w:val="en-GB"/>
        </w:rPr>
        <w:fldChar w:fldCharType="begin"/>
      </w:r>
      <w:r w:rsidR="00ED6F76" w:rsidRPr="00ED6F76">
        <w:rPr>
          <w:lang w:val="en-GB"/>
        </w:rPr>
        <w:instrText xml:space="preserve"> ADDIN EN.CITE &lt;EndNote&gt;&lt;Cite&gt;&lt;Author&gt;Steels&lt;/Author&gt;&lt;Year&gt;1996&lt;/Year&gt;&lt;RecNum&gt;519&lt;/RecNum&gt;&lt;DisplayText&gt;[22, 23]&lt;/DisplayText&gt;&lt;record&gt;&lt;rec-number&gt;519&lt;/rec-number&gt;&lt;foreign-keys&gt;&lt;key app="EN" db-id="wszrd5t5xp50wke0xaq5d5d0drvrrrsdswrz"&gt;519&lt;/key&gt;&lt;/foreign-keys&gt;&lt;ref-type name="Journal Article"&gt;17&lt;/ref-type&gt;&lt;contributors&gt;&lt;authors&gt;&lt;author&gt;Steels, Luc&lt;/author&gt;&lt;/authors&gt;&lt;/contributors&gt;&lt;titles&gt;&lt;title&gt;A self-organizing spatial vocabulary&lt;/title&gt;&lt;secondary-title&gt;Artificial Life&lt;/secondary-title&gt;&lt;/titles&gt;&lt;periodical&gt;&lt;full-title&gt;Artificial Life&lt;/full-title&gt;&lt;/periodical&gt;&lt;pages&gt;319-332&lt;/pages&gt;&lt;volume&gt;2&lt;/volume&gt;&lt;number&gt;3&lt;/number&gt;&lt;dates&gt;&lt;year&gt;1996&lt;/year&gt;&lt;pub-dates&gt;&lt;date&gt;1995&lt;/date&gt;&lt;/pub-dates&gt;&lt;/dates&gt;&lt;isbn&gt;1064-5462&lt;/isbn&gt;&lt;accession-num&gt;BCI:BCI199699230200&lt;/accession-num&gt;&lt;urls&gt;&lt;related-urls&gt;&lt;url&gt;&amp;lt;Go to ISI&amp;gt;://BCI:BCI199699230200&lt;/url&gt;&lt;/related-urls&gt;&lt;/urls&gt;&lt;/record&gt;&lt;/Cite&gt;&lt;Cite&gt;&lt;Author&gt;Steels&lt;/Author&gt;&lt;Year&gt;2002&lt;/Year&gt;&lt;RecNum&gt;516&lt;/RecNum&gt;&lt;record&gt;&lt;rec-number&gt;516&lt;/rec-number&gt;&lt;foreign-keys&gt;&lt;key app="EN" db-id="wszrd5t5xp50wke0xaq5d5d0drvrrrsdswrz"&gt;516&lt;/key&gt;&lt;/foreign-keys&gt;&lt;ref-type name="Journal Article"&gt;17&lt;/ref-type&gt;&lt;contributors&gt;&lt;authors&gt;&lt;author&gt;Steels, Luc&lt;/author&gt;&lt;/authors&gt;&lt;/contributors&gt;&lt;titles&gt;&lt;title&gt;Grounding symbols through evolutionary language games&lt;/title&gt;&lt;secondary-title&gt;Simulating the Evolution of Language&lt;/secondary-title&gt;&lt;/titles&gt;&lt;periodical&gt;&lt;full-title&gt;Simulating the Evolution of Language&lt;/full-title&gt;&lt;/periodical&gt;&lt;pages&gt;211-226&lt;/pages&gt;&lt;dates&gt;&lt;year&gt;2002&lt;/year&gt;&lt;pub-dates&gt;&lt;date&gt;2002&lt;/date&gt;&lt;/pub-dates&gt;&lt;/dates&gt;&lt;accession-num&gt;CCC:000175078500010&lt;/accession-num&gt;&lt;urls&gt;&lt;related-urls&gt;&lt;url&gt;&amp;lt;Go to ISI&amp;gt;://CCC:000175078500010&lt;/url&gt;&lt;/related-urls&gt;&lt;/urls&gt;&lt;/record&gt;&lt;/Cite&gt;&lt;/EndNote&gt;</w:instrText>
      </w:r>
      <w:r w:rsidR="00A6202B" w:rsidRPr="00ED6F76">
        <w:rPr>
          <w:lang w:val="en-GB"/>
        </w:rPr>
        <w:fldChar w:fldCharType="separate"/>
      </w:r>
      <w:r w:rsidR="00ED6F76" w:rsidRPr="00ED6F76">
        <w:rPr>
          <w:lang w:val="en-GB"/>
        </w:rPr>
        <w:t>[</w:t>
      </w:r>
      <w:hyperlink w:anchor="_ENREF_22" w:tooltip="Steels, 1996 #519" w:history="1">
        <w:r w:rsidR="00242F5A" w:rsidRPr="00ED6F76">
          <w:rPr>
            <w:lang w:val="en-GB"/>
          </w:rPr>
          <w:t>22</w:t>
        </w:r>
      </w:hyperlink>
      <w:r w:rsidR="00ED6F76" w:rsidRPr="00ED6F76">
        <w:rPr>
          <w:lang w:val="en-GB"/>
        </w:rPr>
        <w:t xml:space="preserve">, </w:t>
      </w:r>
      <w:hyperlink w:anchor="_ENREF_23" w:tooltip="Steels, 2002 #516" w:history="1">
        <w:r w:rsidR="00242F5A" w:rsidRPr="00ED6F76">
          <w:rPr>
            <w:lang w:val="en-GB"/>
          </w:rPr>
          <w:t>23</w:t>
        </w:r>
      </w:hyperlink>
      <w:r w:rsidR="00ED6F76" w:rsidRPr="00ED6F76">
        <w:rPr>
          <w:lang w:val="en-GB"/>
        </w:rPr>
        <w:t>]</w:t>
      </w:r>
      <w:r w:rsidR="00A6202B" w:rsidRPr="00ED6F76">
        <w:rPr>
          <w:lang w:val="en-GB"/>
        </w:rPr>
        <w:fldChar w:fldCharType="end"/>
      </w:r>
      <w:r w:rsidR="002F37C0" w:rsidRPr="00ED6F76">
        <w:rPr>
          <w:lang w:val="en-GB"/>
        </w:rPr>
        <w:t xml:space="preserve">. </w:t>
      </w:r>
      <w:r w:rsidR="00B9075C" w:rsidRPr="00ED6F76">
        <w:rPr>
          <w:lang w:val="en-GB"/>
        </w:rPr>
        <w:t xml:space="preserve">Treatments of </w:t>
      </w:r>
      <w:r w:rsidR="00231A01" w:rsidRPr="00ED6F76">
        <w:rPr>
          <w:lang w:val="en-GB"/>
        </w:rPr>
        <w:t xml:space="preserve">some of </w:t>
      </w:r>
      <w:r w:rsidR="00B9075C" w:rsidRPr="00ED6F76">
        <w:rPr>
          <w:lang w:val="en-GB"/>
        </w:rPr>
        <w:t xml:space="preserve">these areas can also be found in </w:t>
      </w:r>
      <w:r w:rsidR="00B9075C" w:rsidRPr="00ED6F76">
        <w:rPr>
          <w:lang w:val="en-GB"/>
        </w:rPr>
        <w:fldChar w:fldCharType="begin"/>
      </w:r>
      <w:r w:rsidR="00ED6F76" w:rsidRPr="00ED6F76">
        <w:rPr>
          <w:lang w:val="en-GB"/>
        </w:rPr>
        <w:instrText xml:space="preserve"> ADDIN EN.CITE &lt;EndNote&gt;&lt;Cite AuthorYear="1"&gt;&lt;Author&gt;Watts&lt;/Author&gt;&lt;Year&gt;forthcoming&lt;/Year&gt;&lt;RecNum&gt;1697&lt;/RecNum&gt;&lt;Suffix&gt;`, chapters 7`, 5 and 4&lt;/Suffix&gt;&lt;DisplayText&gt;Watts and Gilbert [24, chapters 7, 5 and 4]&lt;/DisplayText&gt;&lt;record&gt;&lt;rec-number&gt;1697&lt;/rec-number&gt;&lt;foreign-keys&gt;&lt;key app="EN" db-id="wszrd5t5xp50wke0xaq5d5d0drvrrrsdswrz"&gt;1697&lt;/key&gt;&lt;/foreign-keys&gt;&lt;ref-type name="Book"&gt;6&lt;/ref-type&gt;&lt;contributors&gt;&lt;authors&gt;&lt;author&gt;Watts, Christopher&lt;/author&gt;&lt;author&gt;Gilbert, Nigel&lt;/author&gt;&lt;/authors&gt;&lt;/contributors&gt;&lt;titles&gt;&lt;title&gt;Simulating innovation&lt;/title&gt;&lt;/titles&gt;&lt;dates&gt;&lt;year&gt;forthcoming&lt;/year&gt;&lt;/dates&gt;&lt;pub-location&gt;Cheltenham, UK&lt;/pub-location&gt;&lt;publisher&gt;Edward Elgar Publishing&lt;/publisher&gt;&lt;urls&gt;&lt;/urls&gt;&lt;/record&gt;&lt;/Cite&gt;&lt;/EndNote&gt;</w:instrText>
      </w:r>
      <w:r w:rsidR="00B9075C" w:rsidRPr="00ED6F76">
        <w:rPr>
          <w:lang w:val="en-GB"/>
        </w:rPr>
        <w:fldChar w:fldCharType="separate"/>
      </w:r>
      <w:hyperlink w:anchor="_ENREF_24" w:tooltip="Watts, forthcoming #1697" w:history="1">
        <w:r w:rsidR="00242F5A" w:rsidRPr="00ED6F76">
          <w:rPr>
            <w:lang w:val="en-GB"/>
          </w:rPr>
          <w:t>Watts and Gilbert [24, chapters 7, 5 and 4</w:t>
        </w:r>
      </w:hyperlink>
      <w:r w:rsidR="00ED6F76" w:rsidRPr="00ED6F76">
        <w:rPr>
          <w:lang w:val="en-GB"/>
        </w:rPr>
        <w:t>]</w:t>
      </w:r>
      <w:r w:rsidR="00B9075C" w:rsidRPr="00ED6F76">
        <w:rPr>
          <w:lang w:val="en-GB"/>
        </w:rPr>
        <w:fldChar w:fldCharType="end"/>
      </w:r>
      <w:r w:rsidR="00B9075C" w:rsidRPr="00ED6F76">
        <w:rPr>
          <w:lang w:val="en-GB"/>
        </w:rPr>
        <w:t>.</w:t>
      </w:r>
    </w:p>
    <w:p w:rsidR="00FB5D99" w:rsidRPr="00ED6F76" w:rsidRDefault="00FB5D99" w:rsidP="00B214A4">
      <w:pPr>
        <w:rPr>
          <w:lang w:val="en-GB"/>
        </w:rPr>
      </w:pPr>
    </w:p>
    <w:p w:rsidR="00B9075C" w:rsidRPr="00ED6F76" w:rsidRDefault="00B9075C" w:rsidP="00B214A4">
      <w:pPr>
        <w:rPr>
          <w:lang w:val="en-GB"/>
        </w:rPr>
      </w:pPr>
      <w:r w:rsidRPr="00ED6F76">
        <w:rPr>
          <w:lang w:val="en-GB"/>
        </w:rPr>
        <w:t>Space also does not permit more than brief indications of the functionality of the models</w:t>
      </w:r>
      <w:r w:rsidR="00255CC7" w:rsidRPr="00ED6F76">
        <w:rPr>
          <w:lang w:val="en-GB"/>
        </w:rPr>
        <w:t xml:space="preserve"> in this survey</w:t>
      </w:r>
      <w:r w:rsidRPr="00ED6F76">
        <w:rPr>
          <w:lang w:val="en-GB"/>
        </w:rPr>
        <w:t xml:space="preserve">. For more details the reader is directed to the </w:t>
      </w:r>
      <w:r w:rsidR="00F04410" w:rsidRPr="00ED6F76">
        <w:rPr>
          <w:lang w:val="en-GB"/>
        </w:rPr>
        <w:t xml:space="preserve">original </w:t>
      </w:r>
      <w:r w:rsidRPr="00ED6F76">
        <w:rPr>
          <w:lang w:val="en-GB"/>
        </w:rPr>
        <w:t xml:space="preserve">source papers and to </w:t>
      </w:r>
      <w:r w:rsidRPr="00ED6F76">
        <w:rPr>
          <w:lang w:val="en-GB"/>
        </w:rPr>
        <w:fldChar w:fldCharType="begin"/>
      </w:r>
      <w:r w:rsidR="00ED6F76" w:rsidRPr="00ED6F76">
        <w:rPr>
          <w:lang w:val="en-GB"/>
        </w:rPr>
        <w:instrText xml:space="preserve"> ADDIN EN.CITE &lt;EndNote&gt;&lt;Cite AuthorYear="1"&gt;&lt;Author&gt;Watts&lt;/Author&gt;&lt;Year&gt;forthcoming&lt;/Year&gt;&lt;RecNum&gt;1697&lt;/RecNum&gt;&lt;Suffix&gt;`, chapter 7&lt;/Suffix&gt;&lt;DisplayText&gt;Watts and Gilbert [24, chapter 7]&lt;/DisplayText&gt;&lt;record&gt;&lt;rec-number&gt;1697&lt;/rec-number&gt;&lt;foreign-keys&gt;&lt;key app="EN" db-id="wszrd5t5xp50wke0xaq5d5d0drvrrrsdswrz"&gt;1697&lt;/key&gt;&lt;/foreign-keys&gt;&lt;ref-type name="Book"&gt;6&lt;/ref-type&gt;&lt;contributors&gt;&lt;authors&gt;&lt;author&gt;Watts, Christopher&lt;/author&gt;&lt;author&gt;Gilbert, Nigel&lt;/author&gt;&lt;/authors&gt;&lt;/contributors&gt;&lt;titles&gt;&lt;title&gt;Simulating innovation&lt;/title&gt;&lt;/titles&gt;&lt;dates&gt;&lt;year&gt;forthcoming&lt;/year&gt;&lt;/dates&gt;&lt;pub-location&gt;Cheltenham, UK&lt;/pub-location&gt;&lt;publisher&gt;Edward Elgar Publishing&lt;/publisher&gt;&lt;urls&gt;&lt;/urls&gt;&lt;/record&gt;&lt;/Cite&gt;&lt;/EndNote&gt;</w:instrText>
      </w:r>
      <w:r w:rsidRPr="00ED6F76">
        <w:rPr>
          <w:lang w:val="en-GB"/>
        </w:rPr>
        <w:fldChar w:fldCharType="separate"/>
      </w:r>
      <w:hyperlink w:anchor="_ENREF_24" w:tooltip="Watts, forthcoming #1697" w:history="1">
        <w:r w:rsidR="00242F5A" w:rsidRPr="00ED6F76">
          <w:rPr>
            <w:lang w:val="en-GB"/>
          </w:rPr>
          <w:t>Watts and Gilbert [24, chapter 7</w:t>
        </w:r>
      </w:hyperlink>
      <w:r w:rsidR="00ED6F76" w:rsidRPr="00ED6F76">
        <w:rPr>
          <w:lang w:val="en-GB"/>
        </w:rPr>
        <w:t>]</w:t>
      </w:r>
      <w:r w:rsidRPr="00ED6F76">
        <w:rPr>
          <w:lang w:val="en-GB"/>
        </w:rPr>
        <w:fldChar w:fldCharType="end"/>
      </w:r>
      <w:r w:rsidRPr="00ED6F76">
        <w:rPr>
          <w:lang w:val="en-GB"/>
        </w:rPr>
        <w:t>.</w:t>
      </w:r>
      <w:r w:rsidR="00F04410" w:rsidRPr="00ED6F76">
        <w:rPr>
          <w:lang w:val="en-GB"/>
        </w:rPr>
        <w:t xml:space="preserve"> The brief descriptions of the models now follow. </w:t>
      </w:r>
    </w:p>
    <w:p w:rsidR="00B9075C" w:rsidRPr="00ED6F76" w:rsidRDefault="00B9075C" w:rsidP="00B214A4">
      <w:pPr>
        <w:rPr>
          <w:lang w:val="en-GB"/>
        </w:rPr>
      </w:pPr>
    </w:p>
    <w:p w:rsidR="00684E45" w:rsidRPr="00ED6F76" w:rsidRDefault="00684E45" w:rsidP="00B214A4">
      <w:pPr>
        <w:rPr>
          <w:lang w:val="en-GB"/>
        </w:rPr>
      </w:pPr>
      <w:r w:rsidRPr="00ED6F76">
        <w:rPr>
          <w:lang w:val="en-GB"/>
        </w:rPr>
        <w:fldChar w:fldCharType="begin"/>
      </w:r>
      <w:r w:rsidR="00ED6F76" w:rsidRPr="00ED6F76">
        <w:rPr>
          <w:lang w:val="en-GB"/>
        </w:rPr>
        <w:instrText xml:space="preserve"> ADDIN EN.CITE &lt;EndNote&gt;&lt;Cite AuthorYear="1"&gt;&lt;Author&gt;Lazer&lt;/Author&gt;&lt;Year&gt;2007&lt;/Year&gt;&lt;RecNum&gt;288&lt;/RecNum&gt;&lt;DisplayText&gt;Lazer and Friedman [1]&lt;/DisplayText&gt;&lt;record&gt;&lt;rec-number&gt;288&lt;/rec-number&gt;&lt;foreign-keys&gt;&lt;key app="EN" db-id="wszrd5t5xp50wke0xaq5d5d0drvrrrsdswrz"&gt;288&lt;/key&gt;&lt;/foreign-keys&gt;&lt;ref-type name="Journal Article"&gt;17&lt;/ref-type&gt;&lt;contributors&gt;&lt;authors&gt;&lt;author&gt;Lazer, D.&lt;/author&gt;&lt;author&gt;Friedman, A.&lt;/author&gt;&lt;/authors&gt;&lt;/contributors&gt;&lt;auth-address&gt;[Lazer, David|Friedman, Allan] Harvard Univ, John F Kennedy Sch Govt, Program Networked Governance, Cambridge, MA 02138 USA.&amp;#xD;Lazer, D (reprint author), Harvard Univ, John F Kennedy Sch Govt, Program Networked Governance, Cambridge, MA 02138 USA.&amp;#xD;david_lazer@harvard.edu|allan_friedman@ksgphd.harvard.edu&lt;/auth-address&gt;&lt;titles&gt;&lt;title&gt;The network structure of exploration and exploitation&lt;/title&gt;&lt;secondary-title&gt;Administrative Science Quarterly&lt;/secondary-title&gt;&lt;alt-title&gt;Adm. Sci. Q.&lt;/alt-title&gt;&lt;/titles&gt;&lt;periodical&gt;&lt;full-title&gt;Administrative Science Quarterly&lt;/full-title&gt;&lt;abbr-1&gt;Adm. Sci. Q.&lt;/abbr-1&gt;&lt;/periodical&gt;&lt;alt-periodical&gt;&lt;full-title&gt;Administrative Science Quarterly&lt;/full-title&gt;&lt;abbr-1&gt;Adm. Sci. Q.&lt;/abbr-1&gt;&lt;/alt-periodical&gt;&lt;pages&gt;667-694&lt;/pages&gt;&lt;volume&gt;52&lt;/volume&gt;&lt;number&gt;4&lt;/number&gt;&lt;keywords&gt;&lt;keyword&gt;social network&lt;/keyword&gt;&lt;keyword&gt;organizational fields&lt;/keyword&gt;&lt;keyword&gt;productivity loss&lt;/keyword&gt;&lt;keyword&gt;simple-model&lt;/keyword&gt;&lt;keyword&gt;diffusion&lt;/keyword&gt;&lt;keyword&gt;search&lt;/keyword&gt;&lt;keyword&gt;performance&lt;/keyword&gt;&lt;keyword&gt;innovation&lt;/keyword&gt;&lt;keyword&gt;knowledge&lt;/keyword&gt;&lt;keyword&gt;ties&lt;/keyword&gt;&lt;/keywords&gt;&lt;dates&gt;&lt;year&gt;2007&lt;/year&gt;&lt;pub-dates&gt;&lt;date&gt;Dec&lt;/date&gt;&lt;/pub-dates&gt;&lt;/dates&gt;&lt;isbn&gt;0001-8392&lt;/isbn&gt;&lt;accession-num&gt;WOS:000254900900005&lt;/accession-num&gt;&lt;work-type&gt;Article&lt;/work-type&gt;&lt;urls&gt;&lt;related-urls&gt;&lt;url&gt;&amp;lt;Go to ISI&amp;gt;://WOS:000254900900005&lt;/url&gt;&lt;/related-urls&gt;&lt;/urls&gt;&lt;language&gt;English&lt;/language&gt;&lt;/record&gt;&lt;/Cite&gt;&lt;/EndNote&gt;</w:instrText>
      </w:r>
      <w:r w:rsidRPr="00ED6F76">
        <w:rPr>
          <w:lang w:val="en-GB"/>
        </w:rPr>
        <w:fldChar w:fldCharType="separate"/>
      </w:r>
      <w:hyperlink w:anchor="_ENREF_1" w:tooltip="Lazer, 2007 #288" w:history="1">
        <w:r w:rsidR="00242F5A" w:rsidRPr="00ED6F76">
          <w:rPr>
            <w:lang w:val="en-GB"/>
          </w:rPr>
          <w:t>Lazer and Friedman [1</w:t>
        </w:r>
      </w:hyperlink>
      <w:r w:rsidR="00ED6F76" w:rsidRPr="00ED6F76">
        <w:rPr>
          <w:lang w:val="en-GB"/>
        </w:rPr>
        <w:t>]</w:t>
      </w:r>
      <w:r w:rsidRPr="00ED6F76">
        <w:rPr>
          <w:lang w:val="en-GB"/>
        </w:rPr>
        <w:fldChar w:fldCharType="end"/>
      </w:r>
      <w:r w:rsidRPr="00ED6F76">
        <w:rPr>
          <w:lang w:val="en-GB"/>
        </w:rPr>
        <w:t xml:space="preserve"> </w:t>
      </w:r>
      <w:r w:rsidR="004E5252" w:rsidRPr="00ED6F76">
        <w:rPr>
          <w:lang w:val="en-GB"/>
        </w:rPr>
        <w:t>(</w:t>
      </w:r>
      <w:r w:rsidR="00683575" w:rsidRPr="00ED6F76">
        <w:rPr>
          <w:lang w:val="en-GB"/>
        </w:rPr>
        <w:t xml:space="preserve">hereafter </w:t>
      </w:r>
      <w:r w:rsidR="004E5252" w:rsidRPr="00ED6F76">
        <w:rPr>
          <w:lang w:val="en-GB"/>
        </w:rPr>
        <w:t xml:space="preserve">L&amp;F) </w:t>
      </w:r>
      <w:r w:rsidRPr="00ED6F76">
        <w:rPr>
          <w:lang w:val="en-GB"/>
        </w:rPr>
        <w:t xml:space="preserve">simulate an organisation as a network of agents attempting to solve a common complex problem. </w:t>
      </w:r>
      <w:r w:rsidR="00255CC7" w:rsidRPr="00ED6F76">
        <w:rPr>
          <w:lang w:val="en-GB"/>
        </w:rPr>
        <w:t>Each agent has a set of b</w:t>
      </w:r>
      <w:r w:rsidR="00255CC7" w:rsidRPr="00ED6F76">
        <w:rPr>
          <w:lang w:val="en-GB"/>
        </w:rPr>
        <w:t>e</w:t>
      </w:r>
      <w:r w:rsidR="00255CC7" w:rsidRPr="00ED6F76">
        <w:rPr>
          <w:lang w:val="en-GB"/>
        </w:rPr>
        <w:t>liefs,</w:t>
      </w:r>
      <w:r w:rsidRPr="00ED6F76">
        <w:rPr>
          <w:lang w:val="en-GB"/>
        </w:rPr>
        <w:t xml:space="preserve"> represented by a bit string, that encode that agent’s solution. Solutions are eva</w:t>
      </w:r>
      <w:r w:rsidRPr="00ED6F76">
        <w:rPr>
          <w:lang w:val="en-GB"/>
        </w:rPr>
        <w:t>l</w:t>
      </w:r>
      <w:r w:rsidRPr="00ED6F76">
        <w:rPr>
          <w:lang w:val="en-GB"/>
        </w:rPr>
        <w:t>uated using Kauffman’s NK fitness landscape definition</w:t>
      </w:r>
      <w:r w:rsidR="00CC1D33" w:rsidRPr="00ED6F76">
        <w:rPr>
          <w:lang w:val="en-GB"/>
        </w:rPr>
        <w:t xml:space="preserve"> </w:t>
      </w:r>
      <w:r w:rsidR="00CC1D33" w:rsidRPr="00ED6F76">
        <w:rPr>
          <w:lang w:val="en-GB"/>
        </w:rPr>
        <w:fldChar w:fldCharType="begin"/>
      </w:r>
      <w:r w:rsidR="00ED6F76" w:rsidRPr="00ED6F76">
        <w:rPr>
          <w:lang w:val="en-GB"/>
        </w:rPr>
        <w:instrText xml:space="preserve"> ADDIN EN.CITE &lt;EndNote&gt;&lt;Cite&gt;&lt;Author&gt;Kauffman&lt;/Author&gt;&lt;Year&gt;1996&lt;/Year&gt;&lt;RecNum&gt;281&lt;/RecNum&gt;&lt;DisplayText&gt;[25]&lt;/DisplayText&gt;&lt;record&gt;&lt;rec-number&gt;281&lt;/rec-number&gt;&lt;foreign-keys&gt;&lt;key app="EN" db-id="wszrd5t5xp50wke0xaq5d5d0drvrrrsdswrz"&gt;281&lt;/key&gt;&lt;/foreign-keys&gt;&lt;ref-type name="Book"&gt;6&lt;/ref-type&gt;&lt;contributors&gt;&lt;authors&gt;&lt;author&gt;Kauffman, Stuart A.&lt;/author&gt;&lt;/authors&gt;&lt;/contributors&gt;&lt;titles&gt;&lt;title&gt;At home in the universe : the search for laws of self-organization and complexity&lt;/title&gt;&lt;/titles&gt;&lt;pages&gt;viii,321p&lt;/pages&gt;&lt;keywords&gt;&lt;keyword&gt;Life Origin.&lt;/keyword&gt;&lt;keyword&gt;Self-organizing systems.&lt;/keyword&gt;&lt;keyword&gt;Complexity (Philosophy)&lt;/keyword&gt;&lt;keyword&gt;Chaotic behavior in systems.&lt;/keyword&gt;&lt;keyword&gt;Life sciences Philosophy.&lt;/keyword&gt;&lt;/keywords&gt;&lt;dates&gt;&lt;year&gt;1996&lt;/year&gt;&lt;/dates&gt;&lt;pub-location&gt;London&lt;/pub-location&gt;&lt;publisher&gt;Penguin&lt;/publisher&gt;&lt;isbn&gt;0140174141&lt;/isbn&gt;&lt;accession-num&gt;1246088&lt;/accession-num&gt;&lt;call-num&gt;UL: Order in West Room (Not borrowable) 1997.8.2712&lt;/call-num&gt;&lt;urls&gt;&lt;/urls&gt;&lt;/record&gt;&lt;/Cite&gt;&lt;/EndNote&gt;</w:instrText>
      </w:r>
      <w:r w:rsidR="00CC1D33" w:rsidRPr="00ED6F76">
        <w:rPr>
          <w:lang w:val="en-GB"/>
        </w:rPr>
        <w:fldChar w:fldCharType="separate"/>
      </w:r>
      <w:r w:rsidR="00ED6F76" w:rsidRPr="00ED6F76">
        <w:rPr>
          <w:lang w:val="en-GB"/>
        </w:rPr>
        <w:t>[</w:t>
      </w:r>
      <w:hyperlink w:anchor="_ENREF_25" w:tooltip="Kauffman, 1996 #281" w:history="1">
        <w:r w:rsidR="00242F5A" w:rsidRPr="00ED6F76">
          <w:rPr>
            <w:lang w:val="en-GB"/>
          </w:rPr>
          <w:t>25</w:t>
        </w:r>
      </w:hyperlink>
      <w:r w:rsidR="00ED6F76" w:rsidRPr="00ED6F76">
        <w:rPr>
          <w:lang w:val="en-GB"/>
        </w:rPr>
        <w:t>]</w:t>
      </w:r>
      <w:r w:rsidR="00CC1D33" w:rsidRPr="00ED6F76">
        <w:rPr>
          <w:lang w:val="en-GB"/>
        </w:rPr>
        <w:fldChar w:fldCharType="end"/>
      </w:r>
      <w:r w:rsidRPr="00ED6F76">
        <w:rPr>
          <w:lang w:val="en-GB"/>
        </w:rPr>
        <w:t xml:space="preserve">, </w:t>
      </w:r>
      <w:r w:rsidR="00255CC7" w:rsidRPr="00ED6F76">
        <w:rPr>
          <w:lang w:val="en-GB"/>
        </w:rPr>
        <w:t xml:space="preserve">a moderately “rugged” landscape problem </w:t>
      </w:r>
      <w:r w:rsidRPr="00ED6F76">
        <w:rPr>
          <w:lang w:val="en-GB"/>
        </w:rPr>
        <w:t xml:space="preserve">with N=20 and K=5. Agents attempt seek better solutions through the use of two heuristic search methods: learning from others (copying </w:t>
      </w:r>
      <w:r w:rsidR="00381DE8" w:rsidRPr="00ED6F76">
        <w:rPr>
          <w:lang w:val="en-GB"/>
        </w:rPr>
        <w:t xml:space="preserve">some of </w:t>
      </w:r>
      <w:r w:rsidRPr="00ED6F76">
        <w:rPr>
          <w:lang w:val="en-GB"/>
        </w:rPr>
        <w:t>the best solution among the agent’s neighbours), and trial-and-error experimentation (tr</w:t>
      </w:r>
      <w:r w:rsidRPr="00ED6F76">
        <w:rPr>
          <w:lang w:val="en-GB"/>
        </w:rPr>
        <w:t>y</w:t>
      </w:r>
      <w:r w:rsidRPr="00ED6F76">
        <w:rPr>
          <w:lang w:val="en-GB"/>
        </w:rPr>
        <w:t xml:space="preserve">ing a solution different from </w:t>
      </w:r>
      <w:r w:rsidR="00255CC7" w:rsidRPr="00ED6F76">
        <w:rPr>
          <w:lang w:val="en-GB"/>
        </w:rPr>
        <w:t xml:space="preserve">your </w:t>
      </w:r>
      <w:r w:rsidRPr="00ED6F76">
        <w:rPr>
          <w:lang w:val="en-GB"/>
        </w:rPr>
        <w:t xml:space="preserve">current solution by mutating one bit). The eventual outcome of searching is that the population converges on a common solution, usually </w:t>
      </w:r>
      <w:r w:rsidR="00255CC7" w:rsidRPr="00ED6F76">
        <w:rPr>
          <w:lang w:val="en-GB"/>
        </w:rPr>
        <w:t>a</w:t>
      </w:r>
      <w:r w:rsidRPr="00ED6F76">
        <w:rPr>
          <w:lang w:val="en-GB"/>
        </w:rPr>
        <w:t xml:space="preserve"> better </w:t>
      </w:r>
      <w:r w:rsidR="00255CC7" w:rsidRPr="00ED6F76">
        <w:rPr>
          <w:lang w:val="en-GB"/>
        </w:rPr>
        <w:t xml:space="preserve">solution </w:t>
      </w:r>
      <w:r w:rsidRPr="00ED6F76">
        <w:rPr>
          <w:lang w:val="en-GB"/>
        </w:rPr>
        <w:t>than any present among the agents initially, and ideally one close to the global optimum for that fitness landscape.</w:t>
      </w:r>
    </w:p>
    <w:p w:rsidR="00684E45" w:rsidRPr="00ED6F76" w:rsidRDefault="00684E45" w:rsidP="00B214A4">
      <w:pPr>
        <w:rPr>
          <w:lang w:val="en-GB"/>
        </w:rPr>
      </w:pPr>
    </w:p>
    <w:p w:rsidR="00E35C35" w:rsidRPr="00ED6F76" w:rsidRDefault="00E35C35" w:rsidP="00B214A4">
      <w:pPr>
        <w:rPr>
          <w:lang w:val="en-GB"/>
        </w:rPr>
      </w:pPr>
      <w:r w:rsidRPr="00ED6F76">
        <w:rPr>
          <w:lang w:val="en-GB"/>
        </w:rPr>
        <w:fldChar w:fldCharType="begin"/>
      </w:r>
      <w:r w:rsidR="00ED6F76" w:rsidRPr="00ED6F76">
        <w:rPr>
          <w:lang w:val="en-GB"/>
        </w:rPr>
        <w:instrText xml:space="preserve"> ADDIN EN.CITE &lt;EndNote&gt;&lt;Cite AuthorYear="1"&gt;&lt;Author&gt;Silverberg&lt;/Author&gt;&lt;Year&gt;2005&lt;/Year&gt;&lt;RecNum&gt;940&lt;/RecNum&gt;&lt;DisplayText&gt;Silverberg and Verspagen [3]&lt;/DisplayText&gt;&lt;record&gt;&lt;rec-number&gt;940&lt;/rec-number&gt;&lt;foreign-keys&gt;&lt;key app="EN" db-id="wszrd5t5xp50wke0xaq5d5d0drvrrrsdswrz"&gt;940&lt;/key&gt;&lt;/foreign-keys&gt;&lt;ref-type name="Journal Article"&gt;17&lt;/ref-type&gt;&lt;contributors&gt;&lt;authors&gt;&lt;author&gt;Silverberg, Gerald&lt;/author&gt;&lt;author&gt;Verspagen, Bart&lt;/author&gt;&lt;/authors&gt;&lt;/contributors&gt;&lt;auth-address&gt;Maastricht Univ, MERIT, NL-6200 MB Maastricht, Netherlands. Eindhoven Univ Technol, ECIS, NL-5600 JA Eindhoven, Netherlands.&amp;#xD;Silverberg, G (reprint author), Maastricht Univ, MERIT, POB 616, NL-6200 MB Maastricht, Netherlands.&amp;#xD;gerald.silverberg@merit.unimaas.nl; b.verspagen@tm.tue.nl&lt;/auth-address&gt;&lt;titles&gt;&lt;title&gt;A percolation model of innovation in complex technology spaces&lt;/title&gt;&lt;secondary-title&gt;Journal of Economic Dynamics &amp;amp; Control&lt;/secondary-title&gt;&lt;/titles&gt;&lt;periodical&gt;&lt;full-title&gt;Journal of Economic Dynamics &amp;amp; Control&lt;/full-title&gt;&lt;/periodical&gt;&lt;pages&gt;225-244&lt;/pages&gt;&lt;volume&gt;29&lt;/volume&gt;&lt;number&gt;1-2&lt;/number&gt;&lt;keywords&gt;&lt;keyword&gt;innovation&lt;/keyword&gt;&lt;keyword&gt;percolation&lt;/keyword&gt;&lt;keyword&gt;search&lt;/keyword&gt;&lt;keyword&gt;technological change&lt;/keyword&gt;&lt;keyword&gt;R&amp;amp;D&lt;/keyword&gt;&lt;keyword&gt;social percolation&lt;/keyword&gt;&lt;keyword&gt;search&lt;/keyword&gt;&lt;keyword&gt;growth&lt;/keyword&gt;&lt;/keywords&gt;&lt;dates&gt;&lt;year&gt;2005&lt;/year&gt;&lt;pub-dates&gt;&lt;date&gt;Jan&lt;/date&gt;&lt;/pub-dates&gt;&lt;/dates&gt;&lt;isbn&gt;0165-1889&lt;/isbn&gt;&lt;accession-num&gt;WOS:000226988400009&lt;/accession-num&gt;&lt;work-type&gt;Article; Proceedings Paper&lt;/work-type&gt;&lt;urls&gt;&lt;related-urls&gt;&lt;url&gt;&amp;lt;Go to ISI&amp;gt;://WOS:000226988400009&lt;/url&gt;&lt;/related-urls&gt;&lt;/urls&gt;&lt;electronic-resource-num&gt;10.1016/j.jedc.2003.05.005&lt;/electronic-resource-num&gt;&lt;language&gt;English&lt;/language&gt;&lt;/record&gt;&lt;/Cite&gt;&lt;/EndNote&gt;</w:instrText>
      </w:r>
      <w:r w:rsidRPr="00ED6F76">
        <w:rPr>
          <w:lang w:val="en-GB"/>
        </w:rPr>
        <w:fldChar w:fldCharType="separate"/>
      </w:r>
      <w:hyperlink w:anchor="_ENREF_3" w:tooltip="Silverberg, 2005 #940" w:history="1">
        <w:r w:rsidR="00242F5A" w:rsidRPr="00ED6F76">
          <w:rPr>
            <w:lang w:val="en-GB"/>
          </w:rPr>
          <w:t>Silverberg and Verspagen [3</w:t>
        </w:r>
      </w:hyperlink>
      <w:r w:rsidR="00ED6F76" w:rsidRPr="00ED6F76">
        <w:rPr>
          <w:lang w:val="en-GB"/>
        </w:rPr>
        <w:t>]</w:t>
      </w:r>
      <w:r w:rsidRPr="00ED6F76">
        <w:rPr>
          <w:lang w:val="en-GB"/>
        </w:rPr>
        <w:fldChar w:fldCharType="end"/>
      </w:r>
      <w:r w:rsidR="003D4B15" w:rsidRPr="00ED6F76">
        <w:rPr>
          <w:lang w:val="en-GB"/>
        </w:rPr>
        <w:t xml:space="preserve"> </w:t>
      </w:r>
      <w:r w:rsidR="004E5252" w:rsidRPr="00ED6F76">
        <w:rPr>
          <w:lang w:val="en-GB"/>
        </w:rPr>
        <w:t xml:space="preserve">(S&amp;V) </w:t>
      </w:r>
      <w:r w:rsidR="00D41B85" w:rsidRPr="00ED6F76">
        <w:rPr>
          <w:lang w:val="en-GB"/>
        </w:rPr>
        <w:t xml:space="preserve">simulate technological evolution </w:t>
      </w:r>
      <w:r w:rsidR="003D4B15" w:rsidRPr="00ED6F76">
        <w:rPr>
          <w:lang w:val="en-GB"/>
        </w:rPr>
        <w:t>us</w:t>
      </w:r>
      <w:r w:rsidR="00D41B85" w:rsidRPr="00ED6F76">
        <w:rPr>
          <w:lang w:val="en-GB"/>
        </w:rPr>
        <w:t>ing</w:t>
      </w:r>
      <w:r w:rsidR="003D4B15" w:rsidRPr="00ED6F76">
        <w:rPr>
          <w:lang w:val="en-GB"/>
        </w:rPr>
        <w:t xml:space="preserve"> </w:t>
      </w:r>
      <w:r w:rsidR="00D41B85" w:rsidRPr="00ED6F76">
        <w:rPr>
          <w:lang w:val="en-GB"/>
        </w:rPr>
        <w:t xml:space="preserve">nodes in </w:t>
      </w:r>
      <w:r w:rsidR="003D4B15" w:rsidRPr="00ED6F76">
        <w:rPr>
          <w:lang w:val="en-GB"/>
        </w:rPr>
        <w:t xml:space="preserve">a grid lattice to represent </w:t>
      </w:r>
      <w:r w:rsidR="00255CC7" w:rsidRPr="00ED6F76">
        <w:rPr>
          <w:lang w:val="en-GB"/>
        </w:rPr>
        <w:t xml:space="preserve">interlinked </w:t>
      </w:r>
      <w:r w:rsidR="003D4B15" w:rsidRPr="00ED6F76">
        <w:rPr>
          <w:lang w:val="en-GB"/>
        </w:rPr>
        <w:t>technologies</w:t>
      </w:r>
      <w:r w:rsidR="00D41B85" w:rsidRPr="00ED6F76">
        <w:rPr>
          <w:lang w:val="en-GB"/>
        </w:rPr>
        <w:t>, and percolation up the grid to represent technological progress</w:t>
      </w:r>
      <w:r w:rsidR="003D4B15" w:rsidRPr="00ED6F76">
        <w:rPr>
          <w:lang w:val="en-GB"/>
        </w:rPr>
        <w:t>. Technologies can be in one of four states: imposs</w:t>
      </w:r>
      <w:r w:rsidR="003D4B15" w:rsidRPr="00ED6F76">
        <w:rPr>
          <w:lang w:val="en-GB"/>
        </w:rPr>
        <w:t>i</w:t>
      </w:r>
      <w:r w:rsidR="003D4B15" w:rsidRPr="00ED6F76">
        <w:rPr>
          <w:lang w:val="en-GB"/>
        </w:rPr>
        <w:t xml:space="preserve">ble, possible but yet-to-be-discovered, discovered but yet-to-be-made-viable, and viable. </w:t>
      </w:r>
      <w:r w:rsidR="007D5559" w:rsidRPr="00ED6F76">
        <w:rPr>
          <w:lang w:val="en-GB"/>
        </w:rPr>
        <w:t xml:space="preserve">At initialisation, technologies are </w:t>
      </w:r>
      <w:r w:rsidR="00255CC7" w:rsidRPr="00ED6F76">
        <w:rPr>
          <w:lang w:val="en-GB"/>
        </w:rPr>
        <w:t>set with a fixed chance, to be possible or</w:t>
      </w:r>
      <w:r w:rsidR="007D5559" w:rsidRPr="00ED6F76">
        <w:rPr>
          <w:lang w:val="en-GB"/>
        </w:rPr>
        <w:t xml:space="preserve"> impossible. </w:t>
      </w:r>
      <w:r w:rsidR="00DF000B" w:rsidRPr="00ED6F76">
        <w:rPr>
          <w:lang w:val="en-GB"/>
        </w:rPr>
        <w:t>Technologies in the first row of the grid are then set to be viable. The best-practice frontier (BPF) is defined as the highest viable technologies in each co</w:t>
      </w:r>
      <w:r w:rsidR="00DF000B" w:rsidRPr="00ED6F76">
        <w:rPr>
          <w:lang w:val="en-GB"/>
        </w:rPr>
        <w:t>l</w:t>
      </w:r>
      <w:r w:rsidR="00DF000B" w:rsidRPr="00ED6F76">
        <w:rPr>
          <w:lang w:val="en-GB"/>
        </w:rPr>
        <w:t>umn. E</w:t>
      </w:r>
      <w:r w:rsidR="007D5559" w:rsidRPr="00ED6F76">
        <w:rPr>
          <w:lang w:val="en-GB"/>
        </w:rPr>
        <w:t xml:space="preserve">ach time step, from each technology in the </w:t>
      </w:r>
      <w:r w:rsidR="00DF000B" w:rsidRPr="00ED6F76">
        <w:rPr>
          <w:lang w:val="en-GB"/>
        </w:rPr>
        <w:t>BPF</w:t>
      </w:r>
      <w:r w:rsidR="007D5559" w:rsidRPr="00ED6F76">
        <w:rPr>
          <w:lang w:val="en-GB"/>
        </w:rPr>
        <w:t xml:space="preserve">, </w:t>
      </w:r>
      <w:r w:rsidR="003D4B15" w:rsidRPr="00ED6F76">
        <w:rPr>
          <w:lang w:val="en-GB"/>
        </w:rPr>
        <w:t xml:space="preserve">R&amp;D search effort is made </w:t>
      </w:r>
      <w:r w:rsidR="001806B2" w:rsidRPr="00ED6F76">
        <w:rPr>
          <w:lang w:val="en-GB"/>
        </w:rPr>
        <w:t>over technologies within</w:t>
      </w:r>
      <w:r w:rsidR="003D4B15" w:rsidRPr="00ED6F76">
        <w:rPr>
          <w:lang w:val="en-GB"/>
        </w:rPr>
        <w:t xml:space="preserve"> a fixed radius. As a result of search some possible technol</w:t>
      </w:r>
      <w:r w:rsidR="003D4B15" w:rsidRPr="00ED6F76">
        <w:rPr>
          <w:lang w:val="en-GB"/>
        </w:rPr>
        <w:t>o</w:t>
      </w:r>
      <w:r w:rsidR="003D4B15" w:rsidRPr="00ED6F76">
        <w:rPr>
          <w:lang w:val="en-GB"/>
        </w:rPr>
        <w:t xml:space="preserve">gies within the radius may, with a chance dependent on the amount of effort divided </w:t>
      </w:r>
      <w:r w:rsidR="003D4B15" w:rsidRPr="00ED6F76">
        <w:rPr>
          <w:lang w:val="en-GB"/>
        </w:rPr>
        <w:lastRenderedPageBreak/>
        <w:t xml:space="preserve">by the number of technologies in the radius, become discovered.  Any discovered technologies adjacent to viable technologies become themselves viable. </w:t>
      </w:r>
      <w:r w:rsidR="007D5559" w:rsidRPr="00ED6F76">
        <w:rPr>
          <w:lang w:val="en-GB"/>
        </w:rPr>
        <w:t xml:space="preserve">Innovations are defined as </w:t>
      </w:r>
      <w:r w:rsidR="00DF000B" w:rsidRPr="00ED6F76">
        <w:rPr>
          <w:lang w:val="en-GB"/>
        </w:rPr>
        <w:t xml:space="preserve">any </w:t>
      </w:r>
      <w:r w:rsidR="007D5559" w:rsidRPr="00ED6F76">
        <w:rPr>
          <w:lang w:val="en-GB"/>
        </w:rPr>
        <w:t>increases in the height</w:t>
      </w:r>
      <w:r w:rsidR="00DF000B" w:rsidRPr="00ED6F76">
        <w:rPr>
          <w:lang w:val="en-GB"/>
        </w:rPr>
        <w:t xml:space="preserve"> of the BPF in one column</w:t>
      </w:r>
      <w:r w:rsidR="007D5559" w:rsidRPr="00ED6F76">
        <w:rPr>
          <w:lang w:val="en-GB"/>
        </w:rPr>
        <w:t xml:space="preserve">. </w:t>
      </w:r>
      <w:r w:rsidR="001806B2" w:rsidRPr="00ED6F76">
        <w:rPr>
          <w:lang w:val="en-GB"/>
        </w:rPr>
        <w:t xml:space="preserve">Innovation size is defined as the size of the increase. </w:t>
      </w:r>
      <w:r w:rsidR="00DF000B" w:rsidRPr="00ED6F76">
        <w:rPr>
          <w:lang w:val="en-GB"/>
        </w:rPr>
        <w:t xml:space="preserve">Since technologies may become viable because of horizontal links as well as vertical ones, it is possible for quite large jumps in the BPF, whenever progress in one column has </w:t>
      </w:r>
      <w:r w:rsidR="001806B2" w:rsidRPr="00ED6F76">
        <w:rPr>
          <w:lang w:val="en-GB"/>
        </w:rPr>
        <w:t xml:space="preserve">obstructed </w:t>
      </w:r>
      <w:r w:rsidR="00DF000B" w:rsidRPr="00ED6F76">
        <w:rPr>
          <w:lang w:val="en-GB"/>
        </w:rPr>
        <w:t xml:space="preserve">by an impossible technology while progress continues in other columns from </w:t>
      </w:r>
      <w:r w:rsidR="001806B2" w:rsidRPr="00ED6F76">
        <w:rPr>
          <w:lang w:val="en-GB"/>
        </w:rPr>
        <w:t xml:space="preserve">search radiuses can cover </w:t>
      </w:r>
      <w:r w:rsidR="00DF000B" w:rsidRPr="00ED6F76">
        <w:rPr>
          <w:lang w:val="en-GB"/>
        </w:rPr>
        <w:t xml:space="preserve">the </w:t>
      </w:r>
      <w:r w:rsidRPr="00ED6F76">
        <w:rPr>
          <w:lang w:val="en-GB"/>
        </w:rPr>
        <w:t>column</w:t>
      </w:r>
      <w:r w:rsidR="001806B2" w:rsidRPr="00ED6F76">
        <w:rPr>
          <w:lang w:val="en-GB"/>
        </w:rPr>
        <w:t xml:space="preserve"> with the obstruction</w:t>
      </w:r>
      <w:r w:rsidRPr="00ED6F76">
        <w:rPr>
          <w:lang w:val="en-GB"/>
        </w:rPr>
        <w:t>. The frequency distribution of these innovation sizes is recorded and plotted. For some values of the parameter search radius, this frequency distrib</w:t>
      </w:r>
      <w:r w:rsidRPr="00ED6F76">
        <w:rPr>
          <w:lang w:val="en-GB"/>
        </w:rPr>
        <w:t>u</w:t>
      </w:r>
      <w:r w:rsidRPr="00ED6F76">
        <w:rPr>
          <w:lang w:val="en-GB"/>
        </w:rPr>
        <w:t xml:space="preserve">tion tends towards a scale-free distribution. In their basic </w:t>
      </w:r>
      <w:r w:rsidRPr="00ED6F76">
        <w:rPr>
          <w:lang w:val="en-GB"/>
        </w:rPr>
        <w:fldChar w:fldCharType="begin"/>
      </w:r>
      <w:r w:rsidR="00ED6F76" w:rsidRPr="00ED6F76">
        <w:rPr>
          <w:lang w:val="en-GB"/>
        </w:rPr>
        <w:instrText xml:space="preserve"> ADDIN EN.CITE &lt;EndNote&gt;&lt;Cite ExcludeAuth="1"&gt;&lt;Author&gt;Silverberg&lt;/Author&gt;&lt;Year&gt;2005&lt;/Year&gt;&lt;RecNum&gt;940&lt;/RecNum&gt;&lt;DisplayText&gt;[3]&lt;/DisplayText&gt;&lt;record&gt;&lt;rec-number&gt;940&lt;/rec-number&gt;&lt;foreign-keys&gt;&lt;key app="EN" db-id="wszrd5t5xp50wke0xaq5d5d0drvrrrsdswrz"&gt;940&lt;/key&gt;&lt;/foreign-keys&gt;&lt;ref-type name="Journal Article"&gt;17&lt;/ref-type&gt;&lt;contributors&gt;&lt;authors&gt;&lt;author&gt;Silverberg, Gerald&lt;/author&gt;&lt;author&gt;Verspagen, Bart&lt;/author&gt;&lt;/authors&gt;&lt;/contributors&gt;&lt;auth-address&gt;Maastricht Univ, MERIT, NL-6200 MB Maastricht, Netherlands. Eindhoven Univ Technol, ECIS, NL-5600 JA Eindhoven, Netherlands.&amp;#xD;Silverberg, G (reprint author), Maastricht Univ, MERIT, POB 616, NL-6200 MB Maastricht, Netherlands.&amp;#xD;gerald.silverberg@merit.unimaas.nl; b.verspagen@tm.tue.nl&lt;/auth-address&gt;&lt;titles&gt;&lt;title&gt;A percolation model of innovation in complex technology spaces&lt;/title&gt;&lt;secondary-title&gt;Journal of Economic Dynamics &amp;amp; Control&lt;/secondary-title&gt;&lt;/titles&gt;&lt;periodical&gt;&lt;full-title&gt;Journal of Economic Dynamics &amp;amp; Control&lt;/full-title&gt;&lt;/periodical&gt;&lt;pages&gt;225-244&lt;/pages&gt;&lt;volume&gt;29&lt;/volume&gt;&lt;number&gt;1-2&lt;/number&gt;&lt;keywords&gt;&lt;keyword&gt;innovation&lt;/keyword&gt;&lt;keyword&gt;percolation&lt;/keyword&gt;&lt;keyword&gt;search&lt;/keyword&gt;&lt;keyword&gt;technological change&lt;/keyword&gt;&lt;keyword&gt;R&amp;amp;D&lt;/keyword&gt;&lt;keyword&gt;social percolation&lt;/keyword&gt;&lt;keyword&gt;search&lt;/keyword&gt;&lt;keyword&gt;growth&lt;/keyword&gt;&lt;/keywords&gt;&lt;dates&gt;&lt;year&gt;2005&lt;/year&gt;&lt;pub-dates&gt;&lt;date&gt;Jan&lt;/date&gt;&lt;/pub-dates&gt;&lt;/dates&gt;&lt;isbn&gt;0165-1889&lt;/isbn&gt;&lt;accession-num&gt;WOS:000226988400009&lt;/accession-num&gt;&lt;work-type&gt;Article; Proceedings Paper&lt;/work-type&gt;&lt;urls&gt;&lt;related-urls&gt;&lt;url&gt;&amp;lt;Go to ISI&amp;gt;://WOS:000226988400009&lt;/url&gt;&lt;/related-urls&gt;&lt;/urls&gt;&lt;electronic-resource-num&gt;10.1016/j.jedc.2003.05.005&lt;/electronic-resource-num&gt;&lt;language&gt;English&lt;/language&gt;&lt;/record&gt;&lt;/Cite&gt;&lt;/EndNote&gt;</w:instrText>
      </w:r>
      <w:r w:rsidRPr="00ED6F76">
        <w:rPr>
          <w:lang w:val="en-GB"/>
        </w:rPr>
        <w:fldChar w:fldCharType="separate"/>
      </w:r>
      <w:r w:rsidR="00ED6F76" w:rsidRPr="00ED6F76">
        <w:rPr>
          <w:lang w:val="en-GB"/>
        </w:rPr>
        <w:t>[</w:t>
      </w:r>
      <w:hyperlink w:anchor="_ENREF_3" w:tooltip="Silverberg, 2005 #940" w:history="1">
        <w:r w:rsidR="00242F5A" w:rsidRPr="00ED6F76">
          <w:rPr>
            <w:lang w:val="en-GB"/>
          </w:rPr>
          <w:t>3</w:t>
        </w:r>
      </w:hyperlink>
      <w:r w:rsidR="00ED6F76" w:rsidRPr="00ED6F76">
        <w:rPr>
          <w:lang w:val="en-GB"/>
        </w:rPr>
        <w:t>]</w:t>
      </w:r>
      <w:r w:rsidRPr="00ED6F76">
        <w:rPr>
          <w:lang w:val="en-GB"/>
        </w:rPr>
        <w:fldChar w:fldCharType="end"/>
      </w:r>
      <w:r w:rsidRPr="00ED6F76">
        <w:rPr>
          <w:lang w:val="en-GB"/>
        </w:rPr>
        <w:t xml:space="preserve"> model, Silverberg and </w:t>
      </w:r>
      <w:proofErr w:type="spellStart"/>
      <w:r w:rsidRPr="00ED6F76">
        <w:rPr>
          <w:lang w:val="en-GB"/>
        </w:rPr>
        <w:t>Verspagen</w:t>
      </w:r>
      <w:proofErr w:type="spellEnd"/>
      <w:r w:rsidRPr="00ED6F76">
        <w:rPr>
          <w:lang w:val="en-GB"/>
        </w:rPr>
        <w:t xml:space="preserve"> represent </w:t>
      </w:r>
      <w:r w:rsidR="00D41B85" w:rsidRPr="00ED6F76">
        <w:rPr>
          <w:lang w:val="en-GB"/>
        </w:rPr>
        <w:t xml:space="preserve">the same amount of </w:t>
      </w:r>
      <w:r w:rsidRPr="00ED6F76">
        <w:rPr>
          <w:lang w:val="en-GB"/>
        </w:rPr>
        <w:t xml:space="preserve">search as occurring from every column in the grid. </w:t>
      </w:r>
      <w:r w:rsidRPr="00ED6F76">
        <w:rPr>
          <w:lang w:val="en-GB"/>
        </w:rPr>
        <w:fldChar w:fldCharType="begin"/>
      </w:r>
      <w:r w:rsidR="00ED6F76" w:rsidRPr="00ED6F76">
        <w:rPr>
          <w:lang w:val="en-GB"/>
        </w:rPr>
        <w:instrText xml:space="preserve"> ADDIN EN.CITE &lt;EndNote&gt;&lt;Cite AuthorYear="1"&gt;&lt;Author&gt;Silverberg&lt;/Author&gt;&lt;Year&gt;2007&lt;/Year&gt;&lt;RecNum&gt;916&lt;/RecNum&gt;&lt;DisplayText&gt;Silverberg and Verspagen [2]&lt;/DisplayText&gt;&lt;record&gt;&lt;rec-number&gt;916&lt;/rec-number&gt;&lt;foreign-keys&gt;&lt;key app="EN" db-id="wszrd5t5xp50wke0xaq5d5d0drvrrrsdswrz"&gt;916&lt;/key&gt;&lt;/foreign-keys&gt;&lt;ref-type name="Journal Article"&gt;17&lt;/ref-type&gt;&lt;contributors&gt;&lt;authors&gt;&lt;author&gt;Silverberg, Gerald&lt;/author&gt;&lt;author&gt;Verspagen, Bart&lt;/author&gt;&lt;/authors&gt;&lt;/contributors&gt;&lt;titles&gt;&lt;title&gt;Self-organization of R&amp;amp;D search in complex technology spaces&lt;/title&gt;&lt;secondary-title&gt;Journal of Economic Interaction and Coordination&lt;/secondary-title&gt;&lt;alt-title&gt;J Econ Interac Coord&lt;/alt-title&gt;&lt;/titles&gt;&lt;periodical&gt;&lt;full-title&gt;Journal of Economic Interaction and Coordination&lt;/full-title&gt;&lt;abbr-1&gt;J Econ Interac Coord&lt;/abbr-1&gt;&lt;/periodical&gt;&lt;alt-periodical&gt;&lt;full-title&gt;Journal of Economic Interaction and Coordination&lt;/full-title&gt;&lt;abbr-1&gt;J Econ Interac Coord&lt;/abbr-1&gt;&lt;/alt-periodical&gt;&lt;pages&gt;195-210&lt;/pages&gt;&lt;volume&gt;2&lt;/volume&gt;&lt;number&gt;2&lt;/number&gt;&lt;keywords&gt;&lt;keyword&gt;Innovation&lt;/keyword&gt;&lt;keyword&gt;Percolation&lt;/keyword&gt;&lt;keyword&gt;Search&lt;/keyword&gt;&lt;keyword&gt;Technological change&lt;/keyword&gt;&lt;keyword&gt;R&amp;amp;D&lt;/keyword&gt;&lt;keyword&gt;Clustering&lt;/keyword&gt;&lt;keyword&gt;Self-organized criticality&lt;/keyword&gt;&lt;keyword&gt;C15&lt;/keyword&gt;&lt;keyword&gt;C63&lt;/keyword&gt;&lt;keyword&gt;D83&lt;/keyword&gt;&lt;keyword&gt;O31&lt;/keyword&gt;&lt;/keywords&gt;&lt;dates&gt;&lt;year&gt;2007&lt;/year&gt;&lt;pub-dates&gt;&lt;date&gt;2007/12/01&lt;/date&gt;&lt;/pub-dates&gt;&lt;/dates&gt;&lt;publisher&gt;Springer-Verlag&lt;/publisher&gt;&lt;isbn&gt;1860-711X&lt;/isbn&gt;&lt;urls&gt;&lt;related-urls&gt;&lt;url&gt;http://dx.doi.org/10.1007/s11403-007-0023-1&lt;/url&gt;&lt;/related-urls&gt;&lt;/urls&gt;&lt;electronic-resource-num&gt;10.1007/s11403-007-0023-1&lt;/electronic-resource-num&gt;&lt;language&gt;English&lt;/language&gt;&lt;/record&gt;&lt;/Cite&gt;&lt;/EndNote&gt;</w:instrText>
      </w:r>
      <w:r w:rsidRPr="00ED6F76">
        <w:rPr>
          <w:lang w:val="en-GB"/>
        </w:rPr>
        <w:fldChar w:fldCharType="separate"/>
      </w:r>
      <w:hyperlink w:anchor="_ENREF_2" w:tooltip="Silverberg, 2007 #916" w:history="1">
        <w:r w:rsidR="00242F5A" w:rsidRPr="00ED6F76">
          <w:rPr>
            <w:lang w:val="en-GB"/>
          </w:rPr>
          <w:t>Silverberg and Verspagen [2</w:t>
        </w:r>
      </w:hyperlink>
      <w:r w:rsidR="00ED6F76" w:rsidRPr="00ED6F76">
        <w:rPr>
          <w:lang w:val="en-GB"/>
        </w:rPr>
        <w:t>]</w:t>
      </w:r>
      <w:r w:rsidRPr="00ED6F76">
        <w:rPr>
          <w:lang w:val="en-GB"/>
        </w:rPr>
        <w:fldChar w:fldCharType="end"/>
      </w:r>
      <w:r w:rsidRPr="00ED6F76">
        <w:rPr>
          <w:lang w:val="en-GB"/>
        </w:rPr>
        <w:t xml:space="preserve"> extend this model with search agent firms who can change column in response to recent progress. The firms’ </w:t>
      </w:r>
      <w:r w:rsidR="00D41B85" w:rsidRPr="00ED6F76">
        <w:rPr>
          <w:lang w:val="en-GB"/>
        </w:rPr>
        <w:t xml:space="preserve">adaptive </w:t>
      </w:r>
      <w:r w:rsidRPr="00ED6F76">
        <w:rPr>
          <w:lang w:val="en-GB"/>
        </w:rPr>
        <w:t xml:space="preserve">behaviour has the effect of generating the scale-free distribution of innovation sizes without the need for the modeller to choose </w:t>
      </w:r>
      <w:r w:rsidR="00D41B85" w:rsidRPr="00ED6F76">
        <w:rPr>
          <w:lang w:val="en-GB"/>
        </w:rPr>
        <w:t xml:space="preserve">a particular value of the </w:t>
      </w:r>
      <w:r w:rsidRPr="00ED6F76">
        <w:rPr>
          <w:lang w:val="en-GB"/>
        </w:rPr>
        <w:t xml:space="preserve">search radius parameter, and thus the system </w:t>
      </w:r>
      <w:r w:rsidR="001806B2" w:rsidRPr="00ED6F76">
        <w:rPr>
          <w:lang w:val="en-GB"/>
        </w:rPr>
        <w:t>represents</w:t>
      </w:r>
      <w:r w:rsidRPr="00ED6F76">
        <w:rPr>
          <w:lang w:val="en-GB"/>
        </w:rPr>
        <w:t xml:space="preserve"> self-organised criticality </w:t>
      </w:r>
      <w:r w:rsidRPr="00ED6F76">
        <w:rPr>
          <w:lang w:val="en-GB"/>
        </w:rPr>
        <w:fldChar w:fldCharType="begin"/>
      </w:r>
      <w:r w:rsidR="00ED6F76" w:rsidRPr="00ED6F76">
        <w:rPr>
          <w:lang w:val="en-GB"/>
        </w:rPr>
        <w:instrText xml:space="preserve"> ADDIN EN.CITE &lt;EndNote&gt;&lt;Cite&gt;&lt;Author&gt;Bak&lt;/Author&gt;&lt;Year&gt;1997&lt;/Year&gt;&lt;RecNum&gt;917&lt;/RecNum&gt;&lt;DisplayText&gt;[26]&lt;/DisplayText&gt;&lt;record&gt;&lt;rec-number&gt;917&lt;/rec-number&gt;&lt;foreign-keys&gt;&lt;key app="EN" db-id="wszrd5t5xp50wke0xaq5d5d0drvrrrsdswrz"&gt;917&lt;/key&gt;&lt;/foreign-keys&gt;&lt;ref-type name="Book"&gt;6&lt;/ref-type&gt;&lt;contributors&gt;&lt;authors&gt;&lt;author&gt;Bak, P.&lt;/author&gt;&lt;/authors&gt;&lt;/contributors&gt;&lt;titles&gt;&lt;title&gt;How nature works : the science of self-organized criticality&lt;/title&gt;&lt;/titles&gt;&lt;pages&gt;xiii, 212 p., 8 p. of plates&lt;/pages&gt;&lt;keywords&gt;&lt;keyword&gt;Critical phenomena (Physics)&lt;/keyword&gt;&lt;keyword&gt;Complexity (Philosophy)&lt;/keyword&gt;&lt;keyword&gt;Physics Philosophy.&lt;/keyword&gt;&lt;/keywords&gt;&lt;dates&gt;&lt;year&gt;1997&lt;/year&gt;&lt;/dates&gt;&lt;pub-location&gt;Oxford&lt;/pub-location&gt;&lt;publisher&gt;Oxford University Press&lt;/publisher&gt;&lt;isbn&gt;0198501641&lt;/isbn&gt;&lt;accession-num&gt;1311006&lt;/accession-num&gt;&lt;call-num&gt;Betty &amp;amp; Gordon Moore Library QC173.4.C74 .B35 1997&amp;#xD;UL: South Front, Floor 4 354:1.c.95.55&lt;/call-num&gt;&lt;urls&gt;&lt;/urls&gt;&lt;/record&gt;&lt;/Cite&gt;&lt;/EndNote&gt;</w:instrText>
      </w:r>
      <w:r w:rsidRPr="00ED6F76">
        <w:rPr>
          <w:lang w:val="en-GB"/>
        </w:rPr>
        <w:fldChar w:fldCharType="separate"/>
      </w:r>
      <w:r w:rsidR="00ED6F76" w:rsidRPr="00ED6F76">
        <w:rPr>
          <w:lang w:val="en-GB"/>
        </w:rPr>
        <w:t>[</w:t>
      </w:r>
      <w:hyperlink w:anchor="_ENREF_26" w:tooltip="Bak, 1997 #917" w:history="1">
        <w:r w:rsidR="00242F5A" w:rsidRPr="00ED6F76">
          <w:rPr>
            <w:lang w:val="en-GB"/>
          </w:rPr>
          <w:t>26</w:t>
        </w:r>
      </w:hyperlink>
      <w:r w:rsidR="00ED6F76" w:rsidRPr="00ED6F76">
        <w:rPr>
          <w:lang w:val="en-GB"/>
        </w:rPr>
        <w:t>]</w:t>
      </w:r>
      <w:r w:rsidRPr="00ED6F76">
        <w:rPr>
          <w:lang w:val="en-GB"/>
        </w:rPr>
        <w:fldChar w:fldCharType="end"/>
      </w:r>
      <w:r w:rsidRPr="00ED6F76">
        <w:rPr>
          <w:lang w:val="en-GB"/>
        </w:rPr>
        <w:t>.</w:t>
      </w:r>
    </w:p>
    <w:p w:rsidR="00E35C35" w:rsidRPr="00ED6F76" w:rsidRDefault="00E35C35" w:rsidP="00B214A4">
      <w:pPr>
        <w:rPr>
          <w:lang w:val="en-GB"/>
        </w:rPr>
      </w:pPr>
    </w:p>
    <w:p w:rsidR="00E35C35" w:rsidRPr="00ED6F76" w:rsidRDefault="00D41B85" w:rsidP="00B214A4">
      <w:pPr>
        <w:rPr>
          <w:lang w:val="en-GB"/>
        </w:rPr>
      </w:pPr>
      <w:r w:rsidRPr="00ED6F76">
        <w:rPr>
          <w:lang w:val="en-GB"/>
        </w:rPr>
        <w:fldChar w:fldCharType="begin"/>
      </w:r>
      <w:r w:rsidR="00ED6F76" w:rsidRPr="00ED6F76">
        <w:rPr>
          <w:lang w:val="en-GB"/>
        </w:rPr>
        <w:instrText xml:space="preserve"> ADDIN EN.CITE &lt;EndNote&gt;&lt;Cite AuthorYear="1"&gt;&lt;Author&gt;Arthur&lt;/Author&gt;&lt;Year&gt;2006&lt;/Year&gt;&lt;RecNum&gt;1077&lt;/RecNum&gt;&lt;DisplayText&gt;Arthur and Polak [4]&lt;/DisplayText&gt;&lt;record&gt;&lt;rec-number&gt;1077&lt;/rec-number&gt;&lt;foreign-keys&gt;&lt;key app="EN" db-id="wszrd5t5xp50wke0xaq5d5d0drvrrrsdswrz"&gt;1077&lt;/key&gt;&lt;/foreign-keys&gt;&lt;ref-type name="Journal Article"&gt;17&lt;/ref-type&gt;&lt;contributors&gt;&lt;authors&gt;&lt;author&gt;Arthur, W. Brian&lt;/author&gt;&lt;author&gt;Polak, Wolfgang&lt;/author&gt;&lt;/authors&gt;&lt;/contributors&gt;&lt;titles&gt;&lt;title&gt;The evolution of technology within a simple computer model&lt;/title&gt;&lt;secondary-title&gt;Complexity&lt;/secondary-title&gt;&lt;/titles&gt;&lt;periodical&gt;&lt;full-title&gt;Complexity&lt;/full-title&gt;&lt;/periodical&gt;&lt;pages&gt;23-31&lt;/pages&gt;&lt;volume&gt;11&lt;/volume&gt;&lt;number&gt;5&lt;/number&gt;&lt;keywords&gt;&lt;keyword&gt;biological evolution&lt;/keyword&gt;&lt;keyword&gt;technology evolution&lt;/keyword&gt;&lt;keyword&gt;self-organized criticality&lt;/keyword&gt;&lt;/keywords&gt;&lt;dates&gt;&lt;year&gt;2006&lt;/year&gt;&lt;/dates&gt;&lt;publisher&gt;Wiley Subscription Services, Inc., A Wiley Company&lt;/publisher&gt;&lt;isbn&gt;1099-0526&lt;/isbn&gt;&lt;urls&gt;&lt;related-urls&gt;&lt;url&gt;http://dx.doi.org/10.1002/cplx.20130&lt;/url&gt;&lt;/related-urls&gt;&lt;/urls&gt;&lt;electronic-resource-num&gt;10.1002/cplx.20130&lt;/electronic-resource-num&gt;&lt;/record&gt;&lt;/Cite&gt;&lt;/EndNote&gt;</w:instrText>
      </w:r>
      <w:r w:rsidRPr="00ED6F76">
        <w:rPr>
          <w:lang w:val="en-GB"/>
        </w:rPr>
        <w:fldChar w:fldCharType="separate"/>
      </w:r>
      <w:hyperlink w:anchor="_ENREF_4" w:tooltip="Arthur, 2006 #1077" w:history="1">
        <w:r w:rsidR="00242F5A" w:rsidRPr="00ED6F76">
          <w:rPr>
            <w:lang w:val="en-GB"/>
          </w:rPr>
          <w:t>Arthur and Polak [4</w:t>
        </w:r>
      </w:hyperlink>
      <w:r w:rsidR="00ED6F76" w:rsidRPr="00ED6F76">
        <w:rPr>
          <w:lang w:val="en-GB"/>
        </w:rPr>
        <w:t>]</w:t>
      </w:r>
      <w:r w:rsidRPr="00ED6F76">
        <w:rPr>
          <w:lang w:val="en-GB"/>
        </w:rPr>
        <w:fldChar w:fldCharType="end"/>
      </w:r>
      <w:r w:rsidRPr="00ED6F76">
        <w:rPr>
          <w:lang w:val="en-GB"/>
        </w:rPr>
        <w:t xml:space="preserve"> </w:t>
      </w:r>
      <w:r w:rsidR="004E5252" w:rsidRPr="00ED6F76">
        <w:rPr>
          <w:lang w:val="en-GB"/>
        </w:rPr>
        <w:t xml:space="preserve">(A&amp;P) </w:t>
      </w:r>
      <w:r w:rsidRPr="00ED6F76">
        <w:rPr>
          <w:lang w:val="en-GB"/>
        </w:rPr>
        <w:t>also simulate technological evolution. Their technol</w:t>
      </w:r>
      <w:r w:rsidRPr="00ED6F76">
        <w:rPr>
          <w:lang w:val="en-GB"/>
        </w:rPr>
        <w:t>o</w:t>
      </w:r>
      <w:r w:rsidRPr="00ED6F76">
        <w:rPr>
          <w:lang w:val="en-GB"/>
        </w:rPr>
        <w:t xml:space="preserve">gies have a real-world meaning: they are designs for </w:t>
      </w:r>
      <w:r w:rsidR="00643836" w:rsidRPr="00ED6F76">
        <w:rPr>
          <w:lang w:val="en-GB"/>
        </w:rPr>
        <w:t xml:space="preserve">Boolean logic gates, made up of combinations of component technologies, beginning </w:t>
      </w:r>
      <w:r w:rsidR="001806B2" w:rsidRPr="00ED6F76">
        <w:rPr>
          <w:lang w:val="en-GB"/>
        </w:rPr>
        <w:t>from</w:t>
      </w:r>
      <w:r w:rsidR="00643836" w:rsidRPr="00ED6F76">
        <w:rPr>
          <w:lang w:val="en-GB"/>
        </w:rPr>
        <w:t xml:space="preserve"> a base technology, the NAND gate. Each time step a new combination of existing technologies is created and evaluated for how well it generates one of a fixed list of desired logic functions. If it replicates desired functions </w:t>
      </w:r>
      <w:r w:rsidR="00774FF7" w:rsidRPr="00ED6F76">
        <w:rPr>
          <w:lang w:val="en-GB"/>
        </w:rPr>
        <w:t>satisfied</w:t>
      </w:r>
      <w:r w:rsidR="00643836" w:rsidRPr="00ED6F76">
        <w:rPr>
          <w:lang w:val="en-GB"/>
        </w:rPr>
        <w:t xml:space="preserve"> by a previously created technology, </w:t>
      </w:r>
      <w:r w:rsidR="00774FF7" w:rsidRPr="00ED6F76">
        <w:rPr>
          <w:lang w:val="en-GB"/>
        </w:rPr>
        <w:t xml:space="preserve">and is less </w:t>
      </w:r>
      <w:r w:rsidR="00643836" w:rsidRPr="00ED6F76">
        <w:rPr>
          <w:lang w:val="en-GB"/>
        </w:rPr>
        <w:t xml:space="preserve">expensive, where cost is defined as the number of component instances of the base technology, NAND, then </w:t>
      </w:r>
      <w:r w:rsidR="00774FF7" w:rsidRPr="00ED6F76">
        <w:rPr>
          <w:lang w:val="en-GB"/>
        </w:rPr>
        <w:t xml:space="preserve">the new technology </w:t>
      </w:r>
      <w:r w:rsidR="00643836" w:rsidRPr="00ED6F76">
        <w:rPr>
          <w:lang w:val="en-GB"/>
        </w:rPr>
        <w:t xml:space="preserve">replaces in memory the technology with the equivalent function and higher </w:t>
      </w:r>
      <w:r w:rsidR="00EC7AF3" w:rsidRPr="00ED6F76">
        <w:rPr>
          <w:lang w:val="en-GB"/>
        </w:rPr>
        <w:t xml:space="preserve">cost. The replaced technology may have been used as a component technology in the construction of other technologies, in which case it is replaced in them as well. The total number of replacements </w:t>
      </w:r>
      <w:r w:rsidR="00774FF7" w:rsidRPr="00ED6F76">
        <w:rPr>
          <w:lang w:val="en-GB"/>
        </w:rPr>
        <w:t>resulting from</w:t>
      </w:r>
      <w:r w:rsidR="00EC7AF3" w:rsidRPr="00ED6F76">
        <w:rPr>
          <w:lang w:val="en-GB"/>
        </w:rPr>
        <w:t xml:space="preserve"> the ne</w:t>
      </w:r>
      <w:r w:rsidR="00EC7AF3" w:rsidRPr="00ED6F76">
        <w:rPr>
          <w:lang w:val="en-GB"/>
        </w:rPr>
        <w:t>w</w:t>
      </w:r>
      <w:r w:rsidR="00EC7AF3" w:rsidRPr="00ED6F76">
        <w:rPr>
          <w:lang w:val="en-GB"/>
        </w:rPr>
        <w:t xml:space="preserve">ly created technology is its innovation size. As with the previous model, </w:t>
      </w:r>
      <w:r w:rsidR="00774FF7" w:rsidRPr="00ED6F76">
        <w:rPr>
          <w:lang w:val="en-GB"/>
        </w:rPr>
        <w:t xml:space="preserve">A&amp;P find </w:t>
      </w:r>
      <w:r w:rsidR="00EC7AF3" w:rsidRPr="00ED6F76">
        <w:rPr>
          <w:lang w:val="en-GB"/>
        </w:rPr>
        <w:t xml:space="preserve">example </w:t>
      </w:r>
      <w:r w:rsidR="00774FF7" w:rsidRPr="00ED6F76">
        <w:rPr>
          <w:lang w:val="en-GB"/>
        </w:rPr>
        <w:t xml:space="preserve">parameter settings </w:t>
      </w:r>
      <w:r w:rsidR="00EC7AF3" w:rsidRPr="00ED6F76">
        <w:rPr>
          <w:lang w:val="en-GB"/>
        </w:rPr>
        <w:t>in which the frequency distribution of innovation sizes tends towards being scale-free.</w:t>
      </w:r>
    </w:p>
    <w:p w:rsidR="00E35C35" w:rsidRPr="00ED6F76" w:rsidRDefault="00E35C35" w:rsidP="00B214A4">
      <w:pPr>
        <w:rPr>
          <w:lang w:val="en-GB"/>
        </w:rPr>
      </w:pPr>
    </w:p>
    <w:p w:rsidR="00EC7AF3" w:rsidRPr="00ED6F76" w:rsidRDefault="00BF1436" w:rsidP="00B214A4">
      <w:pPr>
        <w:rPr>
          <w:lang w:val="en-GB"/>
        </w:rPr>
      </w:pPr>
      <w:r w:rsidRPr="00ED6F76">
        <w:rPr>
          <w:lang w:val="en-GB"/>
        </w:rPr>
        <w:t xml:space="preserve">The model for Simulating Knowledge dynamics in Innovation Networks (SKIN) </w:t>
      </w:r>
      <w:r w:rsidRPr="00ED6F76">
        <w:rPr>
          <w:lang w:val="en-GB"/>
        </w:rPr>
        <w:fldChar w:fldCharType="begin">
          <w:fldData xml:space="preserve">PEVuZE5vdGU+PENpdGU+PEF1dGhvcj5BaHJ3ZWlsZXI8L0F1dGhvcj48WWVhcj4yMDA0PC9ZZWFy
PjxSZWNOdW0+MTIyODwvUmVjTnVtPjxEaXNwbGF5VGV4dD5bNSwgMjcsIDI4XTwvRGlzcGxheVRl
eHQ+PHJlY29yZD48cmVjLW51bWJlcj4xMjI4PC9yZWMtbnVtYmVyPjxmb3JlaWduLWtleXM+PGtl
eSBhcHA9IkVOIiBkYi1pZD0id3N6cmQ1dDV4cDUwd2tlMHhhcTVkNWQwZHJ2cnJyc2Rzd3J6Ij4x
MjI4PC9rZXk+PC9mb3JlaWduLWtleXM+PHJlZi10eXBlIG5hbWU9IkJvb2sgU2VjdGlvbiI+NTwv
cmVmLXR5cGU+PGNvbnRyaWJ1dG9ycz48YXV0aG9ycz48YXV0aG9yPkFocndlaWxlciwgUGV0cmE8
L2F1dGhvcj48YXV0aG9yPlB5a2EsIEFuZHJlYXM8L2F1dGhvcj48YXV0aG9yPkdpbGJlcnQsIE5p
Z2VsPC9hdXRob3I+PC9hdXRob3JzPjxzZWNvbmRhcnktYXV0aG9ycz48YXV0aG9yPkxlb21icnVu
aSwgUm9iZXJ0bzwvYXV0aG9yPjxhdXRob3I+UmljaGlhcmRpLCBNYXR0ZW88L2F1dGhvcj48L3Nl
Y29uZGFyeS1hdXRob3JzPjwvY29udHJpYnV0b3JzPjx0aXRsZXM+PHRpdGxlPlNpbXVsYXRpbmcg
S25vd2xlZGdlIER5bmFtaWNzIGluIElubm92YXRpb24gTmV0d29ya3MgKFNLSU4pPC90aXRsZT48
c2Vjb25kYXJ5LXRpdGxlPkluZHVzdHJ5IGFuZCBsYWJvciBkeW5hbWljcyA6IHRoZSBhZ2VudC1i
YXNlZCBjb21wdXRhdGlvbmFsIGVjb25vbWljcyBhcHByb2FjaCA6IHByb2NlZWRpbmdzIG9mIHRo
ZSBXaWxkQGFjZTIwMDMgd29ya3Nob3AsIFRvcmlubywgSXRhbHksIDMtNCBPY3RvYmVyIDIwMDM8
L3NlY29uZGFyeS10aXRsZT48L3RpdGxlcz48cGFnZXM+Mjg0LTI5NjwvcGFnZXM+PGtleXdvcmRz
PjxrZXl3b3JkPkVjb25vbWljcyBDb21wdXRlciBzaW11bGF0aW9uIENvbmdyZXNzZXMuPC9rZXl3
b3JkPjwva2V5d29yZHM+PGRhdGVzPjx5ZWFyPjIwMDQ8L3llYXI+PC9kYXRlcz48cHViLWxvY2F0
aW9uPlNpbmdhcG9yZSA7IEhhY2tlbnNhY2ttIE5KPC9wdWItbG9jYXRpb24+PHB1Ymxpc2hlcj5X
b3JsZCBTY2llbnRpZmljPC9wdWJsaXNoZXI+PGlzYm4+OTgxMjU2MTAwNTwvaXNibj48YWNjZXNz
aW9uLW51bT4xNDA3MjY0MTwvYWNjZXNzaW9uLW51bT48Y2FsbC1udW0+SmVmZmVyc29uIG9yIEFk
YW1zIEJ1aWxkaW5nIFJlYWRpbmcgUm9vbXMgLSBTVE9SRUQgT0ZGU0lURSBIQjE0My41OyAuSTUz
IDIwMDQ8L2NhbGwtbnVtPjx1cmxzPjwvdXJscz48L3JlY29yZD48L0NpdGU+PENpdGU+PEF1dGhv
cj5HaWxiZXJ0PC9BdXRob3I+PFllYXI+MjAwNzwvWWVhcj48UmVjTnVtPjU2NjwvUmVjTnVtPjxy
ZWNvcmQ+PHJlYy1udW1iZXI+NTY2PC9yZWMtbnVtYmVyPjxmb3JlaWduLWtleXM+PGtleSBhcHA9
IkVOIiBkYi1pZD0id3N6cmQ1dDV4cDUwd2tlMHhhcTVkNWQwZHJ2cnJyc2Rzd3J6Ij41NjY8L2tl
eT48L2ZvcmVpZ24ta2V5cz48cmVmLXR5cGUgbmFtZT0iSm91cm5hbCBBcnRpY2xlIj4xNzwvcmVm
LXR5cGU+PGNvbnRyaWJ1dG9ycz48YXV0aG9ycz48YXV0aG9yPkdpbGJlcnQsIE5pZ2VsPC9hdXRo
b3I+PGF1dGhvcj5BaHJ3ZWlsZXIsIFBldHJhPC9hdXRob3I+PGF1dGhvcj5QeWthLCBBbmRyZWFz
PC9hdXRob3I+PC9hdXRob3JzPjwvY29udHJpYnV0b3JzPjxhdXRoLWFkZHJlc3M+VW5pdiBTdXJy
ZXksIFNjaCBIdW1hbiBTY2ksIEN0ciBSZXMgU29jaWFsIFNpbXVsYXQsIEd1aWxkZm9yZCBHVTIg
N1hILCBTdXJyZXksIEVuZ2xhbmQuIFVuaXYgSGFtYnVyZywgSW5zdCBQb2xpdCBTY2ksIFJlcyBD
dHIgTWVkaWEgJmFtcDsgUG9saXQsIEhhbWJ1cmcsIEdlcm1hbnkuIFVuaXYgQnJlbWVuLCBEZXB0
IEVjb24sIEQtMjgzNTkgQnJlbWVuLCBHZXJtYW55LiYjeEQ7R2lsYmVydCwgTiAocmVwcmludCBh
dXRob3IpLCBVbml2IFN1cnJleSwgU2NoIEh1bWFuIFNjaSwgQ3RyIFJlcyBTb2NpYWwgU2ltdWxh
dCwgR3VpbGRmb3JkIEdVMiA3WEgsIFN1cnJleSwgRW5nbGFuZC4mI3hEO24uZ2lsYmVydEBzdXJy
ZXkuYWMudWs8L2F1dGgtYWRkcmVzcz48dGl0bGVzPjx0aXRsZT5MZWFybmluZyBpbiBpbm5vdmF0
aW9uIG5ldHdvcmtzOiBTb21lIHNpbXVsYXRpb24gZXhwZXJpbWVudHM8L3RpdGxlPjxzZWNvbmRh
cnktdGl0bGU+UGh5c2ljYSBhLVN0YXRpc3RpY2FsIE1lY2hhbmljcyBhbmQgSXRzIEFwcGxpY2F0
aW9uczwvc2Vjb25kYXJ5LXRpdGxlPjwvdGl0bGVzPjxwZXJpb2RpY2FsPjxmdWxsLXRpdGxlPlBo
eXNpY2EgYS1TdGF0aXN0aWNhbCBNZWNoYW5pY3MgYW5kIEl0cyBBcHBsaWNhdGlvbnM8L2Z1bGwt
dGl0bGU+PGFiYnItMT5QaHlzaWNhIEE8L2FiYnItMT48L3BlcmlvZGljYWw+PHBhZ2VzPjEwMC0x
MDk8L3BhZ2VzPjx2b2x1bWU+Mzc4PC92b2x1bWU+PG51bWJlcj4xPC9udW1iZXI+PGtleXdvcmRz
PjxrZXl3b3JkPmlubm92YXRpb248L2tleXdvcmQ+PGtleXdvcmQ+b3JnYW5pemF0aW9uYWwgbGVh
cm5pbmc8L2tleXdvcmQ+PGtleXdvcmQ+c2ltdWxhdGlvbjwva2V5d29yZD48L2tleXdvcmRzPjxk
YXRlcz48eWVhcj4yMDA3PC95ZWFyPjxwdWItZGF0ZXM+PGRhdGU+TWF5PC9kYXRlPjwvcHViLWRh
dGVzPjwvZGF0ZXM+PGlzYm4+MDM3OC00MzcxPC9pc2JuPjxhY2Nlc3Npb24tbnVtPldPUzowMDAy
NDQ5ODY0MDAwMTM8L2FjY2Vzc2lvbi1udW0+PHdvcmstdHlwZT5BcnRpY2xlOyBQcm9jZWVkaW5n
cyBQYXBlcjwvd29yay10eXBlPjx1cmxzPjxyZWxhdGVkLXVybHM+PHVybD4mbHQ7R28gdG8gSVNJ
Jmd0OzovL1dPUzowMDAyNDQ5ODY0MDAwMTM8L3VybD48L3JlbGF0ZWQtdXJscz48L3VybHM+PGVs
ZWN0cm9uaWMtcmVzb3VyY2UtbnVtPjEwLjEwMTYvai5waHlzYS4yMDA2LjExLjA1MDwvZWxlY3Ry
b25pYy1yZXNvdXJjZS1udW0+PGxhbmd1YWdlPkVuZ2xpc2g8L2xhbmd1YWdlPjwvcmVjb3JkPjwv
Q2l0ZT48Q2l0ZT48QXV0aG9yPlB5a2E8L0F1dGhvcj48WWVhcj4yMDA3PC9ZZWFyPjxSZWNOdW0+
NTY4PC9SZWNOdW0+PHJlY29yZD48cmVjLW51bWJlcj41Njg8L3JlYy1udW1iZXI+PGZvcmVpZ24t
a2V5cz48a2V5IGFwcD0iRU4iIGRiLWlkPSJ3c3pyZDV0NXhwNTB3a2UweGFxNWQ1ZDBkcnZycnJz
ZHN3cnoiPjU2ODwva2V5PjwvZm9yZWlnbi1rZXlzPjxyZWYtdHlwZSBuYW1lPSJKb3VybmFsIEFy
dGljbGUiPjE3PC9yZWYtdHlwZT48Y29udHJpYnV0b3JzPjxhdXRob3JzPjxhdXRob3I+UHlrYSwg
QW5kcmVhczwvYXV0aG9yPjxhdXRob3I+R2lsYmVydCwgTmlnZWw8L2F1dGhvcj48YXV0aG9yPkFo
cndlaWxlciwgUGV0cmE8L2F1dGhvcj48L2F1dGhvcnM+PC9jb250cmlidXRvcnM+PGF1dGgtYWRk
cmVzcz5Vbml2IEJyZW1lbiwgRGVwdCBFY29uLCBELTI4MzU5IEJyZW1lbiwgR2VybWFueS4gVW5p
diBTdXJyZXksIFNjaCBIdW1hbiBTY2ksIFN1cnJleSwgRW5nbGFuZC4gVW5pdiBIYW1idXJnLCBJ
bnN0IFBvbGl0IFNjaSwgUmVzIEN0ciBNZWRpYSAmYW1wOyBQb2xpdCwgSGFtYnVyZywgR2VybWFu
eS4mI3hEO1B5a2EsIEEgKHJlcHJpbnQgYXV0aG9yKSwgVW5pdiBCcmVtZW4sIERlcHQgRWNvbiwg
SG9jaHNjaHVscmluZyA0LCBELTI4MzU5IEJyZW1lbiwgR2VybWFueS4mI3hEO3B5a2FAdW5pLWJy
ZW1lbi5kZTwvYXV0aC1hZGRyZXNzPjx0aXRsZXM+PHRpdGxlPlNpbXVsYXRpbmcga25vd2xlZGdl
LWdlbmVyYXRpb24gYW5kIGRpc3RyaWJ1dGlvbiBwcm9jZXNzZXMgaW4gaW5ub3ZhdGlvbiBjb2xs
YWJvcmF0aW9ucyBhbmQgbmV0d29ya3M8L3RpdGxlPjxzZWNvbmRhcnktdGl0bGU+Q3liZXJuZXRp
Y3MgYW5kIFN5c3RlbXM8L3NlY29uZGFyeS10aXRsZT48L3RpdGxlcz48cGVyaW9kaWNhbD48ZnVs
bC10aXRsZT5DeWJlcm5ldGljcyBhbmQgU3lzdGVtczwvZnVsbC10aXRsZT48L3BlcmlvZGljYWw+
PHBhZ2VzPjY2Ny02OTM8L3BhZ2VzPjx2b2x1bWU+Mzg8L3ZvbHVtZT48bnVtYmVyPjc8L251bWJl
cj48a2V5d29yZHM+PGtleXdvcmQ+ci1hbmQtZDwva2V5d29yZD48L2tleXdvcmRzPjxkYXRlcz48
eWVhcj4yMDA3PC95ZWFyPjwvZGF0ZXM+PGlzYm4+MDE5Ni05NzIyPC9pc2JuPjxhY2Nlc3Npb24t
bnVtPldPUzowMDAyNDk0OTU1MDAwMDM8L2FjY2Vzc2lvbi1udW0+PHdvcmstdHlwZT5BcnRpY2xl
OyBQcm9jZWVkaW5ncyBQYXBlcjwvd29yay10eXBlPjx1cmxzPjxyZWxhdGVkLXVybHM+PHVybD4m
bHQ7R28gdG8gSVNJJmd0OzovL1dPUzowMDAyNDk0OTU1MDAwMDM8L3VybD48L3JlbGF0ZWQtdXJs
cz48L3VybHM+PGVsZWN0cm9uaWMtcmVzb3VyY2UtbnVtPjEwLjEwODAvMDE5Njk3MjA3MDE1MzQw
NTk8L2VsZWN0cm9uaWMtcmVzb3VyY2UtbnVtPjxsYW5ndWFnZT5FbmdsaXNoPC9sYW5ndWFnZT48
L3JlY29yZD48L0NpdGU+PC9FbmROb3RlPgB=
</w:fldData>
        </w:fldChar>
      </w:r>
      <w:r w:rsidR="00ED6F76" w:rsidRPr="00ED6F76">
        <w:rPr>
          <w:lang w:val="en-GB"/>
        </w:rPr>
        <w:instrText xml:space="preserve"> ADDIN EN.CITE </w:instrText>
      </w:r>
      <w:r w:rsidR="00ED6F76" w:rsidRPr="00ED6F76">
        <w:rPr>
          <w:lang w:val="en-GB"/>
        </w:rPr>
        <w:fldChar w:fldCharType="begin">
          <w:fldData xml:space="preserve">PEVuZE5vdGU+PENpdGU+PEF1dGhvcj5BaHJ3ZWlsZXI8L0F1dGhvcj48WWVhcj4yMDA0PC9ZZWFy
PjxSZWNOdW0+MTIyODwvUmVjTnVtPjxEaXNwbGF5VGV4dD5bNSwgMjcsIDI4XTwvRGlzcGxheVRl
eHQ+PHJlY29yZD48cmVjLW51bWJlcj4xMjI4PC9yZWMtbnVtYmVyPjxmb3JlaWduLWtleXM+PGtl
eSBhcHA9IkVOIiBkYi1pZD0id3N6cmQ1dDV4cDUwd2tlMHhhcTVkNWQwZHJ2cnJyc2Rzd3J6Ij4x
MjI4PC9rZXk+PC9mb3JlaWduLWtleXM+PHJlZi10eXBlIG5hbWU9IkJvb2sgU2VjdGlvbiI+NTwv
cmVmLXR5cGU+PGNvbnRyaWJ1dG9ycz48YXV0aG9ycz48YXV0aG9yPkFocndlaWxlciwgUGV0cmE8
L2F1dGhvcj48YXV0aG9yPlB5a2EsIEFuZHJlYXM8L2F1dGhvcj48YXV0aG9yPkdpbGJlcnQsIE5p
Z2VsPC9hdXRob3I+PC9hdXRob3JzPjxzZWNvbmRhcnktYXV0aG9ycz48YXV0aG9yPkxlb21icnVu
aSwgUm9iZXJ0bzwvYXV0aG9yPjxhdXRob3I+UmljaGlhcmRpLCBNYXR0ZW88L2F1dGhvcj48L3Nl
Y29uZGFyeS1hdXRob3JzPjwvY29udHJpYnV0b3JzPjx0aXRsZXM+PHRpdGxlPlNpbXVsYXRpbmcg
S25vd2xlZGdlIER5bmFtaWNzIGluIElubm92YXRpb24gTmV0d29ya3MgKFNLSU4pPC90aXRsZT48
c2Vjb25kYXJ5LXRpdGxlPkluZHVzdHJ5IGFuZCBsYWJvciBkeW5hbWljcyA6IHRoZSBhZ2VudC1i
YXNlZCBjb21wdXRhdGlvbmFsIGVjb25vbWljcyBhcHByb2FjaCA6IHByb2NlZWRpbmdzIG9mIHRo
ZSBXaWxkQGFjZTIwMDMgd29ya3Nob3AsIFRvcmlubywgSXRhbHksIDMtNCBPY3RvYmVyIDIwMDM8
L3NlY29uZGFyeS10aXRsZT48L3RpdGxlcz48cGFnZXM+Mjg0LTI5NjwvcGFnZXM+PGtleXdvcmRz
PjxrZXl3b3JkPkVjb25vbWljcyBDb21wdXRlciBzaW11bGF0aW9uIENvbmdyZXNzZXMuPC9rZXl3
b3JkPjwva2V5d29yZHM+PGRhdGVzPjx5ZWFyPjIwMDQ8L3llYXI+PC9kYXRlcz48cHViLWxvY2F0
aW9uPlNpbmdhcG9yZSA7IEhhY2tlbnNhY2ttIE5KPC9wdWItbG9jYXRpb24+PHB1Ymxpc2hlcj5X
b3JsZCBTY2llbnRpZmljPC9wdWJsaXNoZXI+PGlzYm4+OTgxMjU2MTAwNTwvaXNibj48YWNjZXNz
aW9uLW51bT4xNDA3MjY0MTwvYWNjZXNzaW9uLW51bT48Y2FsbC1udW0+SmVmZmVyc29uIG9yIEFk
YW1zIEJ1aWxkaW5nIFJlYWRpbmcgUm9vbXMgLSBTVE9SRUQgT0ZGU0lURSBIQjE0My41OyAuSTUz
IDIwMDQ8L2NhbGwtbnVtPjx1cmxzPjwvdXJscz48L3JlY29yZD48L0NpdGU+PENpdGU+PEF1dGhv
cj5HaWxiZXJ0PC9BdXRob3I+PFllYXI+MjAwNzwvWWVhcj48UmVjTnVtPjU2NjwvUmVjTnVtPjxy
ZWNvcmQ+PHJlYy1udW1iZXI+NTY2PC9yZWMtbnVtYmVyPjxmb3JlaWduLWtleXM+PGtleSBhcHA9
IkVOIiBkYi1pZD0id3N6cmQ1dDV4cDUwd2tlMHhhcTVkNWQwZHJ2cnJyc2Rzd3J6Ij41NjY8L2tl
eT48L2ZvcmVpZ24ta2V5cz48cmVmLXR5cGUgbmFtZT0iSm91cm5hbCBBcnRpY2xlIj4xNzwvcmVm
LXR5cGU+PGNvbnRyaWJ1dG9ycz48YXV0aG9ycz48YXV0aG9yPkdpbGJlcnQsIE5pZ2VsPC9hdXRo
b3I+PGF1dGhvcj5BaHJ3ZWlsZXIsIFBldHJhPC9hdXRob3I+PGF1dGhvcj5QeWthLCBBbmRyZWFz
PC9hdXRob3I+PC9hdXRob3JzPjwvY29udHJpYnV0b3JzPjxhdXRoLWFkZHJlc3M+VW5pdiBTdXJy
ZXksIFNjaCBIdW1hbiBTY2ksIEN0ciBSZXMgU29jaWFsIFNpbXVsYXQsIEd1aWxkZm9yZCBHVTIg
N1hILCBTdXJyZXksIEVuZ2xhbmQuIFVuaXYgSGFtYnVyZywgSW5zdCBQb2xpdCBTY2ksIFJlcyBD
dHIgTWVkaWEgJmFtcDsgUG9saXQsIEhhbWJ1cmcsIEdlcm1hbnkuIFVuaXYgQnJlbWVuLCBEZXB0
IEVjb24sIEQtMjgzNTkgQnJlbWVuLCBHZXJtYW55LiYjeEQ7R2lsYmVydCwgTiAocmVwcmludCBh
dXRob3IpLCBVbml2IFN1cnJleSwgU2NoIEh1bWFuIFNjaSwgQ3RyIFJlcyBTb2NpYWwgU2ltdWxh
dCwgR3VpbGRmb3JkIEdVMiA3WEgsIFN1cnJleSwgRW5nbGFuZC4mI3hEO24uZ2lsYmVydEBzdXJy
ZXkuYWMudWs8L2F1dGgtYWRkcmVzcz48dGl0bGVzPjx0aXRsZT5MZWFybmluZyBpbiBpbm5vdmF0
aW9uIG5ldHdvcmtzOiBTb21lIHNpbXVsYXRpb24gZXhwZXJpbWVudHM8L3RpdGxlPjxzZWNvbmRh
cnktdGl0bGU+UGh5c2ljYSBhLVN0YXRpc3RpY2FsIE1lY2hhbmljcyBhbmQgSXRzIEFwcGxpY2F0
aW9uczwvc2Vjb25kYXJ5LXRpdGxlPjwvdGl0bGVzPjxwZXJpb2RpY2FsPjxmdWxsLXRpdGxlPlBo
eXNpY2EgYS1TdGF0aXN0aWNhbCBNZWNoYW5pY3MgYW5kIEl0cyBBcHBsaWNhdGlvbnM8L2Z1bGwt
dGl0bGU+PGFiYnItMT5QaHlzaWNhIEE8L2FiYnItMT48L3BlcmlvZGljYWw+PHBhZ2VzPjEwMC0x
MDk8L3BhZ2VzPjx2b2x1bWU+Mzc4PC92b2x1bWU+PG51bWJlcj4xPC9udW1iZXI+PGtleXdvcmRz
PjxrZXl3b3JkPmlubm92YXRpb248L2tleXdvcmQ+PGtleXdvcmQ+b3JnYW5pemF0aW9uYWwgbGVh
cm5pbmc8L2tleXdvcmQ+PGtleXdvcmQ+c2ltdWxhdGlvbjwva2V5d29yZD48L2tleXdvcmRzPjxk
YXRlcz48eWVhcj4yMDA3PC95ZWFyPjxwdWItZGF0ZXM+PGRhdGU+TWF5PC9kYXRlPjwvcHViLWRh
dGVzPjwvZGF0ZXM+PGlzYm4+MDM3OC00MzcxPC9pc2JuPjxhY2Nlc3Npb24tbnVtPldPUzowMDAy
NDQ5ODY0MDAwMTM8L2FjY2Vzc2lvbi1udW0+PHdvcmstdHlwZT5BcnRpY2xlOyBQcm9jZWVkaW5n
cyBQYXBlcjwvd29yay10eXBlPjx1cmxzPjxyZWxhdGVkLXVybHM+PHVybD4mbHQ7R28gdG8gSVNJ
Jmd0OzovL1dPUzowMDAyNDQ5ODY0MDAwMTM8L3VybD48L3JlbGF0ZWQtdXJscz48L3VybHM+PGVs
ZWN0cm9uaWMtcmVzb3VyY2UtbnVtPjEwLjEwMTYvai5waHlzYS4yMDA2LjExLjA1MDwvZWxlY3Ry
b25pYy1yZXNvdXJjZS1udW0+PGxhbmd1YWdlPkVuZ2xpc2g8L2xhbmd1YWdlPjwvcmVjb3JkPjwv
Q2l0ZT48Q2l0ZT48QXV0aG9yPlB5a2E8L0F1dGhvcj48WWVhcj4yMDA3PC9ZZWFyPjxSZWNOdW0+
NTY4PC9SZWNOdW0+PHJlY29yZD48cmVjLW51bWJlcj41Njg8L3JlYy1udW1iZXI+PGZvcmVpZ24t
a2V5cz48a2V5IGFwcD0iRU4iIGRiLWlkPSJ3c3pyZDV0NXhwNTB3a2UweGFxNWQ1ZDBkcnZycnJz
ZHN3cnoiPjU2ODwva2V5PjwvZm9yZWlnbi1rZXlzPjxyZWYtdHlwZSBuYW1lPSJKb3VybmFsIEFy
dGljbGUiPjE3PC9yZWYtdHlwZT48Y29udHJpYnV0b3JzPjxhdXRob3JzPjxhdXRob3I+UHlrYSwg
QW5kcmVhczwvYXV0aG9yPjxhdXRob3I+R2lsYmVydCwgTmlnZWw8L2F1dGhvcj48YXV0aG9yPkFo
cndlaWxlciwgUGV0cmE8L2F1dGhvcj48L2F1dGhvcnM+PC9jb250cmlidXRvcnM+PGF1dGgtYWRk
cmVzcz5Vbml2IEJyZW1lbiwgRGVwdCBFY29uLCBELTI4MzU5IEJyZW1lbiwgR2VybWFueS4gVW5p
diBTdXJyZXksIFNjaCBIdW1hbiBTY2ksIFN1cnJleSwgRW5nbGFuZC4gVW5pdiBIYW1idXJnLCBJ
bnN0IFBvbGl0IFNjaSwgUmVzIEN0ciBNZWRpYSAmYW1wOyBQb2xpdCwgSGFtYnVyZywgR2VybWFu
eS4mI3hEO1B5a2EsIEEgKHJlcHJpbnQgYXV0aG9yKSwgVW5pdiBCcmVtZW4sIERlcHQgRWNvbiwg
SG9jaHNjaHVscmluZyA0LCBELTI4MzU5IEJyZW1lbiwgR2VybWFueS4mI3hEO3B5a2FAdW5pLWJy
ZW1lbi5kZTwvYXV0aC1hZGRyZXNzPjx0aXRsZXM+PHRpdGxlPlNpbXVsYXRpbmcga25vd2xlZGdl
LWdlbmVyYXRpb24gYW5kIGRpc3RyaWJ1dGlvbiBwcm9jZXNzZXMgaW4gaW5ub3ZhdGlvbiBjb2xs
YWJvcmF0aW9ucyBhbmQgbmV0d29ya3M8L3RpdGxlPjxzZWNvbmRhcnktdGl0bGU+Q3liZXJuZXRp
Y3MgYW5kIFN5c3RlbXM8L3NlY29uZGFyeS10aXRsZT48L3RpdGxlcz48cGVyaW9kaWNhbD48ZnVs
bC10aXRsZT5DeWJlcm5ldGljcyBhbmQgU3lzdGVtczwvZnVsbC10aXRsZT48L3BlcmlvZGljYWw+
PHBhZ2VzPjY2Ny02OTM8L3BhZ2VzPjx2b2x1bWU+Mzg8L3ZvbHVtZT48bnVtYmVyPjc8L251bWJl
cj48a2V5d29yZHM+PGtleXdvcmQ+ci1hbmQtZDwva2V5d29yZD48L2tleXdvcmRzPjxkYXRlcz48
eWVhcj4yMDA3PC95ZWFyPjwvZGF0ZXM+PGlzYm4+MDE5Ni05NzIyPC9pc2JuPjxhY2Nlc3Npb24t
bnVtPldPUzowMDAyNDk0OTU1MDAwMDM8L2FjY2Vzc2lvbi1udW0+PHdvcmstdHlwZT5BcnRpY2xl
OyBQcm9jZWVkaW5ncyBQYXBlcjwvd29yay10eXBlPjx1cmxzPjxyZWxhdGVkLXVybHM+PHVybD4m
bHQ7R28gdG8gSVNJJmd0OzovL1dPUzowMDAyNDk0OTU1MDAwMDM8L3VybD48L3JlbGF0ZWQtdXJs
cz48L3VybHM+PGVsZWN0cm9uaWMtcmVzb3VyY2UtbnVtPjEwLjEwODAvMDE5Njk3MjA3MDE1MzQw
NTk8L2VsZWN0cm9uaWMtcmVzb3VyY2UtbnVtPjxsYW5ndWFnZT5FbmdsaXNoPC9sYW5ndWFnZT48
L3JlY29yZD48L0NpdGU+PC9FbmROb3RlPgB=
</w:fldData>
        </w:fldChar>
      </w:r>
      <w:r w:rsidR="00ED6F76" w:rsidRPr="00ED6F76">
        <w:rPr>
          <w:lang w:val="en-GB"/>
        </w:rPr>
        <w:instrText xml:space="preserve"> ADDIN EN.CITE.DATA </w:instrText>
      </w:r>
      <w:r w:rsidR="00ED6F76" w:rsidRPr="00ED6F76">
        <w:rPr>
          <w:lang w:val="en-GB"/>
        </w:rPr>
      </w:r>
      <w:r w:rsidR="00ED6F76" w:rsidRPr="00ED6F76">
        <w:rPr>
          <w:lang w:val="en-GB"/>
        </w:rPr>
        <w:fldChar w:fldCharType="end"/>
      </w:r>
      <w:r w:rsidRPr="00ED6F76">
        <w:rPr>
          <w:lang w:val="en-GB"/>
        </w:rPr>
      </w:r>
      <w:r w:rsidRPr="00ED6F76">
        <w:rPr>
          <w:lang w:val="en-GB"/>
        </w:rPr>
        <w:fldChar w:fldCharType="separate"/>
      </w:r>
      <w:r w:rsidR="00ED6F76" w:rsidRPr="00ED6F76">
        <w:rPr>
          <w:lang w:val="en-GB"/>
        </w:rPr>
        <w:t>[</w:t>
      </w:r>
      <w:hyperlink w:anchor="_ENREF_5" w:tooltip="Ahrweiler, 2004 #1228" w:history="1">
        <w:r w:rsidR="00242F5A" w:rsidRPr="00ED6F76">
          <w:rPr>
            <w:lang w:val="en-GB"/>
          </w:rPr>
          <w:t>5</w:t>
        </w:r>
      </w:hyperlink>
      <w:r w:rsidR="00ED6F76" w:rsidRPr="00ED6F76">
        <w:rPr>
          <w:lang w:val="en-GB"/>
        </w:rPr>
        <w:t xml:space="preserve">, </w:t>
      </w:r>
      <w:hyperlink w:anchor="_ENREF_27" w:tooltip="Gilbert, 2007 #566" w:history="1">
        <w:r w:rsidR="00242F5A" w:rsidRPr="00ED6F76">
          <w:rPr>
            <w:lang w:val="en-GB"/>
          </w:rPr>
          <w:t>27</w:t>
        </w:r>
      </w:hyperlink>
      <w:r w:rsidR="00ED6F76" w:rsidRPr="00ED6F76">
        <w:rPr>
          <w:lang w:val="en-GB"/>
        </w:rPr>
        <w:t xml:space="preserve">, </w:t>
      </w:r>
      <w:hyperlink w:anchor="_ENREF_28" w:tooltip="Pyka, 2007 #568" w:history="1">
        <w:r w:rsidR="00242F5A" w:rsidRPr="00ED6F76">
          <w:rPr>
            <w:lang w:val="en-GB"/>
          </w:rPr>
          <w:t>28</w:t>
        </w:r>
      </w:hyperlink>
      <w:r w:rsidR="00ED6F76" w:rsidRPr="00ED6F76">
        <w:rPr>
          <w:lang w:val="en-GB"/>
        </w:rPr>
        <w:t>]</w:t>
      </w:r>
      <w:r w:rsidRPr="00ED6F76">
        <w:rPr>
          <w:lang w:val="en-GB"/>
        </w:rPr>
        <w:fldChar w:fldCharType="end"/>
      </w:r>
      <w:proofErr w:type="gramStart"/>
      <w:r w:rsidRPr="00ED6F76">
        <w:rPr>
          <w:lang w:val="en-GB"/>
        </w:rPr>
        <w:t xml:space="preserve">  simulates</w:t>
      </w:r>
      <w:proofErr w:type="gramEnd"/>
      <w:r w:rsidRPr="00ED6F76">
        <w:rPr>
          <w:lang w:val="en-GB"/>
        </w:rPr>
        <w:t xml:space="preserve"> a dynamic population of firms. Each firm possesses a set of units of knowledge, called </w:t>
      </w:r>
      <w:proofErr w:type="spellStart"/>
      <w:r w:rsidRPr="00ED6F76">
        <w:rPr>
          <w:lang w:val="en-GB"/>
        </w:rPr>
        <w:t>kenes</w:t>
      </w:r>
      <w:proofErr w:type="spellEnd"/>
      <w:r w:rsidRPr="00ED6F76">
        <w:rPr>
          <w:lang w:val="en-GB"/>
        </w:rPr>
        <w:t xml:space="preserve">, and a strategy, called an innovation hypothesis (IH), for combining several </w:t>
      </w:r>
      <w:proofErr w:type="spellStart"/>
      <w:r w:rsidRPr="00ED6F76">
        <w:rPr>
          <w:lang w:val="en-GB"/>
        </w:rPr>
        <w:t>kenes</w:t>
      </w:r>
      <w:proofErr w:type="spellEnd"/>
      <w:r w:rsidRPr="00ED6F76">
        <w:rPr>
          <w:lang w:val="en-GB"/>
        </w:rPr>
        <w:t xml:space="preserve"> to make a product. </w:t>
      </w:r>
      <w:r w:rsidR="00482C60" w:rsidRPr="00ED6F76">
        <w:rPr>
          <w:lang w:val="en-GB"/>
        </w:rPr>
        <w:t xml:space="preserve">Input </w:t>
      </w:r>
      <w:proofErr w:type="spellStart"/>
      <w:r w:rsidR="00482C60" w:rsidRPr="00ED6F76">
        <w:rPr>
          <w:lang w:val="en-GB"/>
        </w:rPr>
        <w:t>kenes</w:t>
      </w:r>
      <w:proofErr w:type="spellEnd"/>
      <w:r w:rsidR="00482C60" w:rsidRPr="00ED6F76">
        <w:rPr>
          <w:lang w:val="en-GB"/>
        </w:rPr>
        <w:t xml:space="preserve"> not possessed by the firm must be sourced from a market supplied by the other firms. </w:t>
      </w:r>
      <w:r w:rsidRPr="00ED6F76">
        <w:rPr>
          <w:lang w:val="en-GB"/>
        </w:rPr>
        <w:t xml:space="preserve">Each </w:t>
      </w:r>
      <w:proofErr w:type="spellStart"/>
      <w:r w:rsidRPr="00ED6F76">
        <w:rPr>
          <w:lang w:val="en-GB"/>
        </w:rPr>
        <w:t>kene</w:t>
      </w:r>
      <w:proofErr w:type="spellEnd"/>
      <w:r w:rsidRPr="00ED6F76">
        <w:rPr>
          <w:lang w:val="en-GB"/>
        </w:rPr>
        <w:t xml:space="preserve"> is a triple of numbers, representing a capability, an ability and expertise. Products are created as </w:t>
      </w:r>
      <w:r w:rsidR="00770FB5" w:rsidRPr="00ED6F76">
        <w:rPr>
          <w:lang w:val="en-GB"/>
        </w:rPr>
        <w:t>a normalised</w:t>
      </w:r>
      <w:r w:rsidRPr="00ED6F76">
        <w:rPr>
          <w:lang w:val="en-GB"/>
        </w:rPr>
        <w:t xml:space="preserve"> sum-product of capabilities and abilities of the </w:t>
      </w:r>
      <w:proofErr w:type="spellStart"/>
      <w:r w:rsidRPr="00ED6F76">
        <w:rPr>
          <w:lang w:val="en-GB"/>
        </w:rPr>
        <w:t>kenes</w:t>
      </w:r>
      <w:proofErr w:type="spellEnd"/>
      <w:r w:rsidRPr="00ED6F76">
        <w:rPr>
          <w:lang w:val="en-GB"/>
        </w:rPr>
        <w:t xml:space="preserve"> in the IH, and given a level of quality based on </w:t>
      </w:r>
      <w:r w:rsidR="00770FB5" w:rsidRPr="00ED6F76">
        <w:rPr>
          <w:lang w:val="en-GB"/>
        </w:rPr>
        <w:t xml:space="preserve">a </w:t>
      </w:r>
      <w:r w:rsidRPr="00ED6F76">
        <w:rPr>
          <w:lang w:val="en-GB"/>
        </w:rPr>
        <w:t xml:space="preserve">sum-product of the </w:t>
      </w:r>
      <w:r w:rsidR="00770FB5" w:rsidRPr="00ED6F76">
        <w:rPr>
          <w:lang w:val="en-GB"/>
        </w:rPr>
        <w:t xml:space="preserve">same </w:t>
      </w:r>
      <w:proofErr w:type="spellStart"/>
      <w:r w:rsidRPr="00ED6F76">
        <w:rPr>
          <w:lang w:val="en-GB"/>
        </w:rPr>
        <w:t>kenes</w:t>
      </w:r>
      <w:proofErr w:type="spellEnd"/>
      <w:r w:rsidRPr="00ED6F76">
        <w:rPr>
          <w:lang w:val="en-GB"/>
        </w:rPr>
        <w:t xml:space="preserve">’ abilities and expertise. Firms lacking a market for their products can perform incremental </w:t>
      </w:r>
      <w:r w:rsidR="00482C60" w:rsidRPr="00ED6F76">
        <w:rPr>
          <w:lang w:val="en-GB"/>
        </w:rPr>
        <w:t>research</w:t>
      </w:r>
      <w:r w:rsidRPr="00ED6F76">
        <w:rPr>
          <w:lang w:val="en-GB"/>
        </w:rPr>
        <w:t xml:space="preserve"> to adjust their abilities, radical </w:t>
      </w:r>
      <w:r w:rsidR="00482C60" w:rsidRPr="00ED6F76">
        <w:rPr>
          <w:lang w:val="en-GB"/>
        </w:rPr>
        <w:t>research</w:t>
      </w:r>
      <w:r w:rsidRPr="00ED6F76">
        <w:rPr>
          <w:lang w:val="en-GB"/>
        </w:rPr>
        <w:t xml:space="preserve"> to swap a </w:t>
      </w:r>
      <w:proofErr w:type="spellStart"/>
      <w:r w:rsidRPr="00ED6F76">
        <w:rPr>
          <w:lang w:val="en-GB"/>
        </w:rPr>
        <w:t>kene</w:t>
      </w:r>
      <w:proofErr w:type="spellEnd"/>
      <w:r w:rsidRPr="00ED6F76">
        <w:rPr>
          <w:lang w:val="en-GB"/>
        </w:rPr>
        <w:t xml:space="preserve"> in their IH for another </w:t>
      </w:r>
      <w:proofErr w:type="spellStart"/>
      <w:r w:rsidRPr="00ED6F76">
        <w:rPr>
          <w:lang w:val="en-GB"/>
        </w:rPr>
        <w:t>kene</w:t>
      </w:r>
      <w:proofErr w:type="spellEnd"/>
      <w:r w:rsidRPr="00ED6F76">
        <w:rPr>
          <w:lang w:val="en-GB"/>
        </w:rPr>
        <w:t xml:space="preserve">, or enter </w:t>
      </w:r>
      <w:r w:rsidR="00482C60" w:rsidRPr="00ED6F76">
        <w:rPr>
          <w:lang w:val="en-GB"/>
        </w:rPr>
        <w:t>a</w:t>
      </w:r>
      <w:r w:rsidR="00770FB5" w:rsidRPr="00ED6F76">
        <w:rPr>
          <w:lang w:val="en-GB"/>
        </w:rPr>
        <w:t>n alliance or</w:t>
      </w:r>
      <w:r w:rsidR="00482C60" w:rsidRPr="00ED6F76">
        <w:rPr>
          <w:lang w:val="en-GB"/>
        </w:rPr>
        <w:t xml:space="preserve"> partnership</w:t>
      </w:r>
      <w:r w:rsidRPr="00ED6F76">
        <w:rPr>
          <w:lang w:val="en-GB"/>
        </w:rPr>
        <w:t xml:space="preserve"> with another firm to access </w:t>
      </w:r>
      <w:r w:rsidR="00482C60" w:rsidRPr="00ED6F76">
        <w:rPr>
          <w:lang w:val="en-GB"/>
        </w:rPr>
        <w:t>that</w:t>
      </w:r>
      <w:r w:rsidRPr="00ED6F76">
        <w:rPr>
          <w:lang w:val="en-GB"/>
        </w:rPr>
        <w:t xml:space="preserve"> firm’s </w:t>
      </w:r>
      <w:proofErr w:type="spellStart"/>
      <w:r w:rsidRPr="00ED6F76">
        <w:rPr>
          <w:lang w:val="en-GB"/>
        </w:rPr>
        <w:t>kenes</w:t>
      </w:r>
      <w:proofErr w:type="spellEnd"/>
      <w:r w:rsidRPr="00ED6F76">
        <w:rPr>
          <w:lang w:val="en-GB"/>
        </w:rPr>
        <w:t xml:space="preserve">. Expertise scores increase in </w:t>
      </w:r>
      <w:proofErr w:type="spellStart"/>
      <w:r w:rsidRPr="00ED6F76">
        <w:rPr>
          <w:lang w:val="en-GB"/>
        </w:rPr>
        <w:t>kenes</w:t>
      </w:r>
      <w:proofErr w:type="spellEnd"/>
      <w:r w:rsidRPr="00ED6F76">
        <w:rPr>
          <w:lang w:val="en-GB"/>
        </w:rPr>
        <w:t xml:space="preserve"> when </w:t>
      </w:r>
      <w:r w:rsidR="00D129B1" w:rsidRPr="00ED6F76">
        <w:rPr>
          <w:lang w:val="en-GB"/>
        </w:rPr>
        <w:t xml:space="preserve">they are </w:t>
      </w:r>
      <w:r w:rsidRPr="00ED6F76">
        <w:rPr>
          <w:lang w:val="en-GB"/>
        </w:rPr>
        <w:t xml:space="preserve">used, but decrease when not in use, and </w:t>
      </w:r>
      <w:proofErr w:type="spellStart"/>
      <w:r w:rsidRPr="00ED6F76">
        <w:rPr>
          <w:lang w:val="en-GB"/>
        </w:rPr>
        <w:t>kenes</w:t>
      </w:r>
      <w:proofErr w:type="spellEnd"/>
      <w:r w:rsidRPr="00ED6F76">
        <w:rPr>
          <w:lang w:val="en-GB"/>
        </w:rPr>
        <w:t xml:space="preserve"> with 0 </w:t>
      </w:r>
      <w:proofErr w:type="gramStart"/>
      <w:r w:rsidRPr="00ED6F76">
        <w:rPr>
          <w:lang w:val="en-GB"/>
        </w:rPr>
        <w:t>expertise are</w:t>
      </w:r>
      <w:proofErr w:type="gramEnd"/>
      <w:r w:rsidRPr="00ED6F76">
        <w:rPr>
          <w:lang w:val="en-GB"/>
        </w:rPr>
        <w:t xml:space="preserve"> forgotten by the firm. </w:t>
      </w:r>
      <w:r w:rsidR="00482C60" w:rsidRPr="00ED6F76">
        <w:rPr>
          <w:lang w:val="en-GB"/>
        </w:rPr>
        <w:t xml:space="preserve">Partners are chosen based on past experience of </w:t>
      </w:r>
      <w:r w:rsidR="00482C60" w:rsidRPr="00ED6F76">
        <w:rPr>
          <w:lang w:val="en-GB"/>
        </w:rPr>
        <w:lastRenderedPageBreak/>
        <w:t xml:space="preserve">partnership, customer and supplier relations, and the degree of similarity in </w:t>
      </w:r>
      <w:proofErr w:type="spellStart"/>
      <w:r w:rsidR="00482C60" w:rsidRPr="00ED6F76">
        <w:rPr>
          <w:lang w:val="en-GB"/>
        </w:rPr>
        <w:t>kenes</w:t>
      </w:r>
      <w:proofErr w:type="spellEnd"/>
      <w:r w:rsidR="00482C60" w:rsidRPr="00ED6F76">
        <w:rPr>
          <w:lang w:val="en-GB"/>
        </w:rPr>
        <w:t xml:space="preserve"> to </w:t>
      </w:r>
      <w:r w:rsidR="00D129B1" w:rsidRPr="00ED6F76">
        <w:rPr>
          <w:lang w:val="en-GB"/>
        </w:rPr>
        <w:t>the choosing firm</w:t>
      </w:r>
      <w:r w:rsidR="00482C60" w:rsidRPr="00ED6F76">
        <w:rPr>
          <w:lang w:val="en-GB"/>
        </w:rPr>
        <w:t xml:space="preserve">. Regular partners may unite to form an innovation network, which then can create extra products in addition to those produced by its members. Products on the markets have dynamic prices reflecting </w:t>
      </w:r>
      <w:r w:rsidR="00D129B1" w:rsidRPr="00ED6F76">
        <w:rPr>
          <w:lang w:val="en-GB"/>
        </w:rPr>
        <w:t xml:space="preserve">recent </w:t>
      </w:r>
      <w:r w:rsidR="00482C60" w:rsidRPr="00ED6F76">
        <w:rPr>
          <w:lang w:val="en-GB"/>
        </w:rPr>
        <w:t>supply and demand, research has costs</w:t>
      </w:r>
      <w:r w:rsidR="00D129B1" w:rsidRPr="00ED6F76">
        <w:rPr>
          <w:lang w:val="en-GB"/>
        </w:rPr>
        <w:t>, and firms’ behaviour reflects their wealth</w:t>
      </w:r>
      <w:r w:rsidR="00482C60" w:rsidRPr="00ED6F76">
        <w:rPr>
          <w:lang w:val="en-GB"/>
        </w:rPr>
        <w:t>.</w:t>
      </w:r>
    </w:p>
    <w:p w:rsidR="00DF000B" w:rsidRPr="00ED6F76" w:rsidRDefault="00DF000B" w:rsidP="00B214A4">
      <w:pPr>
        <w:rPr>
          <w:lang w:val="en-GB"/>
        </w:rPr>
      </w:pPr>
    </w:p>
    <w:p w:rsidR="00770FB5" w:rsidRPr="00ED6F76" w:rsidRDefault="00770FB5" w:rsidP="00B214A4">
      <w:pPr>
        <w:rPr>
          <w:lang w:val="en-GB"/>
        </w:rPr>
      </w:pPr>
      <w:r w:rsidRPr="00ED6F76">
        <w:rPr>
          <w:lang w:val="en-GB"/>
        </w:rPr>
        <w:t xml:space="preserve">The model of emergent innovation networks of </w:t>
      </w:r>
      <w:r w:rsidRPr="00ED6F76">
        <w:rPr>
          <w:lang w:val="en-GB"/>
        </w:rPr>
        <w:fldChar w:fldCharType="begin"/>
      </w:r>
      <w:r w:rsidR="00ED6F76" w:rsidRPr="00ED6F76">
        <w:rPr>
          <w:lang w:val="en-GB"/>
        </w:rPr>
        <w:instrText xml:space="preserve"> ADDIN EN.CITE &lt;EndNote&gt;&lt;Cite AuthorYear="1"&gt;&lt;Author&gt;Cowan&lt;/Author&gt;&lt;Year&gt;2007&lt;/Year&gt;&lt;RecNum&gt;1205&lt;/RecNum&gt;&lt;DisplayText&gt;Cowan, Jonard and Zimmermann [6]&lt;/DisplayText&gt;&lt;record&gt;&lt;rec-number&gt;1205&lt;/rec-number&gt;&lt;foreign-keys&gt;&lt;key app="EN" db-id="wszrd5t5xp50wke0xaq5d5d0drvrrrsdswrz"&gt;1205&lt;/key&gt;&lt;/foreign-keys&gt;&lt;ref-type name="Journal Article"&gt;17&lt;/ref-type&gt;&lt;contributors&gt;&lt;authors&gt;&lt;author&gt;Cowan, R.&lt;/author&gt;&lt;author&gt;Jonard, N.&lt;/author&gt;&lt;author&gt;Zimmermann, J. B.&lt;/author&gt;&lt;/authors&gt;&lt;/contributors&gt;&lt;auth-address&gt;Univ Maastricht, UNU MERIT, NL-6200 MD Maastricht, Netherlands. Ecole Polytech, CREA, CNRS, F-75005 Paris, France. EHSESS, GREQAM, CNRS, F-13002 Marseille, France.&amp;#xD;Cowan, R (reprint author), Univ Maastricht, UNU MERIT, POB 616, NL-6200 MD Maastricht, Netherlands.&amp;#xD;r.cowan@merit.unimaas.nl; nicolas.jonard@shs.polytechnique.fr; jean-benoit.zimmermann@univmed.fr&lt;/auth-address&gt;&lt;titles&gt;&lt;title&gt;Bilateral collaboration and the emergence of innovation networks&lt;/title&gt;&lt;secondary-title&gt;Management Science&lt;/secondary-title&gt;&lt;/titles&gt;&lt;periodical&gt;&lt;full-title&gt;Management Science&lt;/full-title&gt;&lt;/periodical&gt;&lt;pages&gt;1051-1067&lt;/pages&gt;&lt;volume&gt;53&lt;/volume&gt;&lt;number&gt;7&lt;/number&gt;&lt;keywords&gt;&lt;keyword&gt;networks&lt;/keyword&gt;&lt;keyword&gt;innovation&lt;/keyword&gt;&lt;keyword&gt;knowledge&lt;/keyword&gt;&lt;keyword&gt;collaborative R&amp;amp;D&lt;/keyword&gt;&lt;keyword&gt;embeddedness&lt;/keyword&gt;&lt;keyword&gt;alliance formation&lt;/keyword&gt;&lt;keyword&gt;interorganizational collaboration&lt;/keyword&gt;&lt;keyword&gt;social-structure&lt;/keyword&gt;&lt;keyword&gt;knowledge&lt;/keyword&gt;&lt;keyword&gt;growth&lt;/keyword&gt;&lt;keyword&gt;model&lt;/keyword&gt;&lt;keyword&gt;performance&lt;/keyword&gt;&lt;keyword&gt;firm&lt;/keyword&gt;&lt;keyword&gt;embeddedness&lt;/keyword&gt;&lt;keyword&gt;integration&lt;/keyword&gt;&lt;/keywords&gt;&lt;dates&gt;&lt;year&gt;2007&lt;/year&gt;&lt;pub-dates&gt;&lt;date&gt;Jul&lt;/date&gt;&lt;/pub-dates&gt;&lt;/dates&gt;&lt;isbn&gt;0025-1909&lt;/isbn&gt;&lt;accession-num&gt;WOS:000248750100003&lt;/accession-num&gt;&lt;work-type&gt;Article&lt;/work-type&gt;&lt;urls&gt;&lt;related-urls&gt;&lt;url&gt;&amp;lt;Go to ISI&amp;gt;://WOS:000248750100003&lt;/url&gt;&lt;/related-urls&gt;&lt;/urls&gt;&lt;electronic-resource-num&gt;10.1287/mnsc.1060.0618&lt;/electronic-resource-num&gt;&lt;language&gt;English&lt;/language&gt;&lt;/record&gt;&lt;/Cite&gt;&lt;/EndNote&gt;</w:instrText>
      </w:r>
      <w:r w:rsidRPr="00ED6F76">
        <w:rPr>
          <w:lang w:val="en-GB"/>
        </w:rPr>
        <w:fldChar w:fldCharType="separate"/>
      </w:r>
      <w:hyperlink w:anchor="_ENREF_6" w:tooltip="Cowan, 2007 #1205" w:history="1">
        <w:r w:rsidR="00242F5A" w:rsidRPr="00ED6F76">
          <w:rPr>
            <w:lang w:val="en-GB"/>
          </w:rPr>
          <w:t>Cowan, Jonard and Zimmermann [6</w:t>
        </w:r>
      </w:hyperlink>
      <w:r w:rsidR="00ED6F76" w:rsidRPr="00ED6F76">
        <w:rPr>
          <w:lang w:val="en-GB"/>
        </w:rPr>
        <w:t>]</w:t>
      </w:r>
      <w:r w:rsidRPr="00ED6F76">
        <w:rPr>
          <w:lang w:val="en-GB"/>
        </w:rPr>
        <w:fldChar w:fldCharType="end"/>
      </w:r>
      <w:r w:rsidRPr="00ED6F76">
        <w:rPr>
          <w:lang w:val="en-GB"/>
        </w:rPr>
        <w:t xml:space="preserve"> </w:t>
      </w:r>
      <w:r w:rsidR="004E5252" w:rsidRPr="00ED6F76">
        <w:rPr>
          <w:lang w:val="en-GB"/>
        </w:rPr>
        <w:t xml:space="preserve">(CJZ) </w:t>
      </w:r>
      <w:r w:rsidRPr="00ED6F76">
        <w:rPr>
          <w:lang w:val="en-GB"/>
        </w:rPr>
        <w:t>also simulates a population of firms with knowledge resources. Each firm’s knowledge is a vector of continuous variables</w:t>
      </w:r>
      <w:r w:rsidR="00A01D07" w:rsidRPr="00ED6F76">
        <w:rPr>
          <w:lang w:val="en-GB"/>
        </w:rPr>
        <w:t>, representing several dimensions of knowledge</w:t>
      </w:r>
      <w:r w:rsidRPr="00ED6F76">
        <w:rPr>
          <w:lang w:val="en-GB"/>
        </w:rPr>
        <w:t xml:space="preserve">. Pairs of firms can collaborate to create new amounts of knowledge, with the amount </w:t>
      </w:r>
      <w:r w:rsidR="00A914BB" w:rsidRPr="00ED6F76">
        <w:rPr>
          <w:lang w:val="en-GB"/>
        </w:rPr>
        <w:t>computed</w:t>
      </w:r>
      <w:r w:rsidRPr="00ED6F76">
        <w:rPr>
          <w:lang w:val="en-GB"/>
        </w:rPr>
        <w:t xml:space="preserve"> </w:t>
      </w:r>
      <w:r w:rsidR="00A914BB" w:rsidRPr="00ED6F76">
        <w:rPr>
          <w:lang w:val="en-GB"/>
        </w:rPr>
        <w:t xml:space="preserve">using </w:t>
      </w:r>
      <w:r w:rsidRPr="00ED6F76">
        <w:rPr>
          <w:lang w:val="en-GB"/>
        </w:rPr>
        <w:t xml:space="preserve">a constant-elasticity-of-substitution </w:t>
      </w:r>
      <w:r w:rsidR="00A914BB" w:rsidRPr="00ED6F76">
        <w:rPr>
          <w:lang w:val="en-GB"/>
        </w:rPr>
        <w:t xml:space="preserve">(CES) </w:t>
      </w:r>
      <w:r w:rsidRPr="00ED6F76">
        <w:rPr>
          <w:lang w:val="en-GB"/>
        </w:rPr>
        <w:t xml:space="preserve">production function. </w:t>
      </w:r>
      <w:r w:rsidR="00A914BB" w:rsidRPr="00ED6F76">
        <w:rPr>
          <w:lang w:val="en-GB"/>
        </w:rPr>
        <w:t>Each input</w:t>
      </w:r>
      <w:r w:rsidR="002166CE" w:rsidRPr="00ED6F76">
        <w:rPr>
          <w:lang w:val="en-GB"/>
        </w:rPr>
        <w:t xml:space="preserve"> to this function </w:t>
      </w:r>
      <w:r w:rsidR="00A914BB" w:rsidRPr="00ED6F76">
        <w:rPr>
          <w:lang w:val="en-GB"/>
        </w:rPr>
        <w:t>is a weighted sum</w:t>
      </w:r>
      <w:r w:rsidR="002166CE" w:rsidRPr="00ED6F76">
        <w:rPr>
          <w:lang w:val="en-GB"/>
        </w:rPr>
        <w:t xml:space="preserve"> of the minimum and maximum values </w:t>
      </w:r>
      <w:r w:rsidR="00A01D07" w:rsidRPr="00ED6F76">
        <w:rPr>
          <w:lang w:val="en-GB"/>
        </w:rPr>
        <w:t xml:space="preserve">in </w:t>
      </w:r>
      <w:r w:rsidR="00A914BB" w:rsidRPr="00ED6F76">
        <w:rPr>
          <w:lang w:val="en-GB"/>
        </w:rPr>
        <w:t>the corresponding</w:t>
      </w:r>
      <w:r w:rsidR="00A01D07" w:rsidRPr="00ED6F76">
        <w:rPr>
          <w:lang w:val="en-GB"/>
        </w:rPr>
        <w:t xml:space="preserve"> dimension </w:t>
      </w:r>
      <w:r w:rsidR="002166CE" w:rsidRPr="00ED6F76">
        <w:rPr>
          <w:lang w:val="en-GB"/>
        </w:rPr>
        <w:t xml:space="preserve">of the collaborating firms’ knowledge </w:t>
      </w:r>
      <w:r w:rsidR="00A914BB" w:rsidRPr="00ED6F76">
        <w:rPr>
          <w:lang w:val="en-GB"/>
        </w:rPr>
        <w:t>vectors</w:t>
      </w:r>
      <w:r w:rsidR="002166CE" w:rsidRPr="00ED6F76">
        <w:rPr>
          <w:lang w:val="en-GB"/>
        </w:rPr>
        <w:t xml:space="preserve">, the idea </w:t>
      </w:r>
      <w:r w:rsidR="00A01D07" w:rsidRPr="00ED6F76">
        <w:rPr>
          <w:lang w:val="en-GB"/>
        </w:rPr>
        <w:t xml:space="preserve">here </w:t>
      </w:r>
      <w:r w:rsidR="002166CE" w:rsidRPr="00ED6F76">
        <w:rPr>
          <w:lang w:val="en-GB"/>
        </w:rPr>
        <w:t xml:space="preserve">being that if knowledge in each dimension is largely independent of the other dimensions, </w:t>
      </w:r>
      <w:r w:rsidR="00A914BB" w:rsidRPr="00ED6F76">
        <w:rPr>
          <w:lang w:val="en-GB"/>
        </w:rPr>
        <w:t xml:space="preserve">knowledge is decomposable into subtasks, and </w:t>
      </w:r>
      <w:r w:rsidR="002166CE" w:rsidRPr="00ED6F76">
        <w:rPr>
          <w:lang w:val="en-GB"/>
        </w:rPr>
        <w:t>firms will be able to choose the best knowledge</w:t>
      </w:r>
      <w:r w:rsidR="00A01D07" w:rsidRPr="00ED6F76">
        <w:rPr>
          <w:lang w:val="en-GB"/>
        </w:rPr>
        <w:t xml:space="preserve"> value</w:t>
      </w:r>
      <w:r w:rsidR="00A914BB" w:rsidRPr="00ED6F76">
        <w:rPr>
          <w:lang w:val="en-GB"/>
        </w:rPr>
        <w:t xml:space="preserve"> for each subtask</w:t>
      </w:r>
      <w:r w:rsidR="002166CE" w:rsidRPr="00ED6F76">
        <w:rPr>
          <w:lang w:val="en-GB"/>
        </w:rPr>
        <w:t xml:space="preserve">, but with interdependent knowledge dimensions, </w:t>
      </w:r>
      <w:r w:rsidR="00A914BB" w:rsidRPr="00ED6F76">
        <w:rPr>
          <w:lang w:val="en-GB"/>
        </w:rPr>
        <w:t xml:space="preserve">both </w:t>
      </w:r>
      <w:r w:rsidR="002166CE" w:rsidRPr="00ED6F76">
        <w:rPr>
          <w:lang w:val="en-GB"/>
        </w:rPr>
        <w:t xml:space="preserve">firms may be held back by the weakest firm. </w:t>
      </w:r>
      <w:r w:rsidRPr="00ED6F76">
        <w:rPr>
          <w:lang w:val="en-GB"/>
        </w:rPr>
        <w:t xml:space="preserve">If collaboration is </w:t>
      </w:r>
      <w:r w:rsidR="00A914BB" w:rsidRPr="00ED6F76">
        <w:rPr>
          <w:lang w:val="en-GB"/>
        </w:rPr>
        <w:t xml:space="preserve">by chance </w:t>
      </w:r>
      <w:r w:rsidRPr="00ED6F76">
        <w:rPr>
          <w:lang w:val="en-GB"/>
        </w:rPr>
        <w:t>successful</w:t>
      </w:r>
      <w:r w:rsidR="00A914BB" w:rsidRPr="00ED6F76">
        <w:rPr>
          <w:lang w:val="en-GB"/>
        </w:rPr>
        <w:t xml:space="preserve">, the </w:t>
      </w:r>
      <w:r w:rsidRPr="00ED6F76">
        <w:rPr>
          <w:lang w:val="en-GB"/>
        </w:rPr>
        <w:t xml:space="preserve">amount </w:t>
      </w:r>
      <w:r w:rsidR="00A914BB" w:rsidRPr="00ED6F76">
        <w:rPr>
          <w:lang w:val="en-GB"/>
        </w:rPr>
        <w:t xml:space="preserve">output from the production function </w:t>
      </w:r>
      <w:r w:rsidRPr="00ED6F76">
        <w:rPr>
          <w:lang w:val="en-GB"/>
        </w:rPr>
        <w:t xml:space="preserve">will be added to one of the variables in </w:t>
      </w:r>
      <w:r w:rsidR="00A914BB" w:rsidRPr="00ED6F76">
        <w:rPr>
          <w:lang w:val="en-GB"/>
        </w:rPr>
        <w:t>a</w:t>
      </w:r>
      <w:r w:rsidRPr="00ED6F76">
        <w:rPr>
          <w:lang w:val="en-GB"/>
        </w:rPr>
        <w:t xml:space="preserve"> participant’s knowledge vector. </w:t>
      </w:r>
      <w:r w:rsidR="00A914BB" w:rsidRPr="00ED6F76">
        <w:rPr>
          <w:lang w:val="en-GB"/>
        </w:rPr>
        <w:t>Evaluating potential c</w:t>
      </w:r>
      <w:r w:rsidRPr="00ED6F76">
        <w:rPr>
          <w:lang w:val="en-GB"/>
        </w:rPr>
        <w:t>ollab</w:t>
      </w:r>
      <w:r w:rsidRPr="00ED6F76">
        <w:rPr>
          <w:lang w:val="en-GB"/>
        </w:rPr>
        <w:t>o</w:t>
      </w:r>
      <w:r w:rsidRPr="00ED6F76">
        <w:rPr>
          <w:lang w:val="en-GB"/>
        </w:rPr>
        <w:t xml:space="preserve">ration partners </w:t>
      </w:r>
      <w:r w:rsidR="00A914BB" w:rsidRPr="00ED6F76">
        <w:rPr>
          <w:lang w:val="en-GB"/>
        </w:rPr>
        <w:t xml:space="preserve">is </w:t>
      </w:r>
      <w:r w:rsidRPr="00ED6F76">
        <w:rPr>
          <w:lang w:val="en-GB"/>
        </w:rPr>
        <w:t>based on experience of recent</w:t>
      </w:r>
      <w:r w:rsidR="002166CE" w:rsidRPr="00ED6F76">
        <w:rPr>
          <w:lang w:val="en-GB"/>
        </w:rPr>
        <w:t xml:space="preserve"> success, including the evaluating firm’s direct experience of the candidate partner (relational credit), and also the eva</w:t>
      </w:r>
      <w:r w:rsidR="002166CE" w:rsidRPr="00ED6F76">
        <w:rPr>
          <w:lang w:val="en-GB"/>
        </w:rPr>
        <w:t>l</w:t>
      </w:r>
      <w:r w:rsidR="002166CE" w:rsidRPr="00ED6F76">
        <w:rPr>
          <w:lang w:val="en-GB"/>
        </w:rPr>
        <w:t>uator’s indirect experience obtained from its other recent collaborators</w:t>
      </w:r>
      <w:r w:rsidR="00A01D07" w:rsidRPr="00ED6F76">
        <w:rPr>
          <w:lang w:val="en-GB"/>
        </w:rPr>
        <w:t xml:space="preserve"> (structural credit)</w:t>
      </w:r>
      <w:r w:rsidR="002166CE" w:rsidRPr="00ED6F76">
        <w:rPr>
          <w:lang w:val="en-GB"/>
        </w:rPr>
        <w:t xml:space="preserve">. Once all firms have evaluated each other, </w:t>
      </w:r>
      <w:r w:rsidR="00A914BB" w:rsidRPr="00ED6F76">
        <w:rPr>
          <w:lang w:val="en-GB"/>
        </w:rPr>
        <w:t xml:space="preserve">a set of </w:t>
      </w:r>
      <w:r w:rsidR="002166CE" w:rsidRPr="00ED6F76">
        <w:rPr>
          <w:lang w:val="en-GB"/>
        </w:rPr>
        <w:t xml:space="preserve">partnerships </w:t>
      </w:r>
      <w:r w:rsidR="00A914BB" w:rsidRPr="00ED6F76">
        <w:rPr>
          <w:lang w:val="en-GB"/>
        </w:rPr>
        <w:t xml:space="preserve">is </w:t>
      </w:r>
      <w:r w:rsidR="002166CE" w:rsidRPr="00ED6F76">
        <w:rPr>
          <w:lang w:val="en-GB"/>
        </w:rPr>
        <w:t xml:space="preserve">formed using the algorithm for the roommate matching problem. </w:t>
      </w:r>
      <w:r w:rsidR="00A914BB" w:rsidRPr="00ED6F76">
        <w:rPr>
          <w:lang w:val="en-GB"/>
        </w:rPr>
        <w:t xml:space="preserve">Data on </w:t>
      </w:r>
      <w:r w:rsidR="002166CE" w:rsidRPr="00ED6F76">
        <w:rPr>
          <w:lang w:val="en-GB"/>
        </w:rPr>
        <w:t xml:space="preserve">partnerships can be used to draw an innovation network of firms. The structural properties of this network can then be related to the main parameters, the weighting between </w:t>
      </w:r>
      <w:r w:rsidR="00A01D07" w:rsidRPr="00ED6F76">
        <w:rPr>
          <w:lang w:val="en-GB"/>
        </w:rPr>
        <w:t>collaborating firms’ minimum and maximum knowledge inputs (representing the decomposability of knowledge) and the weighting between relational and structural credit.</w:t>
      </w:r>
    </w:p>
    <w:p w:rsidR="00B9075C" w:rsidRPr="00ED6F76" w:rsidRDefault="00B9075C" w:rsidP="00B214A4">
      <w:pPr>
        <w:rPr>
          <w:lang w:val="en-GB"/>
        </w:rPr>
      </w:pPr>
    </w:p>
    <w:p w:rsidR="00AE3C7C" w:rsidRDefault="00AE3C7C" w:rsidP="00B214A4">
      <w:pPr>
        <w:rPr>
          <w:lang w:val="en-GB"/>
        </w:rPr>
      </w:pPr>
      <w:r w:rsidRPr="00ED6F76">
        <w:rPr>
          <w:lang w:val="en-GB"/>
        </w:rPr>
        <w:t xml:space="preserve">Padgett’s hypercycles model of economic production </w:t>
      </w:r>
      <w:r w:rsidRPr="00ED6F76">
        <w:rPr>
          <w:lang w:val="en-GB"/>
        </w:rPr>
        <w:fldChar w:fldCharType="begin">
          <w:fldData xml:space="preserve">PEVuZE5vdGU+PENpdGU+PEF1dGhvcj5QYWRnZXR0PC9BdXRob3I+PFllYXI+MTk5NzwvWWVhcj48
UmVjTnVtPjgyMTwvUmVjTnVtPjxEaXNwbGF5VGV4dD5bNywgMjksIDMwXTwvRGlzcGxheVRleHQ+
PHJlY29yZD48cmVjLW51bWJlcj44MjE8L3JlYy1udW1iZXI+PGZvcmVpZ24ta2V5cz48a2V5IGFw
cD0iRU4iIGRiLWlkPSJ3c3pyZDV0NXhwNTB3a2UweGFxNWQ1ZDBkcnZycnJzZHN3cnoiPjgyMTwv
a2V5PjwvZm9yZWlnbi1rZXlzPjxyZWYtdHlwZSBuYW1lPSJCb29rIFNlY3Rpb24iPjU8L3JlZi10
eXBlPjxjb250cmlidXRvcnM+PGF1dGhvcnM+PGF1dGhvcj5QYWRnZXR0LCBKb2huIEYuPC9hdXRo
b3I+PC9hdXRob3JzPjxzZWNvbmRhcnktYXV0aG9ycz48YXV0aG9yPkFydGh1ciwgVy4gQnJpYW48
L2F1dGhvcj48YXV0aG9yPkR1cmxhdWYsIFN0ZXZlbiBOLjwvYXV0aG9yPjxhdXRob3I+TGFuZSwg
RGF2aWQgQS48L2F1dGhvcj48L3NlY29uZGFyeS1hdXRob3JzPjwvY29udHJpYnV0b3JzPjx0aXRs
ZXM+PHRpdGxlPlRoZSBlbWVyZ2VuY2Ugb2Ygc2ltcGxlIGVjb2xvZ2llcyBvZiBza2lsbDogYSBo
eXBlcmN5Y2xlIGFwcHJvYWNoIHRvIGVjb25vbWljIG9yZ2FuaXphdGlvbjwvdGl0bGU+PHNlY29u
ZGFyeS10aXRsZT5UaGUgZWNvbm9teSBhcyBhbiBldm9sdmluZyBjb21wbGV4IHN5c3RlbSBJSTwv
c2Vjb25kYXJ5LXRpdGxlPjx0ZXJ0aWFyeS10aXRsZT5TYW50YSBGZSBJbnN0aXR1dGUgc3R1ZGll
cyBpbiB0aGUgc2NpZW5jZXMgb2YgY29tcGxleGl0eSBQcm9jZWVkaW5nczwvdGVydGlhcnktdGl0
bGU+PC90aXRsZXM+PHBhZ2VzPnhpaSwgNTgzcDwvcGFnZXM+PG51bWJlcj4yNzwvbnVtYmVyPjxr
ZXl3b3Jkcz48a2V5d29yZD5Fdm9sdXRpb25hcnkgZWNvbm9taWNzIENvbmdyZXNzZXMuPC9rZXl3
b3JkPjxrZXl3b3JkPlJhdGlvbmFsIGV4cGVjdGF0aW9ucyAoRWNvbm9taWMgdGhlb3J5KSBDb25n
cmVzc2VzLjwva2V5d29yZD48a2V5d29yZD5FY29ub21pY3MgQ29uZ3Jlc3Nlcy48L2tleXdvcmQ+
PC9rZXl3b3Jkcz48ZGF0ZXM+PHllYXI+MTk5NzwveWVhcj48L2RhdGVzPjxwdWItbG9jYXRpb24+
UmVhZGluZywgTWFzczwvcHViLWxvY2F0aW9uPjxwdWJsaXNoZXI+QWR2YW5jZWQgQm9vayBQcm9n
cmFtL1BlcnNldXMgQm9va3M8L3B1Ymxpc2hlcj48aXNibj4wMjAxMzI4MjMyJiN4RDswMjAxOTU5
ODg3IChjYXNlZCk8L2lzYm4+PGFjY2Vzc2lvbi1udW0+MTk5MDM1NTwvYWNjZXNzaW9uLW51bT48
Y2FsbC1udW0+VUw6IFNvdXRoIFdpbmcsIEZsb29yIDUgMjIwOjEuYy45NS4yMjc8L2NhbGwtbnVt
Pjx1cmxzPjwvdXJscz48L3JlY29yZD48L0NpdGU+PENpdGU+PEF1dGhvcj5QYWRnZXR0PC9BdXRo
b3I+PFllYXI+MjAwMzwvWWVhcj48UmVjTnVtPjgxMDwvUmVjTnVtPjxyZWNvcmQ+PHJlYy1udW1i
ZXI+ODEwPC9yZWMtbnVtYmVyPjxmb3JlaWduLWtleXM+PGtleSBhcHA9IkVOIiBkYi1pZD0id3N6
cmQ1dDV4cDUwd2tlMHhhcTVkNWQwZHJ2cnJyc2Rzd3J6Ij44MTA8L2tleT48L2ZvcmVpZ24ta2V5
cz48cmVmLXR5cGUgbmFtZT0iSm91cm5hbCBBcnRpY2xlIj4xNzwvcmVmLXR5cGU+PGNvbnRyaWJ1
dG9ycz48YXV0aG9ycz48YXV0aG9yPlBhZGdldHQsIEpvaG4gRi48L2F1dGhvcj48YXV0aG9yPkxl
ZSwgRG9vd2FuPC9hdXRob3I+PGF1dGhvcj5Db2xsaWVyLCBOaWNrPC9hdXRob3I+PC9hdXRob3Jz
PjwvY29udHJpYnV0b3JzPjxhdXRoLWFkZHJlc3M+VW5pdiBDaGljYWdvLCBDaGljYWdvLCBJTCA2
MDYzNyBVU0EuIFNhbnRhIEZlIEluc3QsIENoaWNhZ28sIElMIFVTQS4mI3hEO1BhZGdldHQsIEpG
IChyZXByaW50IGF1dGhvciksIFVuaXYgQ2hpY2FnbywgQ2hpY2FnbywgSUwgNjA2MzcgVVNBLjwv
YXV0aC1hZGRyZXNzPjx0aXRsZXM+PHRpdGxlPkVjb25vbWljIHByb2R1Y3Rpb24gYXMgY2hlbWlz
dHJ5PC90aXRsZT48c2Vjb25kYXJ5LXRpdGxlPkluZHVzdHJpYWwgYW5kIENvcnBvcmF0ZSBDaGFu
Z2U8L3NlY29uZGFyeS10aXRsZT48L3RpdGxlcz48cGVyaW9kaWNhbD48ZnVsbC10aXRsZT5JbmR1
c3RyaWFsIGFuZCBDb3Jwb3JhdGUgQ2hhbmdlPC9mdWxsLXRpdGxlPjwvcGVyaW9kaWNhbD48cGFn
ZXM+ODQzLTg3NzwvcGFnZXM+PHZvbHVtZT4xMjwvdm9sdW1lPjxudW1iZXI+NDwvbnVtYmVyPjxr
ZXl3b3Jkcz48a2V5d29yZD5zb2NpYWwtc3RydWN0dXJlPC9rZXl3b3JkPjxrZXl3b3JkPmF1dG9j
YXRhbHl0aWMgc2V0czwva2V5d29yZD48a2V5d29yZD5lbWJlZGRlZG5lc3M8L2tleXdvcmQ+PGtl
eXdvcmQ+ZXZvbHV0aW9uPC9rZXl3b3JkPjxrZXl3b3JkPmluZHVzdHJ5PC9rZXl3b3JkPjwva2V5
d29yZHM+PGRhdGVzPjx5ZWFyPjIwMDM8L3llYXI+PHB1Yi1kYXRlcz48ZGF0ZT5BdWc8L2RhdGU+
PC9wdWItZGF0ZXM+PC9kYXRlcz48aXNibj4wOTYwLTY0OTE8L2lzYm4+PGFjY2Vzc2lvbi1udW0+
V09TOjAwMDE4NDY3MDAwMDAwOTwvYWNjZXNzaW9uLW51bT48d29yay10eXBlPkFydGljbGU7IFBy
b2NlZWRpbmdzIFBhcGVyPC93b3JrLXR5cGU+PHVybHM+PHJlbGF0ZWQtdXJscz48dXJsPiZsdDtH
byB0byBJU0kmZ3Q7Oi8vV09TOjAwMDE4NDY3MDAwMDAwOTwvdXJsPjwvcmVsYXRlZC11cmxzPjwv
dXJscz48ZWxlY3Ryb25pYy1yZXNvdXJjZS1udW0+MTAuMTA5My9pY2MvMTIuNC44NDM8L2VsZWN0
cm9uaWMtcmVzb3VyY2UtbnVtPjxsYW5ndWFnZT5FbmdsaXNoPC9sYW5ndWFnZT48L3JlY29yZD48
L0NpdGU+PENpdGU+PEF1dGhvcj5QYWRnZXR0PC9BdXRob3I+PFllYXI+MjAxMjwvWWVhcj48UmVj
TnVtPjgyMjwvUmVjTnVtPjxyZWNvcmQ+PHJlYy1udW1iZXI+ODIyPC9yZWMtbnVtYmVyPjxmb3Jl
aWduLWtleXM+PGtleSBhcHA9IkVOIiBkYi1pZD0id3N6cmQ1dDV4cDUwd2tlMHhhcTVkNWQwZHJ2
cnJyc2Rzd3J6Ij44MjI8L2tleT48L2ZvcmVpZ24ta2V5cz48cmVmLXR5cGUgbmFtZT0iQm9vayBT
ZWN0aW9uIj41PC9yZWYtdHlwZT48Y29udHJpYnV0b3JzPjxhdXRob3JzPjxhdXRob3I+UGFkZ2V0
dCwgSm9obiBGLjwvYXV0aG9yPjxhdXRob3I+TWNNYWhhbiwgUGV0ZXI8L2F1dGhvcj48YXV0aG9y
Plpob25nLCBYaW5nPC9hdXRob3I+PC9hdXRob3JzPjxzZWNvbmRhcnktYXV0aG9ycz48YXV0aG9y
PlBhZGdldHQsIEpvaG4gRi48L2F1dGhvcj48YXV0aG9yPlBvd2VsbCwgV2FsdGVyIFcuPC9hdXRo
b3I+PC9zZWNvbmRhcnktYXV0aG9ycz48L2NvbnRyaWJ1dG9ycz48dGl0bGVzPjx0aXRsZT5FY29u
b21pYyBQcm9kdWN0aW9uIGFzIENoZW1pc3RyeSBJSTwvdGl0bGU+PHNlY29uZGFyeS10aXRsZT5U
aGUgZW1lcmdlbmNlIG9mIG9yZ2FuaXphdGlvbnMgYW5kIG1hcmtldHM8L3NlY29uZGFyeS10aXRs
ZT48L3RpdGxlcz48cGFnZXM+NzAtOTE8L3BhZ2VzPjxzZWN0aW9uPjM8L3NlY3Rpb24+PGtleXdv
cmRzPjxrZXl3b3JkPk9yZ2FuaXphdGlvbmFsIHNvY2lvbG9neS48L2tleXdvcmQ+PGtleXdvcmQ+
T3JnYW5pemF0aW9uLjwva2V5d29yZD48a2V5d29yZD5JbmR1c3RyaWFsIG9yZ2FuaXphdGlvbiAo
RWNvbm9taWMgdGhlb3J5KTwva2V5d29yZD48L2tleXdvcmRzPjxkYXRlcz48eWVhcj4yMDEyPC95
ZWFyPjwvZGF0ZXM+PHB1Yi1sb2NhdGlvbj5QcmluY2V0b24sIE4uSi4gOyBPeGZvcmQ8L3B1Yi1s
b2NhdGlvbj48cHVibGlzaGVyPlByaW5jZXRvbiBVbml2ZXJzaXR5IFByZXNzPC9wdWJsaXNoZXI+
PGlzYm4+OTc4MDY5MTE0ODY3MCAoaGJrLikgOiDCuTgyLjUwJiN4RDswNjkxMTQ4Njc4IChoYmsu
KSA6IMK5ODIuNTAmI3hEOzk3ODA2OTExNDg4NzggKHBiay4pIDogwrkzMC45NSYjeEQ7MDY5MTE0
ODg3MiAocGJrLikgOiDCuTMwLjk1PC9pc2JuPjxjYWxsLW51bT4zMDIuMzUgMjMmI3hEO0JyaXRp
c2ggTGlicmFyeSBITU5UUyBTUElTMzAyLjM1JiN4RDtCcml0aXNoIExpYnJhcnkgRFNDIG0xMi8u
MTcxMzE8L2NhbGwtbnVtPjx1cmxzPjwvdXJscz48L3JlY29yZD48L0NpdGU+PC9FbmROb3RlPn==
</w:fldData>
        </w:fldChar>
      </w:r>
      <w:r w:rsidR="00ED6F76" w:rsidRPr="00ED6F76">
        <w:rPr>
          <w:lang w:val="en-GB"/>
        </w:rPr>
        <w:instrText xml:space="preserve"> ADDIN EN.CITE </w:instrText>
      </w:r>
      <w:r w:rsidR="00ED6F76" w:rsidRPr="00ED6F76">
        <w:rPr>
          <w:lang w:val="en-GB"/>
        </w:rPr>
        <w:fldChar w:fldCharType="begin">
          <w:fldData xml:space="preserve">PEVuZE5vdGU+PENpdGU+PEF1dGhvcj5QYWRnZXR0PC9BdXRob3I+PFllYXI+MTk5NzwvWWVhcj48
UmVjTnVtPjgyMTwvUmVjTnVtPjxEaXNwbGF5VGV4dD5bNywgMjksIDMwXTwvRGlzcGxheVRleHQ+
PHJlY29yZD48cmVjLW51bWJlcj44MjE8L3JlYy1udW1iZXI+PGZvcmVpZ24ta2V5cz48a2V5IGFw
cD0iRU4iIGRiLWlkPSJ3c3pyZDV0NXhwNTB3a2UweGFxNWQ1ZDBkcnZycnJzZHN3cnoiPjgyMTwv
a2V5PjwvZm9yZWlnbi1rZXlzPjxyZWYtdHlwZSBuYW1lPSJCb29rIFNlY3Rpb24iPjU8L3JlZi10
eXBlPjxjb250cmlidXRvcnM+PGF1dGhvcnM+PGF1dGhvcj5QYWRnZXR0LCBKb2huIEYuPC9hdXRo
b3I+PC9hdXRob3JzPjxzZWNvbmRhcnktYXV0aG9ycz48YXV0aG9yPkFydGh1ciwgVy4gQnJpYW48
L2F1dGhvcj48YXV0aG9yPkR1cmxhdWYsIFN0ZXZlbiBOLjwvYXV0aG9yPjxhdXRob3I+TGFuZSwg
RGF2aWQgQS48L2F1dGhvcj48L3NlY29uZGFyeS1hdXRob3JzPjwvY29udHJpYnV0b3JzPjx0aXRs
ZXM+PHRpdGxlPlRoZSBlbWVyZ2VuY2Ugb2Ygc2ltcGxlIGVjb2xvZ2llcyBvZiBza2lsbDogYSBo
eXBlcmN5Y2xlIGFwcHJvYWNoIHRvIGVjb25vbWljIG9yZ2FuaXphdGlvbjwvdGl0bGU+PHNlY29u
ZGFyeS10aXRsZT5UaGUgZWNvbm9teSBhcyBhbiBldm9sdmluZyBjb21wbGV4IHN5c3RlbSBJSTwv
c2Vjb25kYXJ5LXRpdGxlPjx0ZXJ0aWFyeS10aXRsZT5TYW50YSBGZSBJbnN0aXR1dGUgc3R1ZGll
cyBpbiB0aGUgc2NpZW5jZXMgb2YgY29tcGxleGl0eSBQcm9jZWVkaW5nczwvdGVydGlhcnktdGl0
bGU+PC90aXRsZXM+PHBhZ2VzPnhpaSwgNTgzcDwvcGFnZXM+PG51bWJlcj4yNzwvbnVtYmVyPjxr
ZXl3b3Jkcz48a2V5d29yZD5Fdm9sdXRpb25hcnkgZWNvbm9taWNzIENvbmdyZXNzZXMuPC9rZXl3
b3JkPjxrZXl3b3JkPlJhdGlvbmFsIGV4cGVjdGF0aW9ucyAoRWNvbm9taWMgdGhlb3J5KSBDb25n
cmVzc2VzLjwva2V5d29yZD48a2V5d29yZD5FY29ub21pY3MgQ29uZ3Jlc3Nlcy48L2tleXdvcmQ+
PC9rZXl3b3Jkcz48ZGF0ZXM+PHllYXI+MTk5NzwveWVhcj48L2RhdGVzPjxwdWItbG9jYXRpb24+
UmVhZGluZywgTWFzczwvcHViLWxvY2F0aW9uPjxwdWJsaXNoZXI+QWR2YW5jZWQgQm9vayBQcm9n
cmFtL1BlcnNldXMgQm9va3M8L3B1Ymxpc2hlcj48aXNibj4wMjAxMzI4MjMyJiN4RDswMjAxOTU5
ODg3IChjYXNlZCk8L2lzYm4+PGFjY2Vzc2lvbi1udW0+MTk5MDM1NTwvYWNjZXNzaW9uLW51bT48
Y2FsbC1udW0+VUw6IFNvdXRoIFdpbmcsIEZsb29yIDUgMjIwOjEuYy45NS4yMjc8L2NhbGwtbnVt
Pjx1cmxzPjwvdXJscz48L3JlY29yZD48L0NpdGU+PENpdGU+PEF1dGhvcj5QYWRnZXR0PC9BdXRo
b3I+PFllYXI+MjAwMzwvWWVhcj48UmVjTnVtPjgxMDwvUmVjTnVtPjxyZWNvcmQ+PHJlYy1udW1i
ZXI+ODEwPC9yZWMtbnVtYmVyPjxmb3JlaWduLWtleXM+PGtleSBhcHA9IkVOIiBkYi1pZD0id3N6
cmQ1dDV4cDUwd2tlMHhhcTVkNWQwZHJ2cnJyc2Rzd3J6Ij44MTA8L2tleT48L2ZvcmVpZ24ta2V5
cz48cmVmLXR5cGUgbmFtZT0iSm91cm5hbCBBcnRpY2xlIj4xNzwvcmVmLXR5cGU+PGNvbnRyaWJ1
dG9ycz48YXV0aG9ycz48YXV0aG9yPlBhZGdldHQsIEpvaG4gRi48L2F1dGhvcj48YXV0aG9yPkxl
ZSwgRG9vd2FuPC9hdXRob3I+PGF1dGhvcj5Db2xsaWVyLCBOaWNrPC9hdXRob3I+PC9hdXRob3Jz
PjwvY29udHJpYnV0b3JzPjxhdXRoLWFkZHJlc3M+VW5pdiBDaGljYWdvLCBDaGljYWdvLCBJTCA2
MDYzNyBVU0EuIFNhbnRhIEZlIEluc3QsIENoaWNhZ28sIElMIFVTQS4mI3hEO1BhZGdldHQsIEpG
IChyZXByaW50IGF1dGhvciksIFVuaXYgQ2hpY2FnbywgQ2hpY2FnbywgSUwgNjA2MzcgVVNBLjwv
YXV0aC1hZGRyZXNzPjx0aXRsZXM+PHRpdGxlPkVjb25vbWljIHByb2R1Y3Rpb24gYXMgY2hlbWlz
dHJ5PC90aXRsZT48c2Vjb25kYXJ5LXRpdGxlPkluZHVzdHJpYWwgYW5kIENvcnBvcmF0ZSBDaGFu
Z2U8L3NlY29uZGFyeS10aXRsZT48L3RpdGxlcz48cGVyaW9kaWNhbD48ZnVsbC10aXRsZT5JbmR1
c3RyaWFsIGFuZCBDb3Jwb3JhdGUgQ2hhbmdlPC9mdWxsLXRpdGxlPjwvcGVyaW9kaWNhbD48cGFn
ZXM+ODQzLTg3NzwvcGFnZXM+PHZvbHVtZT4xMjwvdm9sdW1lPjxudW1iZXI+NDwvbnVtYmVyPjxr
ZXl3b3Jkcz48a2V5d29yZD5zb2NpYWwtc3RydWN0dXJlPC9rZXl3b3JkPjxrZXl3b3JkPmF1dG9j
YXRhbHl0aWMgc2V0czwva2V5d29yZD48a2V5d29yZD5lbWJlZGRlZG5lc3M8L2tleXdvcmQ+PGtl
eXdvcmQ+ZXZvbHV0aW9uPC9rZXl3b3JkPjxrZXl3b3JkPmluZHVzdHJ5PC9rZXl3b3JkPjwva2V5
d29yZHM+PGRhdGVzPjx5ZWFyPjIwMDM8L3llYXI+PHB1Yi1kYXRlcz48ZGF0ZT5BdWc8L2RhdGU+
PC9wdWItZGF0ZXM+PC9kYXRlcz48aXNibj4wOTYwLTY0OTE8L2lzYm4+PGFjY2Vzc2lvbi1udW0+
V09TOjAwMDE4NDY3MDAwMDAwOTwvYWNjZXNzaW9uLW51bT48d29yay10eXBlPkFydGljbGU7IFBy
b2NlZWRpbmdzIFBhcGVyPC93b3JrLXR5cGU+PHVybHM+PHJlbGF0ZWQtdXJscz48dXJsPiZsdDtH
byB0byBJU0kmZ3Q7Oi8vV09TOjAwMDE4NDY3MDAwMDAwOTwvdXJsPjwvcmVsYXRlZC11cmxzPjwv
dXJscz48ZWxlY3Ryb25pYy1yZXNvdXJjZS1udW0+MTAuMTA5My9pY2MvMTIuNC44NDM8L2VsZWN0
cm9uaWMtcmVzb3VyY2UtbnVtPjxsYW5ndWFnZT5FbmdsaXNoPC9sYW5ndWFnZT48L3JlY29yZD48
L0NpdGU+PENpdGU+PEF1dGhvcj5QYWRnZXR0PC9BdXRob3I+PFllYXI+MjAxMjwvWWVhcj48UmVj
TnVtPjgyMjwvUmVjTnVtPjxyZWNvcmQ+PHJlYy1udW1iZXI+ODIyPC9yZWMtbnVtYmVyPjxmb3Jl
aWduLWtleXM+PGtleSBhcHA9IkVOIiBkYi1pZD0id3N6cmQ1dDV4cDUwd2tlMHhhcTVkNWQwZHJ2
cnJyc2Rzd3J6Ij44MjI8L2tleT48L2ZvcmVpZ24ta2V5cz48cmVmLXR5cGUgbmFtZT0iQm9vayBT
ZWN0aW9uIj41PC9yZWYtdHlwZT48Y29udHJpYnV0b3JzPjxhdXRob3JzPjxhdXRob3I+UGFkZ2V0
dCwgSm9obiBGLjwvYXV0aG9yPjxhdXRob3I+TWNNYWhhbiwgUGV0ZXI8L2F1dGhvcj48YXV0aG9y
Plpob25nLCBYaW5nPC9hdXRob3I+PC9hdXRob3JzPjxzZWNvbmRhcnktYXV0aG9ycz48YXV0aG9y
PlBhZGdldHQsIEpvaG4gRi48L2F1dGhvcj48YXV0aG9yPlBvd2VsbCwgV2FsdGVyIFcuPC9hdXRo
b3I+PC9zZWNvbmRhcnktYXV0aG9ycz48L2NvbnRyaWJ1dG9ycz48dGl0bGVzPjx0aXRsZT5FY29u
b21pYyBQcm9kdWN0aW9uIGFzIENoZW1pc3RyeSBJSTwvdGl0bGU+PHNlY29uZGFyeS10aXRsZT5U
aGUgZW1lcmdlbmNlIG9mIG9yZ2FuaXphdGlvbnMgYW5kIG1hcmtldHM8L3NlY29uZGFyeS10aXRs
ZT48L3RpdGxlcz48cGFnZXM+NzAtOTE8L3BhZ2VzPjxzZWN0aW9uPjM8L3NlY3Rpb24+PGtleXdv
cmRzPjxrZXl3b3JkPk9yZ2FuaXphdGlvbmFsIHNvY2lvbG9neS48L2tleXdvcmQ+PGtleXdvcmQ+
T3JnYW5pemF0aW9uLjwva2V5d29yZD48a2V5d29yZD5JbmR1c3RyaWFsIG9yZ2FuaXphdGlvbiAo
RWNvbm9taWMgdGhlb3J5KTwva2V5d29yZD48L2tleXdvcmRzPjxkYXRlcz48eWVhcj4yMDEyPC95
ZWFyPjwvZGF0ZXM+PHB1Yi1sb2NhdGlvbj5QcmluY2V0b24sIE4uSi4gOyBPeGZvcmQ8L3B1Yi1s
b2NhdGlvbj48cHVibGlzaGVyPlByaW5jZXRvbiBVbml2ZXJzaXR5IFByZXNzPC9wdWJsaXNoZXI+
PGlzYm4+OTc4MDY5MTE0ODY3MCAoaGJrLikgOiDCuTgyLjUwJiN4RDswNjkxMTQ4Njc4IChoYmsu
KSA6IMK5ODIuNTAmI3hEOzk3ODA2OTExNDg4NzggKHBiay4pIDogwrkzMC45NSYjeEQ7MDY5MTE0
ODg3MiAocGJrLikgOiDCuTMwLjk1PC9pc2JuPjxjYWxsLW51bT4zMDIuMzUgMjMmI3hEO0JyaXRp
c2ggTGlicmFyeSBITU5UUyBTUElTMzAyLjM1JiN4RDtCcml0aXNoIExpYnJhcnkgRFNDIG0xMi8u
MTcxMzE8L2NhbGwtbnVtPjx1cmxzPjwvdXJscz48L3JlY29yZD48L0NpdGU+PC9FbmROb3RlPn==
</w:fldData>
        </w:fldChar>
      </w:r>
      <w:r w:rsidR="00ED6F76" w:rsidRPr="00ED6F76">
        <w:rPr>
          <w:lang w:val="en-GB"/>
        </w:rPr>
        <w:instrText xml:space="preserve"> ADDIN EN.CITE.DATA </w:instrText>
      </w:r>
      <w:r w:rsidR="00ED6F76" w:rsidRPr="00ED6F76">
        <w:rPr>
          <w:lang w:val="en-GB"/>
        </w:rPr>
      </w:r>
      <w:r w:rsidR="00ED6F76" w:rsidRPr="00ED6F76">
        <w:rPr>
          <w:lang w:val="en-GB"/>
        </w:rPr>
        <w:fldChar w:fldCharType="end"/>
      </w:r>
      <w:r w:rsidRPr="00ED6F76">
        <w:rPr>
          <w:lang w:val="en-GB"/>
        </w:rPr>
      </w:r>
      <w:r w:rsidRPr="00ED6F76">
        <w:rPr>
          <w:lang w:val="en-GB"/>
        </w:rPr>
        <w:fldChar w:fldCharType="separate"/>
      </w:r>
      <w:r w:rsidR="00ED6F76" w:rsidRPr="00ED6F76">
        <w:rPr>
          <w:lang w:val="en-GB"/>
        </w:rPr>
        <w:t>[</w:t>
      </w:r>
      <w:hyperlink w:anchor="_ENREF_7" w:tooltip="Padgett, 2003 #810" w:history="1">
        <w:r w:rsidR="00242F5A" w:rsidRPr="00ED6F76">
          <w:rPr>
            <w:lang w:val="en-GB"/>
          </w:rPr>
          <w:t>7</w:t>
        </w:r>
      </w:hyperlink>
      <w:r w:rsidR="00ED6F76" w:rsidRPr="00ED6F76">
        <w:rPr>
          <w:lang w:val="en-GB"/>
        </w:rPr>
        <w:t xml:space="preserve">, </w:t>
      </w:r>
      <w:hyperlink w:anchor="_ENREF_29" w:tooltip="Padgett, 1997 #821" w:history="1">
        <w:r w:rsidR="00242F5A" w:rsidRPr="00ED6F76">
          <w:rPr>
            <w:lang w:val="en-GB"/>
          </w:rPr>
          <w:t>29</w:t>
        </w:r>
      </w:hyperlink>
      <w:r w:rsidR="00ED6F76" w:rsidRPr="00ED6F76">
        <w:rPr>
          <w:lang w:val="en-GB"/>
        </w:rPr>
        <w:t xml:space="preserve">, </w:t>
      </w:r>
      <w:hyperlink w:anchor="_ENREF_30" w:tooltip="Padgett, 2012 #822" w:history="1">
        <w:r w:rsidR="00242F5A" w:rsidRPr="00ED6F76">
          <w:rPr>
            <w:lang w:val="en-GB"/>
          </w:rPr>
          <w:t>30</w:t>
        </w:r>
      </w:hyperlink>
      <w:r w:rsidR="00ED6F76" w:rsidRPr="00ED6F76">
        <w:rPr>
          <w:lang w:val="en-GB"/>
        </w:rPr>
        <w:t>]</w:t>
      </w:r>
      <w:r w:rsidRPr="00ED6F76">
        <w:rPr>
          <w:lang w:val="en-GB"/>
        </w:rPr>
        <w:fldChar w:fldCharType="end"/>
      </w:r>
      <w:r w:rsidRPr="00ED6F76">
        <w:rPr>
          <w:lang w:val="en-GB"/>
        </w:rPr>
        <w:t xml:space="preserve"> </w:t>
      </w:r>
      <w:r w:rsidR="00AB4360" w:rsidRPr="00ED6F76">
        <w:rPr>
          <w:lang w:val="en-GB"/>
        </w:rPr>
        <w:t xml:space="preserve">draws upon the ideas </w:t>
      </w:r>
      <w:r w:rsidR="00A914BB" w:rsidRPr="00ED6F76">
        <w:rPr>
          <w:lang w:val="en-GB"/>
        </w:rPr>
        <w:t xml:space="preserve">from theoretical biology </w:t>
      </w:r>
      <w:r w:rsidR="00AB4360" w:rsidRPr="00ED6F76">
        <w:rPr>
          <w:lang w:val="en-GB"/>
        </w:rPr>
        <w:t>of hypercycles and auto-catalysis</w:t>
      </w:r>
      <w:r w:rsidR="00CC1D33" w:rsidRPr="00ED6F76">
        <w:rPr>
          <w:lang w:val="en-GB"/>
        </w:rPr>
        <w:t xml:space="preserve"> </w:t>
      </w:r>
      <w:r w:rsidR="00CC1D33" w:rsidRPr="00ED6F76">
        <w:rPr>
          <w:lang w:val="en-GB"/>
        </w:rPr>
        <w:fldChar w:fldCharType="begin"/>
      </w:r>
      <w:r w:rsidR="00ED6F76" w:rsidRPr="00ED6F76">
        <w:rPr>
          <w:lang w:val="en-GB"/>
        </w:rPr>
        <w:instrText xml:space="preserve"> ADDIN EN.CITE &lt;EndNote&gt;&lt;Cite&gt;&lt;Author&gt;Kauffman&lt;/Author&gt;&lt;Year&gt;1996&lt;/Year&gt;&lt;RecNum&gt;281&lt;/RecNum&gt;&lt;DisplayText&gt;[25]&lt;/DisplayText&gt;&lt;record&gt;&lt;rec-number&gt;281&lt;/rec-number&gt;&lt;foreign-keys&gt;&lt;key app="EN" db-id="wszrd5t5xp50wke0xaq5d5d0drvrrrsdswrz"&gt;281&lt;/key&gt;&lt;/foreign-keys&gt;&lt;ref-type name="Book"&gt;6&lt;/ref-type&gt;&lt;contributors&gt;&lt;authors&gt;&lt;author&gt;Kauffman, Stuart A.&lt;/author&gt;&lt;/authors&gt;&lt;/contributors&gt;&lt;titles&gt;&lt;title&gt;At home in the universe : the search for laws of self-organization and complexity&lt;/title&gt;&lt;/titles&gt;&lt;pages&gt;viii,321p&lt;/pages&gt;&lt;keywords&gt;&lt;keyword&gt;Life Origin.&lt;/keyword&gt;&lt;keyword&gt;Self-organizing systems.&lt;/keyword&gt;&lt;keyword&gt;Complexity (Philosophy)&lt;/keyword&gt;&lt;keyword&gt;Chaotic behavior in systems.&lt;/keyword&gt;&lt;keyword&gt;Life sciences Philosophy.&lt;/keyword&gt;&lt;/keywords&gt;&lt;dates&gt;&lt;year&gt;1996&lt;/year&gt;&lt;/dates&gt;&lt;pub-location&gt;London&lt;/pub-location&gt;&lt;publisher&gt;Penguin&lt;/publisher&gt;&lt;isbn&gt;0140174141&lt;/isbn&gt;&lt;accession-num&gt;1246088&lt;/accession-num&gt;&lt;call-num&gt;UL: Order in West Room (Not borrowable) 1997.8.2712&lt;/call-num&gt;&lt;urls&gt;&lt;/urls&gt;&lt;/record&gt;&lt;/Cite&gt;&lt;/EndNote&gt;</w:instrText>
      </w:r>
      <w:r w:rsidR="00CC1D33" w:rsidRPr="00ED6F76">
        <w:rPr>
          <w:lang w:val="en-GB"/>
        </w:rPr>
        <w:fldChar w:fldCharType="separate"/>
      </w:r>
      <w:r w:rsidR="00ED6F76" w:rsidRPr="00ED6F76">
        <w:rPr>
          <w:lang w:val="en-GB"/>
        </w:rPr>
        <w:t>[</w:t>
      </w:r>
      <w:hyperlink w:anchor="_ENREF_25" w:tooltip="Kauffman, 1996 #281" w:history="1">
        <w:r w:rsidR="00242F5A" w:rsidRPr="00ED6F76">
          <w:rPr>
            <w:lang w:val="en-GB"/>
          </w:rPr>
          <w:t>25</w:t>
        </w:r>
      </w:hyperlink>
      <w:r w:rsidR="00ED6F76" w:rsidRPr="00ED6F76">
        <w:rPr>
          <w:lang w:val="en-GB"/>
        </w:rPr>
        <w:t>]</w:t>
      </w:r>
      <w:r w:rsidR="00CC1D33" w:rsidRPr="00ED6F76">
        <w:rPr>
          <w:lang w:val="en-GB"/>
        </w:rPr>
        <w:fldChar w:fldCharType="end"/>
      </w:r>
      <w:r w:rsidR="00A914BB" w:rsidRPr="00ED6F76">
        <w:rPr>
          <w:lang w:val="en-GB"/>
        </w:rPr>
        <w:t>.</w:t>
      </w:r>
      <w:r w:rsidR="00AB4360" w:rsidRPr="00ED6F76">
        <w:rPr>
          <w:lang w:val="en-GB"/>
        </w:rPr>
        <w:t xml:space="preserve"> </w:t>
      </w:r>
      <w:r w:rsidR="00A914BB" w:rsidRPr="00ED6F76">
        <w:rPr>
          <w:lang w:val="en-GB"/>
        </w:rPr>
        <w:t>It</w:t>
      </w:r>
      <w:r w:rsidR="00AB4360" w:rsidRPr="00ED6F76">
        <w:rPr>
          <w:lang w:val="en-GB"/>
        </w:rPr>
        <w:t xml:space="preserve"> simulate</w:t>
      </w:r>
      <w:r w:rsidR="00A914BB" w:rsidRPr="00ED6F76">
        <w:rPr>
          <w:lang w:val="en-GB"/>
        </w:rPr>
        <w:t>s</w:t>
      </w:r>
      <w:r w:rsidR="00225C43" w:rsidRPr="00ED6F76">
        <w:rPr>
          <w:lang w:val="en-GB"/>
        </w:rPr>
        <w:t xml:space="preserve"> a population of firms engaged in the transformation and transfer of products. Each firm begins with randomly chosen </w:t>
      </w:r>
      <w:r w:rsidR="00A914BB" w:rsidRPr="00ED6F76">
        <w:rPr>
          <w:lang w:val="en-GB"/>
        </w:rPr>
        <w:t>production skills, called production rules.</w:t>
      </w:r>
      <w:r w:rsidR="00225C43" w:rsidRPr="00ED6F76">
        <w:rPr>
          <w:lang w:val="en-GB"/>
        </w:rPr>
        <w:t xml:space="preserve"> </w:t>
      </w:r>
      <w:r w:rsidR="00A914BB" w:rsidRPr="00ED6F76">
        <w:rPr>
          <w:lang w:val="en-GB"/>
        </w:rPr>
        <w:t>I</w:t>
      </w:r>
      <w:r w:rsidR="00AB4360" w:rsidRPr="00ED6F76">
        <w:rPr>
          <w:lang w:val="en-GB"/>
        </w:rPr>
        <w:t xml:space="preserve">nspired by Fontana’s algorithmic chemistry </w:t>
      </w:r>
      <w:r w:rsidR="00A914BB" w:rsidRPr="00ED6F76">
        <w:rPr>
          <w:lang w:val="en-GB"/>
        </w:rPr>
        <w:t>these are</w:t>
      </w:r>
      <w:r w:rsidR="00AB4360" w:rsidRPr="00ED6F76">
        <w:rPr>
          <w:lang w:val="en-GB"/>
        </w:rPr>
        <w:t xml:space="preserve"> </w:t>
      </w:r>
      <w:r w:rsidR="00225C43" w:rsidRPr="00ED6F76">
        <w:rPr>
          <w:lang w:val="en-GB"/>
        </w:rPr>
        <w:t xml:space="preserve">of the form: given a product of type x, transform it into an output of type y. Each time step a </w:t>
      </w:r>
      <w:r w:rsidR="00A914BB" w:rsidRPr="00ED6F76">
        <w:rPr>
          <w:lang w:val="en-GB"/>
        </w:rPr>
        <w:t xml:space="preserve">new </w:t>
      </w:r>
      <w:r w:rsidR="00225C43" w:rsidRPr="00ED6F76">
        <w:rPr>
          <w:lang w:val="en-GB"/>
        </w:rPr>
        <w:t xml:space="preserve">production run attempt is simulated. A product of a random type is drawn from a common environment by one randomly chosen firm and transformed using one of that firm’s rules. </w:t>
      </w:r>
      <w:r w:rsidR="00295692" w:rsidRPr="00ED6F76">
        <w:rPr>
          <w:lang w:val="en-GB"/>
        </w:rPr>
        <w:t>The output product</w:t>
      </w:r>
      <w:r w:rsidR="00225C43" w:rsidRPr="00ED6F76">
        <w:rPr>
          <w:lang w:val="en-GB"/>
        </w:rPr>
        <w:t xml:space="preserve"> from </w:t>
      </w:r>
      <w:r w:rsidR="00295692" w:rsidRPr="00ED6F76">
        <w:rPr>
          <w:lang w:val="en-GB"/>
        </w:rPr>
        <w:t xml:space="preserve">transformation is </w:t>
      </w:r>
      <w:r w:rsidR="00225C43" w:rsidRPr="00ED6F76">
        <w:rPr>
          <w:lang w:val="en-GB"/>
        </w:rPr>
        <w:t xml:space="preserve">then transferred to a randomly chosen neighbour in a grid network of firms. If a firm lacks a rule suitable for transforming the product it has received, then the product is dumped into the environment and the production run ends. Otherwise, </w:t>
      </w:r>
      <w:r w:rsidR="00295692" w:rsidRPr="00ED6F76">
        <w:rPr>
          <w:lang w:val="en-GB"/>
        </w:rPr>
        <w:t xml:space="preserve">the firm uses </w:t>
      </w:r>
      <w:r w:rsidR="00225C43" w:rsidRPr="00ED6F76">
        <w:rPr>
          <w:lang w:val="en-GB"/>
        </w:rPr>
        <w:t>a compatible rule to transform it</w:t>
      </w:r>
      <w:r w:rsidR="00295692" w:rsidRPr="00ED6F76">
        <w:rPr>
          <w:lang w:val="en-GB"/>
        </w:rPr>
        <w:t xml:space="preserve"> and</w:t>
      </w:r>
      <w:r w:rsidR="00225C43" w:rsidRPr="00ED6F76">
        <w:rPr>
          <w:lang w:val="en-GB"/>
        </w:rPr>
        <w:t xml:space="preserve"> transfers the ou</w:t>
      </w:r>
      <w:r w:rsidR="00225C43" w:rsidRPr="00ED6F76">
        <w:rPr>
          <w:lang w:val="en-GB"/>
        </w:rPr>
        <w:t>t</w:t>
      </w:r>
      <w:r w:rsidR="00225C43" w:rsidRPr="00ED6F76">
        <w:rPr>
          <w:lang w:val="en-GB"/>
        </w:rPr>
        <w:t>put to one of its neighbours</w:t>
      </w:r>
      <w:r w:rsidR="00295692" w:rsidRPr="00ED6F76">
        <w:rPr>
          <w:lang w:val="en-GB"/>
        </w:rPr>
        <w:t>,</w:t>
      </w:r>
      <w:r w:rsidR="00225C43" w:rsidRPr="00ED6F76">
        <w:rPr>
          <w:lang w:val="en-GB"/>
        </w:rPr>
        <w:t xml:space="preserve"> and the production run continues. In addition to proces</w:t>
      </w:r>
      <w:r w:rsidR="00225C43" w:rsidRPr="00ED6F76">
        <w:rPr>
          <w:lang w:val="en-GB"/>
        </w:rPr>
        <w:t>s</w:t>
      </w:r>
      <w:r w:rsidR="00225C43" w:rsidRPr="00ED6F76">
        <w:rPr>
          <w:lang w:val="en-GB"/>
        </w:rPr>
        <w:t>es of transformation and transfer, firms learn by doing</w:t>
      </w:r>
      <w:r w:rsidR="00295692" w:rsidRPr="00ED6F76">
        <w:rPr>
          <w:lang w:val="en-GB"/>
        </w:rPr>
        <w:t>.</w:t>
      </w:r>
      <w:r w:rsidR="00225C43" w:rsidRPr="00ED6F76">
        <w:rPr>
          <w:lang w:val="en-GB"/>
        </w:rPr>
        <w:t xml:space="preserve"> </w:t>
      </w:r>
      <w:r w:rsidR="00295692" w:rsidRPr="00ED6F76">
        <w:rPr>
          <w:lang w:val="en-GB"/>
        </w:rPr>
        <w:t>W</w:t>
      </w:r>
      <w:r w:rsidR="00225C43" w:rsidRPr="00ED6F76">
        <w:rPr>
          <w:lang w:val="en-GB"/>
        </w:rPr>
        <w:t>henever two firms in su</w:t>
      </w:r>
      <w:r w:rsidR="00225C43" w:rsidRPr="00ED6F76">
        <w:rPr>
          <w:lang w:val="en-GB"/>
        </w:rPr>
        <w:t>c</w:t>
      </w:r>
      <w:r w:rsidR="00225C43" w:rsidRPr="00ED6F76">
        <w:rPr>
          <w:lang w:val="en-GB"/>
        </w:rPr>
        <w:t xml:space="preserve">cession in the production run have </w:t>
      </w:r>
      <w:r w:rsidR="00295692" w:rsidRPr="00ED6F76">
        <w:rPr>
          <w:lang w:val="en-GB"/>
        </w:rPr>
        <w:t xml:space="preserve">compatible </w:t>
      </w:r>
      <w:r w:rsidR="00225C43" w:rsidRPr="00ED6F76">
        <w:rPr>
          <w:lang w:val="en-GB"/>
        </w:rPr>
        <w:t>rules to transform products</w:t>
      </w:r>
      <w:r w:rsidR="00295692" w:rsidRPr="00ED6F76">
        <w:rPr>
          <w:lang w:val="en-GB"/>
        </w:rPr>
        <w:t xml:space="preserve">, one of the firms increases its stock of instances of the rule it has just used. Meanwhile, under a </w:t>
      </w:r>
      <w:r w:rsidR="00295692" w:rsidRPr="00ED6F76">
        <w:rPr>
          <w:lang w:val="en-GB"/>
        </w:rPr>
        <w:lastRenderedPageBreak/>
        <w:t xml:space="preserve">process of rule decay, somewhere in the population of firms a randomly chosen rule is forgotten. Firms that forget all their rules exit the system, leaving gaps in the network. The effect of these </w:t>
      </w:r>
      <w:r w:rsidR="008825F0" w:rsidRPr="00ED6F76">
        <w:rPr>
          <w:lang w:val="en-GB"/>
        </w:rPr>
        <w:t xml:space="preserve">four </w:t>
      </w:r>
      <w:r w:rsidR="00295692" w:rsidRPr="00ED6F76">
        <w:rPr>
          <w:lang w:val="en-GB"/>
        </w:rPr>
        <w:t xml:space="preserve">processes </w:t>
      </w:r>
      <w:r w:rsidR="008825F0" w:rsidRPr="00ED6F76">
        <w:rPr>
          <w:lang w:val="en-GB"/>
        </w:rPr>
        <w:t>(</w:t>
      </w:r>
      <w:r w:rsidR="00295692" w:rsidRPr="00ED6F76">
        <w:rPr>
          <w:lang w:val="en-GB"/>
        </w:rPr>
        <w:t xml:space="preserve">product transformation and transferral, </w:t>
      </w:r>
      <w:r w:rsidR="008825F0" w:rsidRPr="00ED6F76">
        <w:rPr>
          <w:lang w:val="en-GB"/>
        </w:rPr>
        <w:t xml:space="preserve">and </w:t>
      </w:r>
      <w:r w:rsidR="00295692" w:rsidRPr="00ED6F76">
        <w:rPr>
          <w:lang w:val="en-GB"/>
        </w:rPr>
        <w:t>rule learning by doing and rule decay</w:t>
      </w:r>
      <w:r w:rsidR="008825F0" w:rsidRPr="00ED6F76">
        <w:rPr>
          <w:lang w:val="en-GB"/>
        </w:rPr>
        <w:t>)</w:t>
      </w:r>
      <w:r w:rsidR="00295692" w:rsidRPr="00ED6F76">
        <w:rPr>
          <w:lang w:val="en-GB"/>
        </w:rPr>
        <w:t xml:space="preserve"> is that under various parameter settings a self-maintaining system of firms and rules can emerge over time through self-organisation</w:t>
      </w:r>
      <w:r w:rsidR="004128B6" w:rsidRPr="00ED6F76">
        <w:rPr>
          <w:lang w:val="en-GB"/>
        </w:rPr>
        <w:t>.</w:t>
      </w:r>
      <w:r w:rsidR="00295692" w:rsidRPr="00ED6F76">
        <w:rPr>
          <w:lang w:val="en-GB"/>
        </w:rPr>
        <w:t xml:space="preserve"> </w:t>
      </w:r>
      <w:r w:rsidR="008825F0" w:rsidRPr="00ED6F76">
        <w:rPr>
          <w:lang w:val="en-GB"/>
        </w:rPr>
        <w:t>This system depends upon there being hypercycles of rules, in which constituent rules are all supplied by other constituent rules.</w:t>
      </w:r>
    </w:p>
    <w:p w:rsidR="00E837E3" w:rsidRPr="00ED6F76" w:rsidRDefault="00E837E3" w:rsidP="00B214A4">
      <w:pPr>
        <w:rPr>
          <w:lang w:val="en-GB"/>
        </w:rPr>
      </w:pPr>
    </w:p>
    <w:p w:rsidR="00F04410" w:rsidRPr="00ED6F76" w:rsidRDefault="00F04410" w:rsidP="003241FD">
      <w:pPr>
        <w:rPr>
          <w:lang w:val="en-GB"/>
        </w:rPr>
      </w:pPr>
      <w:r w:rsidRPr="00ED6F76">
        <w:rPr>
          <w:lang w:val="en-GB"/>
        </w:rPr>
        <w:t>The models described are all capable of demonstrating that the emergence of some system-level pattern (e.g. convergence on a peak solution, scale-free distributions in change sizes, collaboration networks, self-maintaining systems) is sensitive to various input parameters and structures controlling micro-level behaviour (e.g. initial network structure, search and learning behaviour, knowledge structure).</w:t>
      </w:r>
    </w:p>
    <w:p w:rsidR="001459A4" w:rsidRPr="00ED6F76" w:rsidRDefault="001459A4" w:rsidP="003241FD">
      <w:pPr>
        <w:pStyle w:val="heading1"/>
        <w:rPr>
          <w:lang w:val="en-GB"/>
        </w:rPr>
      </w:pPr>
      <w:r w:rsidRPr="00ED6F76">
        <w:rPr>
          <w:lang w:val="en-GB"/>
        </w:rPr>
        <w:t xml:space="preserve">Points of </w:t>
      </w:r>
      <w:r w:rsidR="003241FD" w:rsidRPr="00ED6F76">
        <w:rPr>
          <w:lang w:val="en-GB"/>
        </w:rPr>
        <w:t>C</w:t>
      </w:r>
      <w:r w:rsidRPr="00ED6F76">
        <w:rPr>
          <w:lang w:val="en-GB"/>
        </w:rPr>
        <w:t>omparison</w:t>
      </w:r>
    </w:p>
    <w:p w:rsidR="00F04410" w:rsidRPr="00ED6F76" w:rsidRDefault="00F04410" w:rsidP="007919C3">
      <w:pPr>
        <w:pStyle w:val="firstpara"/>
        <w:pPrChange w:id="4" w:author="Nigel Gilbert" w:date="2013-05-19T13:39:00Z">
          <w:pPr/>
        </w:pPrChange>
      </w:pPr>
      <w:r w:rsidRPr="00ED6F76">
        <w:t>The models are now compared for the ways they represent knowledge and/or techno</w:t>
      </w:r>
      <w:r w:rsidRPr="00ED6F76">
        <w:t>l</w:t>
      </w:r>
      <w:r w:rsidRPr="00ED6F76">
        <w:t>ogies, how novelty enters the system, the degree to which they represent open-ended systems, their use of networks, landscapes and other pre-defined structures, and the patterns that emerge from their operations, including networks and scale-free freque</w:t>
      </w:r>
      <w:r w:rsidRPr="00ED6F76">
        <w:t>n</w:t>
      </w:r>
      <w:r w:rsidRPr="00ED6F76">
        <w:t xml:space="preserve">cy distributions. </w:t>
      </w:r>
      <w:r w:rsidR="008C3290">
        <w:t xml:space="preserve">A summary </w:t>
      </w:r>
      <w:r w:rsidR="00213F82">
        <w:t xml:space="preserve">is given </w:t>
      </w:r>
      <w:r w:rsidR="008C3290">
        <w:t xml:space="preserve">in </w:t>
      </w:r>
      <w:r w:rsidR="008C3290">
        <w:fldChar w:fldCharType="begin"/>
      </w:r>
      <w:r w:rsidR="008C3290">
        <w:instrText xml:space="preserve"> REF _Ref356659488 \h </w:instrText>
      </w:r>
      <w:r w:rsidR="008C3290">
        <w:fldChar w:fldCharType="separate"/>
      </w:r>
      <w:r w:rsidR="00C94FD1">
        <w:rPr>
          <w:b/>
        </w:rPr>
        <w:t xml:space="preserve">Table </w:t>
      </w:r>
      <w:r w:rsidR="00C94FD1">
        <w:rPr>
          <w:b/>
          <w:noProof/>
        </w:rPr>
        <w:t>1</w:t>
      </w:r>
      <w:r w:rsidR="008C3290">
        <w:fldChar w:fldCharType="end"/>
      </w:r>
      <w:r w:rsidR="008C3290">
        <w:t>.</w:t>
      </w:r>
    </w:p>
    <w:p w:rsidR="00F04410" w:rsidRPr="00ED6F76" w:rsidRDefault="00F04410" w:rsidP="00F04410">
      <w:pPr>
        <w:rPr>
          <w:lang w:val="en-GB"/>
        </w:rPr>
      </w:pPr>
    </w:p>
    <w:p w:rsidR="00AD6ED1" w:rsidRPr="00ED6F76" w:rsidRDefault="00AD6ED1" w:rsidP="00B214A4">
      <w:pPr>
        <w:rPr>
          <w:lang w:val="en-GB"/>
        </w:rPr>
      </w:pPr>
      <w:r w:rsidRPr="00ED6F76">
        <w:rPr>
          <w:lang w:val="en-GB"/>
        </w:rPr>
        <w:t xml:space="preserve">As may be clear from the above descriptions, the models differ </w:t>
      </w:r>
      <w:r w:rsidR="00404392" w:rsidRPr="00ED6F76">
        <w:rPr>
          <w:lang w:val="en-GB"/>
        </w:rPr>
        <w:t xml:space="preserve">widely </w:t>
      </w:r>
      <w:r w:rsidRPr="00ED6F76">
        <w:rPr>
          <w:lang w:val="en-GB"/>
        </w:rPr>
        <w:t>in their re</w:t>
      </w:r>
      <w:r w:rsidRPr="00ED6F76">
        <w:rPr>
          <w:lang w:val="en-GB"/>
        </w:rPr>
        <w:t>p</w:t>
      </w:r>
      <w:r w:rsidRPr="00ED6F76">
        <w:rPr>
          <w:lang w:val="en-GB"/>
        </w:rPr>
        <w:t>resentation of knowledge and technologies</w:t>
      </w:r>
      <w:r w:rsidR="00AB4360" w:rsidRPr="00ED6F76">
        <w:rPr>
          <w:lang w:val="en-GB"/>
        </w:rPr>
        <w:t>:</w:t>
      </w:r>
      <w:r w:rsidRPr="00ED6F76">
        <w:rPr>
          <w:lang w:val="en-GB"/>
        </w:rPr>
        <w:t xml:space="preserve"> </w:t>
      </w:r>
      <w:r w:rsidR="00AB4360" w:rsidRPr="00ED6F76">
        <w:rPr>
          <w:lang w:val="en-GB"/>
        </w:rPr>
        <w:t xml:space="preserve">there were bit strings (L&amp;F), nodes in a grid (S&amp;V), lists of components (A&amp;P), </w:t>
      </w:r>
      <w:proofErr w:type="spellStart"/>
      <w:r w:rsidR="00AB4360" w:rsidRPr="00ED6F76">
        <w:rPr>
          <w:lang w:val="en-GB"/>
        </w:rPr>
        <w:t>kenes</w:t>
      </w:r>
      <w:proofErr w:type="spellEnd"/>
      <w:r w:rsidR="00AB4360" w:rsidRPr="00ED6F76">
        <w:rPr>
          <w:lang w:val="en-GB"/>
        </w:rPr>
        <w:t xml:space="preserve"> (SKIN</w:t>
      </w:r>
      <w:r w:rsidR="00683575" w:rsidRPr="00ED6F76">
        <w:rPr>
          <w:lang w:val="en-GB"/>
        </w:rPr>
        <w:t xml:space="preserve"> model</w:t>
      </w:r>
      <w:r w:rsidR="00AB4360" w:rsidRPr="00ED6F76">
        <w:rPr>
          <w:lang w:val="en-GB"/>
        </w:rPr>
        <w:t xml:space="preserve">), vectors of continuous variables (CJZ) and </w:t>
      </w:r>
      <w:r w:rsidR="008825F0" w:rsidRPr="00ED6F76">
        <w:rPr>
          <w:lang w:val="en-GB"/>
        </w:rPr>
        <w:t>algorithmic chemistry</w:t>
      </w:r>
      <w:r w:rsidR="00AB4360" w:rsidRPr="00ED6F76">
        <w:rPr>
          <w:lang w:val="en-GB"/>
        </w:rPr>
        <w:t xml:space="preserve"> rules (hypercycles</w:t>
      </w:r>
      <w:r w:rsidR="00683575" w:rsidRPr="00ED6F76">
        <w:rPr>
          <w:lang w:val="en-GB"/>
        </w:rPr>
        <w:t xml:space="preserve"> model</w:t>
      </w:r>
      <w:r w:rsidR="00AB4360" w:rsidRPr="00ED6F76">
        <w:rPr>
          <w:lang w:val="en-GB"/>
        </w:rPr>
        <w:t xml:space="preserve">). These were evaluated using NK fitness (L&amp;F), connection to the base row </w:t>
      </w:r>
      <w:r w:rsidR="00B85274" w:rsidRPr="00ED6F76">
        <w:rPr>
          <w:lang w:val="en-GB"/>
        </w:rPr>
        <w:t xml:space="preserve">and height of row </w:t>
      </w:r>
      <w:r w:rsidR="00AB4360" w:rsidRPr="00ED6F76">
        <w:rPr>
          <w:lang w:val="en-GB"/>
        </w:rPr>
        <w:t>(S&amp;V), a list of desired logic functions and cost in terms of number of base comp</w:t>
      </w:r>
      <w:r w:rsidR="00AB4360" w:rsidRPr="00ED6F76">
        <w:rPr>
          <w:lang w:val="en-GB"/>
        </w:rPr>
        <w:t>o</w:t>
      </w:r>
      <w:r w:rsidR="00AB4360" w:rsidRPr="00ED6F76">
        <w:rPr>
          <w:lang w:val="en-GB"/>
        </w:rPr>
        <w:t>nents (A&amp;P), and in terms of their ability to take input from and supply output to other model components</w:t>
      </w:r>
      <w:r w:rsidR="00E55E46" w:rsidRPr="00ED6F76">
        <w:rPr>
          <w:lang w:val="en-GB"/>
        </w:rPr>
        <w:t xml:space="preserve"> (SKIN, hypercycles)</w:t>
      </w:r>
      <w:r w:rsidR="00AB4360" w:rsidRPr="00ED6F76">
        <w:rPr>
          <w:lang w:val="en-GB"/>
        </w:rPr>
        <w:t>.</w:t>
      </w:r>
      <w:r w:rsidR="00B85274" w:rsidRPr="00ED6F76">
        <w:rPr>
          <w:lang w:val="en-GB"/>
        </w:rPr>
        <w:t xml:space="preserve"> </w:t>
      </w:r>
      <w:r w:rsidR="00867AFD" w:rsidRPr="00ED6F76">
        <w:rPr>
          <w:lang w:val="en-GB"/>
        </w:rPr>
        <w:t>It seems that</w:t>
      </w:r>
      <w:r w:rsidR="00B85274" w:rsidRPr="00ED6F76">
        <w:rPr>
          <w:lang w:val="en-GB"/>
        </w:rPr>
        <w:t xml:space="preserve"> later </w:t>
      </w:r>
      <w:r w:rsidR="00867AFD" w:rsidRPr="00ED6F76">
        <w:rPr>
          <w:lang w:val="en-GB"/>
        </w:rPr>
        <w:t xml:space="preserve">models </w:t>
      </w:r>
      <w:r w:rsidR="00B85274" w:rsidRPr="00ED6F76">
        <w:rPr>
          <w:lang w:val="en-GB"/>
        </w:rPr>
        <w:t>tended to be better than earlier ones, and represent gains in knowledge.</w:t>
      </w:r>
    </w:p>
    <w:p w:rsidR="00EE1B7F" w:rsidRPr="00ED6F76" w:rsidRDefault="00EE1B7F" w:rsidP="00B214A4">
      <w:pPr>
        <w:rPr>
          <w:lang w:val="en-GB"/>
        </w:rPr>
      </w:pPr>
    </w:p>
    <w:p w:rsidR="00CC1D33" w:rsidRPr="00ED6F76" w:rsidRDefault="004E5252" w:rsidP="00B214A4">
      <w:pPr>
        <w:rPr>
          <w:lang w:val="en-GB"/>
        </w:rPr>
      </w:pPr>
      <w:r w:rsidRPr="00ED6F76">
        <w:rPr>
          <w:lang w:val="en-GB"/>
        </w:rPr>
        <w:t>H</w:t>
      </w:r>
      <w:r w:rsidR="008E2B1D" w:rsidRPr="00ED6F76">
        <w:rPr>
          <w:lang w:val="en-GB"/>
        </w:rPr>
        <w:t>ow novelty enters the system</w:t>
      </w:r>
      <w:r w:rsidRPr="00ED6F76">
        <w:rPr>
          <w:lang w:val="en-GB"/>
        </w:rPr>
        <w:t xml:space="preserve"> varies in line with how knowledge or technologies are represented. L&amp;F</w:t>
      </w:r>
      <w:r w:rsidR="00B85274" w:rsidRPr="00ED6F76">
        <w:rPr>
          <w:lang w:val="en-GB"/>
        </w:rPr>
        <w:t>’s</w:t>
      </w:r>
      <w:r w:rsidRPr="00ED6F76">
        <w:rPr>
          <w:lang w:val="en-GB"/>
        </w:rPr>
        <w:t xml:space="preserve"> use of heuristic search </w:t>
      </w:r>
      <w:r w:rsidR="00E55E46" w:rsidRPr="00ED6F76">
        <w:rPr>
          <w:lang w:val="en-GB"/>
        </w:rPr>
        <w:t xml:space="preserve">methods </w:t>
      </w:r>
      <w:r w:rsidRPr="00ED6F76">
        <w:rPr>
          <w:lang w:val="en-GB"/>
        </w:rPr>
        <w:t xml:space="preserve">reflects the idea that there are two sources of novelty: </w:t>
      </w:r>
      <w:r w:rsidR="00B85274" w:rsidRPr="00ED6F76">
        <w:rPr>
          <w:lang w:val="en-GB"/>
        </w:rPr>
        <w:t xml:space="preserve">new </w:t>
      </w:r>
      <w:r w:rsidRPr="00ED6F76">
        <w:rPr>
          <w:lang w:val="en-GB"/>
        </w:rPr>
        <w:t>combination of existing parts</w:t>
      </w:r>
      <w:r w:rsidR="00B85274" w:rsidRPr="00ED6F76">
        <w:rPr>
          <w:lang w:val="en-GB"/>
        </w:rPr>
        <w:t>,</w:t>
      </w:r>
      <w:r w:rsidRPr="00ED6F76">
        <w:rPr>
          <w:lang w:val="en-GB"/>
        </w:rPr>
        <w:t xml:space="preserve"> and mutation, during copying</w:t>
      </w:r>
      <w:r w:rsidR="00B85274" w:rsidRPr="00ED6F76">
        <w:rPr>
          <w:lang w:val="en-GB"/>
        </w:rPr>
        <w:t xml:space="preserve"> or experimentation</w:t>
      </w:r>
      <w:r w:rsidRPr="00ED6F76">
        <w:rPr>
          <w:lang w:val="en-GB"/>
        </w:rPr>
        <w:t xml:space="preserve">. This view of </w:t>
      </w:r>
      <w:r w:rsidR="00B85274" w:rsidRPr="00ED6F76">
        <w:rPr>
          <w:lang w:val="en-GB"/>
        </w:rPr>
        <w:t xml:space="preserve">novelty in </w:t>
      </w:r>
      <w:r w:rsidRPr="00ED6F76">
        <w:rPr>
          <w:lang w:val="en-GB"/>
        </w:rPr>
        <w:t xml:space="preserve">innovation is found not only among </w:t>
      </w:r>
      <w:r w:rsidR="00B85274" w:rsidRPr="00ED6F76">
        <w:rPr>
          <w:lang w:val="en-GB"/>
        </w:rPr>
        <w:t xml:space="preserve">Herbert </w:t>
      </w:r>
      <w:r w:rsidRPr="00ED6F76">
        <w:rPr>
          <w:lang w:val="en-GB"/>
        </w:rPr>
        <w:t>Simon</w:t>
      </w:r>
      <w:r w:rsidR="00B85274" w:rsidRPr="00ED6F76">
        <w:rPr>
          <w:lang w:val="en-GB"/>
        </w:rPr>
        <w:t xml:space="preserve">’s disciples </w:t>
      </w:r>
      <w:r w:rsidRPr="00ED6F76">
        <w:rPr>
          <w:lang w:val="en-GB"/>
        </w:rPr>
        <w:fldChar w:fldCharType="begin"/>
      </w:r>
      <w:r w:rsidR="00F17796">
        <w:rPr>
          <w:lang w:val="en-GB"/>
        </w:rPr>
        <w:instrText xml:space="preserve"> ADDIN EN.CITE &lt;EndNote&gt;&lt;Cite&gt;&lt;Author&gt;Cyert&lt;/Author&gt;&lt;Year&gt;1964&lt;/Year&gt;&lt;RecNum&gt;383&lt;/RecNum&gt;&lt;DisplayText&gt;[31]&lt;/DisplayText&gt;&lt;record&gt;&lt;rec-number&gt;383&lt;/rec-number&gt;&lt;foreign-keys&gt;&lt;key app="EN" db-id="wszrd5t5xp50wke0xaq5d5d0drvrrrsdswrz"&gt;383&lt;/key&gt;&lt;/foreign-keys&gt;&lt;ref-type name="Book"&gt;6&lt;/ref-type&gt;&lt;contributors&gt;&lt;authors&gt;&lt;author&gt;Cyert, Richard Michael&lt;/author&gt;&lt;author&gt;March, James G.&lt;/author&gt;&lt;author&gt;Clarkson, Geoffrey P. E.&lt;/author&gt;&lt;/authors&gt;&lt;/contributors&gt;&lt;titles&gt;&lt;title&gt;A behavioral theory of the firm&lt;/title&gt;&lt;secondary-title&gt;Prentice-Hall internat ser in management and Prentice-Hall behavioral sciences in business ser&lt;/secondary-title&gt;&lt;/titles&gt;&lt;pages&gt;p.&lt;/pages&gt;&lt;dates&gt;&lt;year&gt;1964&lt;/year&gt;&lt;/dates&gt;&lt;pub-location&gt;Englewood Cliffs, N.J,&lt;/pub-location&gt;&lt;accession-num&gt;3532411&lt;/accession-num&gt;&lt;call-num&gt;UL: South Front, Floor 6 425.c.96.333&lt;/call-num&gt;&lt;urls&gt;&lt;/urls&gt;&lt;/record&gt;&lt;/Cite&gt;&lt;/EndNote&gt;</w:instrText>
      </w:r>
      <w:r w:rsidRPr="00ED6F76">
        <w:rPr>
          <w:lang w:val="en-GB"/>
        </w:rPr>
        <w:fldChar w:fldCharType="separate"/>
      </w:r>
      <w:r w:rsidR="00F17796">
        <w:rPr>
          <w:noProof/>
          <w:lang w:val="en-GB"/>
        </w:rPr>
        <w:t>[</w:t>
      </w:r>
      <w:hyperlink w:anchor="_ENREF_31" w:tooltip="Cyert, 1964 #383" w:history="1">
        <w:r w:rsidR="00242F5A">
          <w:rPr>
            <w:noProof/>
            <w:lang w:val="en-GB"/>
          </w:rPr>
          <w:t>31</w:t>
        </w:r>
      </w:hyperlink>
      <w:r w:rsidR="00F17796">
        <w:rPr>
          <w:noProof/>
          <w:lang w:val="en-GB"/>
        </w:rPr>
        <w:t>]</w:t>
      </w:r>
      <w:r w:rsidRPr="00ED6F76">
        <w:rPr>
          <w:lang w:val="en-GB"/>
        </w:rPr>
        <w:fldChar w:fldCharType="end"/>
      </w:r>
      <w:r w:rsidRPr="00ED6F76">
        <w:rPr>
          <w:lang w:val="en-GB"/>
        </w:rPr>
        <w:t xml:space="preserve">, but </w:t>
      </w:r>
      <w:r w:rsidR="00867AFD" w:rsidRPr="00ED6F76">
        <w:rPr>
          <w:lang w:val="en-GB"/>
        </w:rPr>
        <w:t xml:space="preserve">is </w:t>
      </w:r>
      <w:r w:rsidRPr="00ED6F76">
        <w:rPr>
          <w:lang w:val="en-GB"/>
        </w:rPr>
        <w:t xml:space="preserve">also common </w:t>
      </w:r>
      <w:r w:rsidR="00B85274" w:rsidRPr="00ED6F76">
        <w:rPr>
          <w:lang w:val="en-GB"/>
        </w:rPr>
        <w:t>among</w:t>
      </w:r>
      <w:r w:rsidRPr="00ED6F76">
        <w:rPr>
          <w:lang w:val="en-GB"/>
        </w:rPr>
        <w:t xml:space="preserve"> Schumpeter</w:t>
      </w:r>
      <w:r w:rsidR="00B85274" w:rsidRPr="00ED6F76">
        <w:rPr>
          <w:lang w:val="en-GB"/>
        </w:rPr>
        <w:t>ian</w:t>
      </w:r>
      <w:r w:rsidRPr="00ED6F76">
        <w:rPr>
          <w:lang w:val="en-GB"/>
        </w:rPr>
        <w:t xml:space="preserve"> evolutionary economists </w:t>
      </w:r>
      <w:r w:rsidRPr="00ED6F76">
        <w:rPr>
          <w:lang w:val="en-GB"/>
        </w:rPr>
        <w:fldChar w:fldCharType="begin">
          <w:fldData xml:space="preserve">PEVuZE5vdGU+PENpdGU+PEF1dGhvcj5OZWxzb248L0F1dGhvcj48WWVhcj4xOTgyPC9ZZWFyPjxS
ZWNOdW0+Mzg1PC9SZWNOdW0+PERpc3BsYXlUZXh0PlszMiwgMzNdPC9EaXNwbGF5VGV4dD48cmVj
b3JkPjxyZWMtbnVtYmVyPjM4NTwvcmVjLW51bWJlcj48Zm9yZWlnbi1rZXlzPjxrZXkgYXBwPSJF
TiIgZGItaWQ9IndzenJkNXQ1eHA1MHdrZTB4YXE1ZDVkMGRydnJycnNkc3dyeiI+Mzg1PC9rZXk+
PC9mb3JlaWduLWtleXM+PHJlZi10eXBlIG5hbWU9IkJvb2siPjY8L3JlZi10eXBlPjxjb250cmli
dXRvcnM+PGF1dGhvcnM+PGF1dGhvcj5OZWxzb24sIFJpY2hhcmQgUi48L2F1dGhvcj48YXV0aG9y
PldpbnRlciwgU2lkbmV5IEcuPC9hdXRob3I+PC9hdXRob3JzPjwvY29udHJpYnV0b3JzPjx0aXRs
ZXM+PHRpdGxlPkFuIGV2b2x1dGlvbmFyeSB0aGVvcnkgb2YgZWNvbm9taWMgY2hhbmdlPC90aXRs
ZT48L3RpdGxlcz48cGFnZXM+eGksNDM3cDwvcGFnZXM+PGtleXdvcmRzPjxrZXl3b3JkPkVjb25v
bWljcy48L2tleXdvcmQ+PC9rZXl3b3Jkcz48ZGF0ZXM+PHllYXI+MTk4MjwveWVhcj48L2RhdGVz
PjxwdWItbG9jYXRpb24+Q2FtYnJpZGdlLCBNYXNzLiA7IExvbmRvbjwvcHViLWxvY2F0aW9uPjxw
dWJsaXNoZXI+QmVsa25hcCBQcmVzczwvcHVibGlzaGVyPjxpc2JuPjA2NzQyNzIyNzc8L2lzYm4+
PGFjY2Vzc2lvbi1udW0+NjQwNDg4PC9hY2Nlc3Npb24tbnVtPjxjYWxsLW51bT5VTDogU291dGgg
V2luZywgRmxvb3IgNSAyMjAuYy45OC42NjU8L2NhbGwtbnVtPjx1cmxzPjwvdXJscz48L3JlY29y
ZD48L0NpdGU+PENpdGU+PEF1dGhvcj5CZWNrZXI8L0F1dGhvcj48WWVhcj4yMDA2PC9ZZWFyPjxS
ZWNOdW0+OTgxPC9SZWNOdW0+PHJlY29yZD48cmVjLW51bWJlcj45ODE8L3JlYy1udW1iZXI+PGZv
cmVpZ24ta2V5cz48a2V5IGFwcD0iRU4iIGRiLWlkPSJ3c3pyZDV0NXhwNTB3a2UweGFxNWQ1ZDBk
cnZycnJzZHN3cnoiPjk4MTwva2V5PjwvZm9yZWlnbi1rZXlzPjxyZWYtdHlwZSBuYW1lPSJKb3Vy
bmFsIEFydGljbGUiPjE3PC9yZWYtdHlwZT48Y29udHJpYnV0b3JzPjxhdXRob3JzPjxhdXRob3I+
QmVja2VyLCBNYXJrdXMgQy48L2F1dGhvcj48YXV0aG9yPktudWRzZW4sIFRob3JiasO4cm48L2F1
dGhvcj48YXV0aG9yPk1hcmNoLCBKYW1lcyBHLjwvYXV0aG9yPjwvYXV0aG9ycz48L2NvbnRyaWJ1
dG9ycz48dGl0bGVzPjx0aXRsZT5TY2h1bXBldGVyLCBXaW50ZXIsIGFuZCB0aGUgc291cmNlcyBv
ZiBub3ZlbHR5PC90aXRsZT48c2Vjb25kYXJ5LXRpdGxlPkluZHVzdHJpYWwgJmFtcDsgQ29ycG9y
YXRlIENoYW5nZTwvc2Vjb25kYXJ5LXRpdGxlPjwvdGl0bGVzPjxwZXJpb2RpY2FsPjxmdWxsLXRp
dGxlPkluZHVzdHJpYWwgJmFtcDsgQ29ycG9yYXRlIENoYW5nZTwvZnVsbC10aXRsZT48L3Blcmlv
ZGljYWw+PHBhZ2VzPjM1My0zNzE8L3BhZ2VzPjx2b2x1bWU+MTU8L3ZvbHVtZT48bnVtYmVyPjI8
L251bWJlcj48a2V5d29yZHM+PGtleXdvcmQ+RUNPTk9NSUMgZGV2ZWxvcG1lbnQ8L2tleXdvcmQ+
PGtleXdvcmQ+SU5OT1ZBVElPTiBhZG9wdGlvbjwva2V5d29yZD48a2V5d29yZD5ESUZGVVNJT04g
b2YgaW5ub3ZhdGlvbnMgdGhlb3J5IChDb21tdW5pY2F0aW9uKTwva2V5d29yZD48a2V5d29yZD5J
TUlUQVRJT048L2tleXdvcmQ+PGtleXdvcmQ+U0NIVU1QRVRFUiwgSm9zZXBoIEFsb2lzLCAxODgz
LTE5NTA8L2tleXdvcmQ+PGtleXdvcmQ+V0lOVEVSLCBTaWRuZXk8L2tleXdvcmQ+PC9rZXl3b3Jk
cz48ZGF0ZXM+PHllYXI+MjAwNjwveWVhcj48L2RhdGVzPjxwdWJsaXNoZXI+T3hmb3JkIFVuaXZl
cnNpdHkgUHJlc3MgLyBVU0E8L3B1Ymxpc2hlcj48aXNibj4wOTYwNjQ5MTwvaXNibj48YWNjZXNz
aW9uLW51bT4yMDc3MzE2ODwvYWNjZXNzaW9uLW51bT48d29yay10eXBlPkFydGljbGU8L3dvcmst
dHlwZT48dXJscz48cmVsYXRlZC11cmxzPjx1cmw+aHR0cDovL3NlYXJjaC5lYnNjb2hvc3QuY29t
L2xvZ2luLmFzcHg/ZGlyZWN0PXRydWUmYW1wO2RiPWJ0aCZhbXA7QU49MjA3NzMxNjgmYW1wO3Np
dGU9ZWhvc3QtbGl2ZTwvdXJsPjwvcmVsYXRlZC11cmxzPjwvdXJscz48cmVtb3RlLWRhdGFiYXNl
LW5hbWU+YnRoPC9yZW1vdGUtZGF0YWJhc2UtbmFtZT48cmVtb3RlLWRhdGFiYXNlLXByb3ZpZGVy
PkVCU0NPaG9zdDwvcmVtb3RlLWRhdGFiYXNlLXByb3ZpZGVyPjwvcmVjb3JkPjwvQ2l0ZT48L0Vu
ZE5vdGU+AG==
</w:fldData>
        </w:fldChar>
      </w:r>
      <w:r w:rsidR="00F17796">
        <w:rPr>
          <w:lang w:val="en-GB"/>
        </w:rPr>
        <w:instrText xml:space="preserve"> ADDIN EN.CITE </w:instrText>
      </w:r>
      <w:r w:rsidR="00F17796">
        <w:rPr>
          <w:lang w:val="en-GB"/>
        </w:rPr>
        <w:fldChar w:fldCharType="begin">
          <w:fldData xml:space="preserve">PEVuZE5vdGU+PENpdGU+PEF1dGhvcj5OZWxzb248L0F1dGhvcj48WWVhcj4xOTgyPC9ZZWFyPjxS
ZWNOdW0+Mzg1PC9SZWNOdW0+PERpc3BsYXlUZXh0PlszMiwgMzNdPC9EaXNwbGF5VGV4dD48cmVj
b3JkPjxyZWMtbnVtYmVyPjM4NTwvcmVjLW51bWJlcj48Zm9yZWlnbi1rZXlzPjxrZXkgYXBwPSJF
TiIgZGItaWQ9IndzenJkNXQ1eHA1MHdrZTB4YXE1ZDVkMGRydnJycnNkc3dyeiI+Mzg1PC9rZXk+
PC9mb3JlaWduLWtleXM+PHJlZi10eXBlIG5hbWU9IkJvb2siPjY8L3JlZi10eXBlPjxjb250cmli
dXRvcnM+PGF1dGhvcnM+PGF1dGhvcj5OZWxzb24sIFJpY2hhcmQgUi48L2F1dGhvcj48YXV0aG9y
PldpbnRlciwgU2lkbmV5IEcuPC9hdXRob3I+PC9hdXRob3JzPjwvY29udHJpYnV0b3JzPjx0aXRs
ZXM+PHRpdGxlPkFuIGV2b2x1dGlvbmFyeSB0aGVvcnkgb2YgZWNvbm9taWMgY2hhbmdlPC90aXRs
ZT48L3RpdGxlcz48cGFnZXM+eGksNDM3cDwvcGFnZXM+PGtleXdvcmRzPjxrZXl3b3JkPkVjb25v
bWljcy48L2tleXdvcmQ+PC9rZXl3b3Jkcz48ZGF0ZXM+PHllYXI+MTk4MjwveWVhcj48L2RhdGVz
PjxwdWItbG9jYXRpb24+Q2FtYnJpZGdlLCBNYXNzLiA7IExvbmRvbjwvcHViLWxvY2F0aW9uPjxw
dWJsaXNoZXI+QmVsa25hcCBQcmVzczwvcHVibGlzaGVyPjxpc2JuPjA2NzQyNzIyNzc8L2lzYm4+
PGFjY2Vzc2lvbi1udW0+NjQwNDg4PC9hY2Nlc3Npb24tbnVtPjxjYWxsLW51bT5VTDogU291dGgg
V2luZywgRmxvb3IgNSAyMjAuYy45OC42NjU8L2NhbGwtbnVtPjx1cmxzPjwvdXJscz48L3JlY29y
ZD48L0NpdGU+PENpdGU+PEF1dGhvcj5CZWNrZXI8L0F1dGhvcj48WWVhcj4yMDA2PC9ZZWFyPjxS
ZWNOdW0+OTgxPC9SZWNOdW0+PHJlY29yZD48cmVjLW51bWJlcj45ODE8L3JlYy1udW1iZXI+PGZv
cmVpZ24ta2V5cz48a2V5IGFwcD0iRU4iIGRiLWlkPSJ3c3pyZDV0NXhwNTB3a2UweGFxNWQ1ZDBk
cnZycnJzZHN3cnoiPjk4MTwva2V5PjwvZm9yZWlnbi1rZXlzPjxyZWYtdHlwZSBuYW1lPSJKb3Vy
bmFsIEFydGljbGUiPjE3PC9yZWYtdHlwZT48Y29udHJpYnV0b3JzPjxhdXRob3JzPjxhdXRob3I+
QmVja2VyLCBNYXJrdXMgQy48L2F1dGhvcj48YXV0aG9yPktudWRzZW4sIFRob3JiasO4cm48L2F1
dGhvcj48YXV0aG9yPk1hcmNoLCBKYW1lcyBHLjwvYXV0aG9yPjwvYXV0aG9ycz48L2NvbnRyaWJ1
dG9ycz48dGl0bGVzPjx0aXRsZT5TY2h1bXBldGVyLCBXaW50ZXIsIGFuZCB0aGUgc291cmNlcyBv
ZiBub3ZlbHR5PC90aXRsZT48c2Vjb25kYXJ5LXRpdGxlPkluZHVzdHJpYWwgJmFtcDsgQ29ycG9y
YXRlIENoYW5nZTwvc2Vjb25kYXJ5LXRpdGxlPjwvdGl0bGVzPjxwZXJpb2RpY2FsPjxmdWxsLXRp
dGxlPkluZHVzdHJpYWwgJmFtcDsgQ29ycG9yYXRlIENoYW5nZTwvZnVsbC10aXRsZT48L3Blcmlv
ZGljYWw+PHBhZ2VzPjM1My0zNzE8L3BhZ2VzPjx2b2x1bWU+MTU8L3ZvbHVtZT48bnVtYmVyPjI8
L251bWJlcj48a2V5d29yZHM+PGtleXdvcmQ+RUNPTk9NSUMgZGV2ZWxvcG1lbnQ8L2tleXdvcmQ+
PGtleXdvcmQ+SU5OT1ZBVElPTiBhZG9wdGlvbjwva2V5d29yZD48a2V5d29yZD5ESUZGVVNJT04g
b2YgaW5ub3ZhdGlvbnMgdGhlb3J5IChDb21tdW5pY2F0aW9uKTwva2V5d29yZD48a2V5d29yZD5J
TUlUQVRJT048L2tleXdvcmQ+PGtleXdvcmQ+U0NIVU1QRVRFUiwgSm9zZXBoIEFsb2lzLCAxODgz
LTE5NTA8L2tleXdvcmQ+PGtleXdvcmQ+V0lOVEVSLCBTaWRuZXk8L2tleXdvcmQ+PC9rZXl3b3Jk
cz48ZGF0ZXM+PHllYXI+MjAwNjwveWVhcj48L2RhdGVzPjxwdWJsaXNoZXI+T3hmb3JkIFVuaXZl
cnNpdHkgUHJlc3MgLyBVU0E8L3B1Ymxpc2hlcj48aXNibj4wOTYwNjQ5MTwvaXNibj48YWNjZXNz
aW9uLW51bT4yMDc3MzE2ODwvYWNjZXNzaW9uLW51bT48d29yay10eXBlPkFydGljbGU8L3dvcmst
dHlwZT48dXJscz48cmVsYXRlZC11cmxzPjx1cmw+aHR0cDovL3NlYXJjaC5lYnNjb2hvc3QuY29t
L2xvZ2luLmFzcHg/ZGlyZWN0PXRydWUmYW1wO2RiPWJ0aCZhbXA7QU49MjA3NzMxNjgmYW1wO3Np
dGU9ZWhvc3QtbGl2ZTwvdXJsPjwvcmVsYXRlZC11cmxzPjwvdXJscz48cmVtb3RlLWRhdGFiYXNl
LW5hbWU+YnRoPC9yZW1vdGUtZGF0YWJhc2UtbmFtZT48cmVtb3RlLWRhdGFiYXNlLXByb3ZpZGVy
PkVCU0NPaG9zdDwvcmVtb3RlLWRhdGFiYXNlLXByb3ZpZGVyPjwvcmVjb3JkPjwvQ2l0ZT48L0Vu
ZE5vdGU+AG==
</w:fldData>
        </w:fldChar>
      </w:r>
      <w:r w:rsidR="00F17796">
        <w:rPr>
          <w:lang w:val="en-GB"/>
        </w:rPr>
        <w:instrText xml:space="preserve"> ADDIN EN.CITE.DATA </w:instrText>
      </w:r>
      <w:r w:rsidR="00F17796">
        <w:rPr>
          <w:lang w:val="en-GB"/>
        </w:rPr>
      </w:r>
      <w:r w:rsidR="00F17796">
        <w:rPr>
          <w:lang w:val="en-GB"/>
        </w:rPr>
        <w:fldChar w:fldCharType="end"/>
      </w:r>
      <w:r w:rsidRPr="00ED6F76">
        <w:rPr>
          <w:lang w:val="en-GB"/>
        </w:rPr>
      </w:r>
      <w:r w:rsidRPr="00ED6F76">
        <w:rPr>
          <w:lang w:val="en-GB"/>
        </w:rPr>
        <w:fldChar w:fldCharType="separate"/>
      </w:r>
      <w:r w:rsidR="00F17796">
        <w:rPr>
          <w:noProof/>
          <w:lang w:val="en-GB"/>
        </w:rPr>
        <w:t>[</w:t>
      </w:r>
      <w:hyperlink w:anchor="_ENREF_32" w:tooltip="Nelson, 1982 #385" w:history="1">
        <w:r w:rsidR="00242F5A">
          <w:rPr>
            <w:noProof/>
            <w:lang w:val="en-GB"/>
          </w:rPr>
          <w:t>32</w:t>
        </w:r>
      </w:hyperlink>
      <w:r w:rsidR="00F17796">
        <w:rPr>
          <w:noProof/>
          <w:lang w:val="en-GB"/>
        </w:rPr>
        <w:t xml:space="preserve">, </w:t>
      </w:r>
      <w:hyperlink w:anchor="_ENREF_33" w:tooltip="Becker, 2006 #981" w:history="1">
        <w:r w:rsidR="00242F5A">
          <w:rPr>
            <w:noProof/>
            <w:lang w:val="en-GB"/>
          </w:rPr>
          <w:t>33</w:t>
        </w:r>
      </w:hyperlink>
      <w:r w:rsidR="00F17796">
        <w:rPr>
          <w:noProof/>
          <w:lang w:val="en-GB"/>
        </w:rPr>
        <w:t>]</w:t>
      </w:r>
      <w:r w:rsidRPr="00ED6F76">
        <w:rPr>
          <w:lang w:val="en-GB"/>
        </w:rPr>
        <w:fldChar w:fldCharType="end"/>
      </w:r>
      <w:r w:rsidRPr="00ED6F76">
        <w:rPr>
          <w:lang w:val="en-GB"/>
        </w:rPr>
        <w:t xml:space="preserve">. </w:t>
      </w:r>
      <w:r w:rsidR="00B85274" w:rsidRPr="00ED6F76">
        <w:rPr>
          <w:lang w:val="en-GB"/>
        </w:rPr>
        <w:t xml:space="preserve">The A&amp;P model recombines existing parts when constructing new logic gate designs. </w:t>
      </w:r>
      <w:r w:rsidR="009F199E" w:rsidRPr="00ED6F76">
        <w:rPr>
          <w:lang w:val="en-GB"/>
        </w:rPr>
        <w:t>The SKIN model’s incremental and radical r</w:t>
      </w:r>
      <w:r w:rsidR="009F199E" w:rsidRPr="00ED6F76">
        <w:rPr>
          <w:lang w:val="en-GB"/>
        </w:rPr>
        <w:t>e</w:t>
      </w:r>
      <w:r w:rsidR="009F199E" w:rsidRPr="00ED6F76">
        <w:rPr>
          <w:lang w:val="en-GB"/>
        </w:rPr>
        <w:t>search processes have effects analogous to mutation of knowledge, while r</w:t>
      </w:r>
      <w:r w:rsidRPr="00ED6F76">
        <w:rPr>
          <w:lang w:val="en-GB"/>
        </w:rPr>
        <w:t>ecombin</w:t>
      </w:r>
      <w:r w:rsidRPr="00ED6F76">
        <w:rPr>
          <w:lang w:val="en-GB"/>
        </w:rPr>
        <w:t>a</w:t>
      </w:r>
      <w:r w:rsidRPr="00ED6F76">
        <w:rPr>
          <w:lang w:val="en-GB"/>
        </w:rPr>
        <w:t xml:space="preserve">tion of parts is </w:t>
      </w:r>
      <w:r w:rsidR="009F199E" w:rsidRPr="00ED6F76">
        <w:rPr>
          <w:lang w:val="en-GB"/>
        </w:rPr>
        <w:t xml:space="preserve">made through alliance partnerships. The hypercycles model sees a self-maintaining system emerge via a process analogous to ant colony optimisation, as new production runs are constructed out of firms and rules. But novel choices of rule for transforming or route for transferring products can only be made between the rules </w:t>
      </w:r>
      <w:r w:rsidR="009F199E" w:rsidRPr="00ED6F76">
        <w:rPr>
          <w:lang w:val="en-GB"/>
        </w:rPr>
        <w:lastRenderedPageBreak/>
        <w:t xml:space="preserve">and firms still present in the model. Once rules have been forgotten and firms have left the network, </w:t>
      </w:r>
      <w:r w:rsidR="000B573A" w:rsidRPr="00ED6F76">
        <w:rPr>
          <w:lang w:val="en-GB"/>
        </w:rPr>
        <w:t xml:space="preserve">they do not return. So in the present version of the model there is no equivalent of a mutation process to reintroduce novel firms and rules. </w:t>
      </w:r>
      <w:r w:rsidR="009F199E" w:rsidRPr="00ED6F76">
        <w:rPr>
          <w:lang w:val="en-GB"/>
        </w:rPr>
        <w:t>The CJZ model</w:t>
      </w:r>
      <w:r w:rsidR="000B573A" w:rsidRPr="00ED6F76">
        <w:rPr>
          <w:lang w:val="en-GB"/>
        </w:rPr>
        <w:t xml:space="preserve"> </w:t>
      </w:r>
      <w:r w:rsidR="00867AFD" w:rsidRPr="00ED6F76">
        <w:rPr>
          <w:lang w:val="en-GB"/>
        </w:rPr>
        <w:t xml:space="preserve">is </w:t>
      </w:r>
      <w:r w:rsidR="000B573A" w:rsidRPr="00ED6F76">
        <w:rPr>
          <w:lang w:val="en-GB"/>
        </w:rPr>
        <w:t>based on the idea that innovation stems from collaborative use of existing knowledge resources, but it does not specify a mechanism for this. The constant-elasticity-of-substitution production function is a description of the pattern of innov</w:t>
      </w:r>
      <w:r w:rsidR="000B573A" w:rsidRPr="00ED6F76">
        <w:rPr>
          <w:lang w:val="en-GB"/>
        </w:rPr>
        <w:t>a</w:t>
      </w:r>
      <w:r w:rsidR="000B573A" w:rsidRPr="00ED6F76">
        <w:rPr>
          <w:lang w:val="en-GB"/>
        </w:rPr>
        <w:t xml:space="preserve">tion rather than its explanation. The S&amp;V model also omits </w:t>
      </w:r>
      <w:r w:rsidR="00867AFD" w:rsidRPr="00ED6F76">
        <w:rPr>
          <w:lang w:val="en-GB"/>
        </w:rPr>
        <w:t xml:space="preserve">an </w:t>
      </w:r>
      <w:r w:rsidR="000B573A" w:rsidRPr="00ED6F76">
        <w:rPr>
          <w:lang w:val="en-GB"/>
        </w:rPr>
        <w:t>explanation of how a new innovation has been made, beyond the simple concept of “search” from a pos</w:t>
      </w:r>
      <w:r w:rsidR="000B573A" w:rsidRPr="00ED6F76">
        <w:rPr>
          <w:lang w:val="en-GB"/>
        </w:rPr>
        <w:t>i</w:t>
      </w:r>
      <w:r w:rsidR="000B573A" w:rsidRPr="00ED6F76">
        <w:rPr>
          <w:lang w:val="en-GB"/>
        </w:rPr>
        <w:t>tion at the current best-practice frontier. The regular two-dimensional grid in which technologies lead on to other technologies is relatively simple. In contrast, the rel</w:t>
      </w:r>
      <w:r w:rsidR="000B573A" w:rsidRPr="00ED6F76">
        <w:rPr>
          <w:lang w:val="en-GB"/>
        </w:rPr>
        <w:t>a</w:t>
      </w:r>
      <w:r w:rsidR="000B573A" w:rsidRPr="00ED6F76">
        <w:rPr>
          <w:lang w:val="en-GB"/>
        </w:rPr>
        <w:t xml:space="preserve">tionships between combinations of bits in the L&amp;F model </w:t>
      </w:r>
      <w:r w:rsidR="00591F5A" w:rsidRPr="00ED6F76">
        <w:rPr>
          <w:lang w:val="en-GB"/>
        </w:rPr>
        <w:t xml:space="preserve">and between </w:t>
      </w:r>
      <w:r w:rsidR="000B573A" w:rsidRPr="00ED6F76">
        <w:rPr>
          <w:lang w:val="en-GB"/>
        </w:rPr>
        <w:t>complex tec</w:t>
      </w:r>
      <w:r w:rsidR="000B573A" w:rsidRPr="00ED6F76">
        <w:rPr>
          <w:lang w:val="en-GB"/>
        </w:rPr>
        <w:t>h</w:t>
      </w:r>
      <w:r w:rsidR="000B573A" w:rsidRPr="00ED6F76">
        <w:rPr>
          <w:lang w:val="en-GB"/>
        </w:rPr>
        <w:t>nologies in the A&amp;P model</w:t>
      </w:r>
      <w:r w:rsidR="00591F5A" w:rsidRPr="00ED6F76">
        <w:rPr>
          <w:lang w:val="en-GB"/>
        </w:rPr>
        <w:t xml:space="preserve"> form much more complex solution spaces </w:t>
      </w:r>
      <w:r w:rsidR="00CC1D33" w:rsidRPr="00ED6F76">
        <w:rPr>
          <w:lang w:val="en-GB"/>
        </w:rPr>
        <w:t>/</w:t>
      </w:r>
      <w:r w:rsidR="00591F5A" w:rsidRPr="00ED6F76">
        <w:rPr>
          <w:lang w:val="en-GB"/>
        </w:rPr>
        <w:t xml:space="preserve"> technology spaces</w:t>
      </w:r>
      <w:r w:rsidR="000B573A" w:rsidRPr="00ED6F76">
        <w:rPr>
          <w:lang w:val="en-GB"/>
        </w:rPr>
        <w:t>.</w:t>
      </w:r>
      <w:r w:rsidR="00591F5A" w:rsidRPr="00ED6F76">
        <w:rPr>
          <w:lang w:val="en-GB"/>
        </w:rPr>
        <w:t xml:space="preserve"> </w:t>
      </w:r>
    </w:p>
    <w:p w:rsidR="00CC1D33" w:rsidRPr="00ED6F76" w:rsidRDefault="00CC1D33" w:rsidP="00F17796">
      <w:pPr>
        <w:ind w:firstLine="0"/>
        <w:rPr>
          <w:lang w:val="en-GB"/>
        </w:rPr>
      </w:pPr>
    </w:p>
    <w:p w:rsidR="00CC1D33" w:rsidRPr="00ED6F76" w:rsidRDefault="00CC1D33" w:rsidP="00B214A4">
      <w:pPr>
        <w:rPr>
          <w:lang w:val="en-GB"/>
        </w:rPr>
      </w:pPr>
      <w:r w:rsidRPr="00ED6F76">
        <w:rPr>
          <w:lang w:val="en-GB"/>
        </w:rPr>
        <w:t>Another view of novelty is as reinterpretation. I</w:t>
      </w:r>
      <w:r w:rsidR="00591F5A" w:rsidRPr="00ED6F76">
        <w:rPr>
          <w:lang w:val="en-GB"/>
        </w:rPr>
        <w:t>n several of these models ideas and technologies can acquire new functions or values due to the appearance or disappea</w:t>
      </w:r>
      <w:r w:rsidR="00591F5A" w:rsidRPr="00ED6F76">
        <w:rPr>
          <w:lang w:val="en-GB"/>
        </w:rPr>
        <w:t>r</w:t>
      </w:r>
      <w:r w:rsidR="00591F5A" w:rsidRPr="00ED6F76">
        <w:rPr>
          <w:lang w:val="en-GB"/>
        </w:rPr>
        <w:t xml:space="preserve">ance of ideas and technologies. For example, a </w:t>
      </w:r>
      <w:proofErr w:type="spellStart"/>
      <w:r w:rsidR="00591F5A" w:rsidRPr="00ED6F76">
        <w:rPr>
          <w:lang w:val="en-GB"/>
        </w:rPr>
        <w:t>kene</w:t>
      </w:r>
      <w:proofErr w:type="spellEnd"/>
      <w:r w:rsidR="00591F5A" w:rsidRPr="00ED6F76">
        <w:rPr>
          <w:lang w:val="en-GB"/>
        </w:rPr>
        <w:t xml:space="preserve"> in the SKIN model can form an input in many different innovation hypotheses, some of which may only appear later in the simulation run. In the A&amp;P model the </w:t>
      </w:r>
      <w:r w:rsidR="00BC2117" w:rsidRPr="00ED6F76">
        <w:rPr>
          <w:lang w:val="en-GB"/>
        </w:rPr>
        <w:t xml:space="preserve">discovery </w:t>
      </w:r>
      <w:r w:rsidR="00591F5A" w:rsidRPr="00ED6F76">
        <w:rPr>
          <w:lang w:val="en-GB"/>
        </w:rPr>
        <w:t xml:space="preserve">of a new node </w:t>
      </w:r>
      <w:r w:rsidR="00BC2117" w:rsidRPr="00ED6F76">
        <w:rPr>
          <w:lang w:val="en-GB"/>
        </w:rPr>
        <w:t>can connect other technology nodes and shorten paths to the best-practice frontier. In the hyperc</w:t>
      </w:r>
      <w:r w:rsidR="00BC2117" w:rsidRPr="00ED6F76">
        <w:rPr>
          <w:lang w:val="en-GB"/>
        </w:rPr>
        <w:t>y</w:t>
      </w:r>
      <w:r w:rsidR="00BC2117" w:rsidRPr="00ED6F76">
        <w:rPr>
          <w:lang w:val="en-GB"/>
        </w:rPr>
        <w:t xml:space="preserve">cles model the disappearance of a </w:t>
      </w:r>
      <w:r w:rsidR="00591F5A" w:rsidRPr="00ED6F76">
        <w:rPr>
          <w:lang w:val="en-GB"/>
        </w:rPr>
        <w:t xml:space="preserve">rule </w:t>
      </w:r>
      <w:r w:rsidR="00BC2117" w:rsidRPr="00ED6F76">
        <w:rPr>
          <w:lang w:val="en-GB"/>
        </w:rPr>
        <w:t xml:space="preserve">or firm </w:t>
      </w:r>
      <w:r w:rsidR="00591F5A" w:rsidRPr="00ED6F76">
        <w:rPr>
          <w:lang w:val="en-GB"/>
        </w:rPr>
        <w:t>alter</w:t>
      </w:r>
      <w:r w:rsidR="00BC2117" w:rsidRPr="00ED6F76">
        <w:rPr>
          <w:lang w:val="en-GB"/>
        </w:rPr>
        <w:t>s</w:t>
      </w:r>
      <w:r w:rsidR="00591F5A" w:rsidRPr="00ED6F76">
        <w:rPr>
          <w:lang w:val="en-GB"/>
        </w:rPr>
        <w:t xml:space="preserve"> the </w:t>
      </w:r>
      <w:r w:rsidR="00BC2117" w:rsidRPr="00ED6F76">
        <w:rPr>
          <w:lang w:val="en-GB"/>
        </w:rPr>
        <w:t>amount of production work for other rules and firms</w:t>
      </w:r>
      <w:r w:rsidR="00591F5A" w:rsidRPr="00ED6F76">
        <w:rPr>
          <w:lang w:val="en-GB"/>
        </w:rPr>
        <w:t>.</w:t>
      </w:r>
      <w:r w:rsidR="00BC2117" w:rsidRPr="00ED6F76">
        <w:rPr>
          <w:lang w:val="en-GB"/>
        </w:rPr>
        <w:t xml:space="preserve"> </w:t>
      </w:r>
    </w:p>
    <w:p w:rsidR="00CC1D33" w:rsidRPr="00ED6F76" w:rsidRDefault="00CC1D33" w:rsidP="00B214A4">
      <w:pPr>
        <w:rPr>
          <w:lang w:val="en-GB"/>
        </w:rPr>
      </w:pPr>
    </w:p>
    <w:p w:rsidR="001459A4" w:rsidRPr="00ED6F76" w:rsidRDefault="00BC2117" w:rsidP="00B214A4">
      <w:pPr>
        <w:rPr>
          <w:lang w:val="en-GB"/>
        </w:rPr>
      </w:pPr>
      <w:r w:rsidRPr="00ED6F76">
        <w:rPr>
          <w:lang w:val="en-GB"/>
        </w:rPr>
        <w:t xml:space="preserve">The hypercycles model simulates the emergence of novel, identifiable self-maintaining structures – a new type of thing with some </w:t>
      </w:r>
      <w:r w:rsidR="00CC1D33" w:rsidRPr="00ED6F76">
        <w:rPr>
          <w:lang w:val="en-GB"/>
        </w:rPr>
        <w:t xml:space="preserve">significant </w:t>
      </w:r>
      <w:r w:rsidRPr="00ED6F76">
        <w:rPr>
          <w:lang w:val="en-GB"/>
        </w:rPr>
        <w:t>degree of perm</w:t>
      </w:r>
      <w:r w:rsidRPr="00ED6F76">
        <w:rPr>
          <w:lang w:val="en-GB"/>
        </w:rPr>
        <w:t>a</w:t>
      </w:r>
      <w:r w:rsidRPr="00ED6F76">
        <w:rPr>
          <w:lang w:val="en-GB"/>
        </w:rPr>
        <w:t xml:space="preserve">nence or stability. Thus, whereas some models represent the application </w:t>
      </w:r>
      <w:r w:rsidR="00CC1D33" w:rsidRPr="00ED6F76">
        <w:rPr>
          <w:lang w:val="en-GB"/>
        </w:rPr>
        <w:t xml:space="preserve">of </w:t>
      </w:r>
      <w:r w:rsidRPr="00ED6F76">
        <w:rPr>
          <w:lang w:val="en-GB"/>
        </w:rPr>
        <w:t>heuristic search methods to combinations of pre-existing objects, models of emergent stru</w:t>
      </w:r>
      <w:r w:rsidRPr="00ED6F76">
        <w:rPr>
          <w:lang w:val="en-GB"/>
        </w:rPr>
        <w:t>c</w:t>
      </w:r>
      <w:r w:rsidRPr="00ED6F76">
        <w:rPr>
          <w:lang w:val="en-GB"/>
        </w:rPr>
        <w:t>tures</w:t>
      </w:r>
      <w:r w:rsidR="00CC1D33" w:rsidRPr="00ED6F76">
        <w:rPr>
          <w:lang w:val="en-GB"/>
        </w:rPr>
        <w:t>, such as hypercycles and auto-catalytic</w:t>
      </w:r>
      <w:r w:rsidRPr="00ED6F76">
        <w:rPr>
          <w:lang w:val="en-GB"/>
        </w:rPr>
        <w:t xml:space="preserve"> </w:t>
      </w:r>
      <w:r w:rsidR="00CC1D33" w:rsidRPr="00ED6F76">
        <w:rPr>
          <w:lang w:val="en-GB"/>
        </w:rPr>
        <w:t xml:space="preserve">sets, </w:t>
      </w:r>
      <w:r w:rsidRPr="00ED6F76">
        <w:rPr>
          <w:lang w:val="en-GB"/>
        </w:rPr>
        <w:t>have the potential to explain how there come to be objects in the first place.</w:t>
      </w:r>
    </w:p>
    <w:p w:rsidR="004E5252" w:rsidRPr="00ED6F76" w:rsidRDefault="004E5252" w:rsidP="00B214A4">
      <w:pPr>
        <w:rPr>
          <w:lang w:val="en-GB"/>
        </w:rPr>
      </w:pPr>
    </w:p>
    <w:p w:rsidR="001459A4" w:rsidRPr="00ED6F76" w:rsidRDefault="00F43E4D" w:rsidP="00B214A4">
      <w:pPr>
        <w:rPr>
          <w:lang w:val="en-GB"/>
        </w:rPr>
      </w:pPr>
      <w:r w:rsidRPr="00ED6F76">
        <w:rPr>
          <w:lang w:val="en-GB"/>
        </w:rPr>
        <w:t xml:space="preserve">The models vary in </w:t>
      </w:r>
      <w:r w:rsidR="001459A4" w:rsidRPr="00ED6F76">
        <w:rPr>
          <w:lang w:val="en-GB"/>
        </w:rPr>
        <w:t>the degree to which they represent open-ended systems</w:t>
      </w:r>
      <w:r w:rsidRPr="00ED6F76">
        <w:rPr>
          <w:lang w:val="en-GB"/>
        </w:rPr>
        <w:t>. L&amp;F</w:t>
      </w:r>
      <w:r w:rsidR="00CC1D33" w:rsidRPr="00ED6F76">
        <w:rPr>
          <w:lang w:val="en-GB"/>
        </w:rPr>
        <w:t>’s</w:t>
      </w:r>
      <w:r w:rsidR="001459A4" w:rsidRPr="00ED6F76">
        <w:rPr>
          <w:lang w:val="en-GB"/>
        </w:rPr>
        <w:t xml:space="preserve"> </w:t>
      </w:r>
      <w:r w:rsidRPr="00ED6F76">
        <w:rPr>
          <w:lang w:val="en-GB"/>
        </w:rPr>
        <w:t xml:space="preserve">model is </w:t>
      </w:r>
      <w:r w:rsidR="00CC1D33" w:rsidRPr="00ED6F76">
        <w:rPr>
          <w:lang w:val="en-GB"/>
        </w:rPr>
        <w:t xml:space="preserve">relatively </w:t>
      </w:r>
      <w:r w:rsidRPr="00ED6F76">
        <w:rPr>
          <w:lang w:val="en-GB"/>
        </w:rPr>
        <w:t xml:space="preserve">closed. Agents respond to their neighbours, while they differ in beliefs, and to their fitness evaluations. </w:t>
      </w:r>
      <w:r w:rsidR="00CC1D33" w:rsidRPr="00ED6F76">
        <w:rPr>
          <w:lang w:val="en-GB"/>
        </w:rPr>
        <w:t>The landscape is static and fixed at the begi</w:t>
      </w:r>
      <w:r w:rsidR="00CC1D33" w:rsidRPr="00ED6F76">
        <w:rPr>
          <w:lang w:val="en-GB"/>
        </w:rPr>
        <w:t>n</w:t>
      </w:r>
      <w:r w:rsidR="00CC1D33" w:rsidRPr="00ED6F76">
        <w:rPr>
          <w:lang w:val="en-GB"/>
        </w:rPr>
        <w:t xml:space="preserve">ning, and does not respond to any events either inside or outside the model. </w:t>
      </w:r>
      <w:r w:rsidRPr="00ED6F76">
        <w:rPr>
          <w:lang w:val="en-GB"/>
        </w:rPr>
        <w:t xml:space="preserve">Once </w:t>
      </w:r>
      <w:r w:rsidR="00CC1D33" w:rsidRPr="00ED6F76">
        <w:rPr>
          <w:lang w:val="en-GB"/>
        </w:rPr>
        <w:t xml:space="preserve">a </w:t>
      </w:r>
      <w:r w:rsidRPr="00ED6F76">
        <w:rPr>
          <w:lang w:val="en-GB"/>
        </w:rPr>
        <w:t>population has converged on a single peak in the fitness landscape, the model’s d</w:t>
      </w:r>
      <w:r w:rsidRPr="00ED6F76">
        <w:rPr>
          <w:lang w:val="en-GB"/>
        </w:rPr>
        <w:t>y</w:t>
      </w:r>
      <w:r w:rsidRPr="00ED6F76">
        <w:rPr>
          <w:lang w:val="en-GB"/>
        </w:rPr>
        <w:t xml:space="preserve">namics come to an end. </w:t>
      </w:r>
      <w:r w:rsidR="00434BFE" w:rsidRPr="00ED6F76">
        <w:rPr>
          <w:lang w:val="en-GB"/>
        </w:rPr>
        <w:t>Change in A&amp;P</w:t>
      </w:r>
      <w:r w:rsidR="00CC1D33" w:rsidRPr="00ED6F76">
        <w:rPr>
          <w:lang w:val="en-GB"/>
        </w:rPr>
        <w:t>’s</w:t>
      </w:r>
      <w:r w:rsidR="00434BFE" w:rsidRPr="00ED6F76">
        <w:rPr>
          <w:lang w:val="en-GB"/>
        </w:rPr>
        <w:t xml:space="preserve"> model could also come to an end, since the list of desired functions is static, but </w:t>
      </w:r>
      <w:r w:rsidR="00CC1D33" w:rsidRPr="00ED6F76">
        <w:rPr>
          <w:lang w:val="en-GB"/>
        </w:rPr>
        <w:t xml:space="preserve">in practice </w:t>
      </w:r>
      <w:r w:rsidR="00434BFE" w:rsidRPr="00ED6F76">
        <w:rPr>
          <w:lang w:val="en-GB"/>
        </w:rPr>
        <w:t xml:space="preserve">the list used by A&amp;P is sufficiently long for the phenomenon of technology extinctions to continue throughout </w:t>
      </w:r>
      <w:r w:rsidR="00CC1D33" w:rsidRPr="00ED6F76">
        <w:rPr>
          <w:lang w:val="en-GB"/>
        </w:rPr>
        <w:t xml:space="preserve">the length of </w:t>
      </w:r>
      <w:r w:rsidR="00434BFE" w:rsidRPr="00ED6F76">
        <w:rPr>
          <w:lang w:val="en-GB"/>
        </w:rPr>
        <w:t xml:space="preserve">their simulation runs. </w:t>
      </w:r>
      <w:r w:rsidR="000B42D4" w:rsidRPr="00ED6F76">
        <w:rPr>
          <w:lang w:val="en-GB"/>
        </w:rPr>
        <w:t>The models in both S&amp;V and CJZ can permit indefinite e</w:t>
      </w:r>
      <w:r w:rsidR="000B42D4" w:rsidRPr="00ED6F76">
        <w:rPr>
          <w:lang w:val="en-GB"/>
        </w:rPr>
        <w:t>x</w:t>
      </w:r>
      <w:r w:rsidR="000B42D4" w:rsidRPr="00ED6F76">
        <w:rPr>
          <w:lang w:val="en-GB"/>
        </w:rPr>
        <w:t xml:space="preserve">tensions / additions of innovation, but S&amp;V’s percolation grid does not gain columns and CJZ’s knowledge vector does not gain dimensions, so in both cases new qualities do not emerge. The SKIN model contains a limit on the number of products, but in practice this limit need not restrict the dynamics of the model. Firms and their </w:t>
      </w:r>
      <w:proofErr w:type="spellStart"/>
      <w:r w:rsidR="000B42D4" w:rsidRPr="00ED6F76">
        <w:rPr>
          <w:lang w:val="en-GB"/>
        </w:rPr>
        <w:t>kenes</w:t>
      </w:r>
      <w:proofErr w:type="spellEnd"/>
      <w:r w:rsidR="000B42D4" w:rsidRPr="00ED6F76">
        <w:rPr>
          <w:lang w:val="en-GB"/>
        </w:rPr>
        <w:t xml:space="preserve"> come and go throughout a simulation run. </w:t>
      </w:r>
      <w:r w:rsidRPr="00ED6F76">
        <w:rPr>
          <w:lang w:val="en-GB"/>
        </w:rPr>
        <w:t xml:space="preserve">The hypercycles model </w:t>
      </w:r>
      <w:r w:rsidR="00434BFE" w:rsidRPr="00ED6F76">
        <w:rPr>
          <w:lang w:val="en-GB"/>
        </w:rPr>
        <w:t>reaches either a dead state in which the firm-rule network becomes too fragmented and no more lear</w:t>
      </w:r>
      <w:r w:rsidR="00434BFE" w:rsidRPr="00ED6F76">
        <w:rPr>
          <w:lang w:val="en-GB"/>
        </w:rPr>
        <w:t>n</w:t>
      </w:r>
      <w:r w:rsidR="00434BFE" w:rsidRPr="00ED6F76">
        <w:rPr>
          <w:lang w:val="en-GB"/>
        </w:rPr>
        <w:lastRenderedPageBreak/>
        <w:t>ing by doing can occur, or it forms a self-maintaining system of firm-rule hyperc</w:t>
      </w:r>
      <w:r w:rsidR="00434BFE" w:rsidRPr="00ED6F76">
        <w:rPr>
          <w:lang w:val="en-GB"/>
        </w:rPr>
        <w:t>y</w:t>
      </w:r>
      <w:r w:rsidR="00434BFE" w:rsidRPr="00ED6F76">
        <w:rPr>
          <w:lang w:val="en-GB"/>
        </w:rPr>
        <w:t xml:space="preserve">cles. With no processes to introduce new firms or rules to the system, dead systems cannot be resurrected and live systems are unable to change much except by </w:t>
      </w:r>
      <w:r w:rsidR="00E17D00" w:rsidRPr="00ED6F76">
        <w:rPr>
          <w:lang w:val="en-GB"/>
        </w:rPr>
        <w:t xml:space="preserve">a </w:t>
      </w:r>
      <w:r w:rsidR="00434BFE" w:rsidRPr="00ED6F76">
        <w:rPr>
          <w:lang w:val="en-GB"/>
        </w:rPr>
        <w:t>partic</w:t>
      </w:r>
      <w:r w:rsidR="00434BFE" w:rsidRPr="00ED6F76">
        <w:rPr>
          <w:lang w:val="en-GB"/>
        </w:rPr>
        <w:t>u</w:t>
      </w:r>
      <w:r w:rsidR="00434BFE" w:rsidRPr="00ED6F76">
        <w:rPr>
          <w:lang w:val="en-GB"/>
        </w:rPr>
        <w:t xml:space="preserve">larly unlucky </w:t>
      </w:r>
      <w:r w:rsidR="00E17D00" w:rsidRPr="00ED6F76">
        <w:rPr>
          <w:lang w:val="en-GB"/>
        </w:rPr>
        <w:t>sequence of rule decay events</w:t>
      </w:r>
      <w:r w:rsidR="00434BFE" w:rsidRPr="00ED6F76">
        <w:rPr>
          <w:lang w:val="en-GB"/>
        </w:rPr>
        <w:t xml:space="preserve">. </w:t>
      </w:r>
      <w:r w:rsidR="00CC1D33" w:rsidRPr="00ED6F76">
        <w:rPr>
          <w:lang w:val="en-GB"/>
        </w:rPr>
        <w:t>(</w:t>
      </w:r>
      <w:r w:rsidR="00E17D00" w:rsidRPr="00ED6F76">
        <w:rPr>
          <w:lang w:val="en-GB"/>
        </w:rPr>
        <w:fldChar w:fldCharType="begin"/>
      </w:r>
      <w:r w:rsidR="00F17796">
        <w:rPr>
          <w:lang w:val="en-GB"/>
        </w:rPr>
        <w:instrText xml:space="preserve"> ADDIN EN.CITE &lt;EndNote&gt;&lt;Cite AuthorYear="1"&gt;&lt;Author&gt;Padgett&lt;/Author&gt;&lt;Year&gt;2012&lt;/Year&gt;&lt;RecNum&gt;820&lt;/RecNum&gt;&lt;DisplayText&gt;Padgett and Powell [34]&lt;/DisplayText&gt;&lt;record&gt;&lt;rec-number&gt;820&lt;/rec-number&gt;&lt;foreign-keys&gt;&lt;key app="EN" db-id="wszrd5t5xp50wke0xaq5d5d0drvrrrsdswrz"&gt;820&lt;/key&gt;&lt;/foreign-keys&gt;&lt;ref-type name="Book"&gt;6&lt;/ref-type&gt;&lt;contributors&gt;&lt;authors&gt;&lt;author&gt;Padgett, John F.&lt;/author&gt;&lt;author&gt;Powell, Walter W.&lt;/author&gt;&lt;/authors&gt;&lt;/contributors&gt;&lt;titles&gt;&lt;title&gt;The emergence of organizations and markets&lt;/title&gt;&lt;/titles&gt;&lt;keywords&gt;&lt;keyword&gt;Organizational sociology.&lt;/keyword&gt;&lt;keyword&gt;Organization.&lt;/keyword&gt;&lt;keyword&gt;Industrial organization (Economic theory)&lt;/keyword&gt;&lt;/keywords&gt;&lt;dates&gt;&lt;year&gt;2012&lt;/year&gt;&lt;/dates&gt;&lt;pub-location&gt;Princeton, N.J. ; Oxford&lt;/pub-location&gt;&lt;publisher&gt;Princeton University Press&lt;/publisher&gt;&lt;isbn&gt;9780691148670 (hbk.) : ¹82.50&amp;#xD;0691148678 (hbk.) : ¹82.50&amp;#xD;9780691148878 (pbk.) : ¹30.95&amp;#xD;0691148872 (pbk.) : ¹30.95&lt;/isbn&gt;&lt;call-num&gt;302.35 23&amp;#xD;British Library HMNTS SPIS302.35&amp;#xD;British Library DSC m12/.17131&lt;/call-num&gt;&lt;urls&gt;&lt;/urls&gt;&lt;/record&gt;&lt;/Cite&gt;&lt;/EndNote&gt;</w:instrText>
      </w:r>
      <w:r w:rsidR="00E17D00" w:rsidRPr="00ED6F76">
        <w:rPr>
          <w:lang w:val="en-GB"/>
        </w:rPr>
        <w:fldChar w:fldCharType="separate"/>
      </w:r>
      <w:hyperlink w:anchor="_ENREF_34" w:tooltip="Padgett, 2012 #820" w:history="1">
        <w:r w:rsidR="00242F5A">
          <w:rPr>
            <w:noProof/>
            <w:lang w:val="en-GB"/>
          </w:rPr>
          <w:t>Padgett and Powell [34</w:t>
        </w:r>
      </w:hyperlink>
      <w:r w:rsidR="00F17796">
        <w:rPr>
          <w:noProof/>
          <w:lang w:val="en-GB"/>
        </w:rPr>
        <w:t>]</w:t>
      </w:r>
      <w:r w:rsidR="00E17D00" w:rsidRPr="00ED6F76">
        <w:rPr>
          <w:lang w:val="en-GB"/>
        </w:rPr>
        <w:fldChar w:fldCharType="end"/>
      </w:r>
      <w:r w:rsidR="00E17D00" w:rsidRPr="00ED6F76">
        <w:rPr>
          <w:lang w:val="en-GB"/>
        </w:rPr>
        <w:t xml:space="preserve"> however co</w:t>
      </w:r>
      <w:r w:rsidR="00E17D00" w:rsidRPr="00ED6F76">
        <w:rPr>
          <w:lang w:val="en-GB"/>
        </w:rPr>
        <w:t>n</w:t>
      </w:r>
      <w:r w:rsidR="00E17D00" w:rsidRPr="00ED6F76">
        <w:rPr>
          <w:lang w:val="en-GB"/>
        </w:rPr>
        <w:t>tain</w:t>
      </w:r>
      <w:r w:rsidR="00CC1D33" w:rsidRPr="00ED6F76">
        <w:rPr>
          <w:lang w:val="en-GB"/>
        </w:rPr>
        <w:t>s</w:t>
      </w:r>
      <w:r w:rsidR="00E17D00" w:rsidRPr="00ED6F76">
        <w:rPr>
          <w:lang w:val="en-GB"/>
        </w:rPr>
        <w:t xml:space="preserve"> proposals for future extensions to the basic hypercycles model that will make it more open-ended.</w:t>
      </w:r>
      <w:r w:rsidR="00CC1D33" w:rsidRPr="00ED6F76">
        <w:rPr>
          <w:lang w:val="en-GB"/>
        </w:rPr>
        <w:t>)</w:t>
      </w:r>
      <w:r w:rsidR="00E17D00" w:rsidRPr="00ED6F76">
        <w:rPr>
          <w:lang w:val="en-GB"/>
        </w:rPr>
        <w:t xml:space="preserve"> </w:t>
      </w:r>
    </w:p>
    <w:p w:rsidR="00F17796" w:rsidRPr="00DD4766" w:rsidRDefault="00F17796" w:rsidP="00F17796">
      <w:pPr>
        <w:pStyle w:val="tablecaption"/>
      </w:pPr>
      <w:bookmarkStart w:id="5" w:name="_Ref356659488"/>
      <w:r>
        <w:rPr>
          <w:b/>
        </w:rPr>
        <w:t xml:space="preserve">Table </w:t>
      </w:r>
      <w:r>
        <w:rPr>
          <w:b/>
        </w:rPr>
        <w:fldChar w:fldCharType="begin"/>
      </w:r>
      <w:r>
        <w:rPr>
          <w:b/>
        </w:rPr>
        <w:instrText xml:space="preserve"> SEQ "Table" \* MERGEFORMAT </w:instrText>
      </w:r>
      <w:r>
        <w:rPr>
          <w:b/>
        </w:rPr>
        <w:fldChar w:fldCharType="separate"/>
      </w:r>
      <w:r w:rsidR="00C94FD1">
        <w:rPr>
          <w:b/>
          <w:noProof/>
        </w:rPr>
        <w:t>1</w:t>
      </w:r>
      <w:r>
        <w:rPr>
          <w:b/>
        </w:rPr>
        <w:fldChar w:fldCharType="end"/>
      </w:r>
      <w:bookmarkEnd w:id="5"/>
      <w:r>
        <w:rPr>
          <w:b/>
        </w:rPr>
        <w:t>.</w:t>
      </w:r>
      <w:r>
        <w:t xml:space="preserve"> </w:t>
      </w:r>
      <w:r w:rsidRPr="00DD4766">
        <w:t>Summary</w:t>
      </w:r>
      <w:r>
        <w:t xml:space="preserve"> </w:t>
      </w:r>
      <w:proofErr w:type="spellStart"/>
      <w:r>
        <w:t>of</w:t>
      </w:r>
      <w:proofErr w:type="spellEnd"/>
      <w:r>
        <w:t xml:space="preserve"> </w:t>
      </w:r>
      <w:proofErr w:type="spellStart"/>
      <w:r>
        <w:t>model</w:t>
      </w:r>
      <w:proofErr w:type="spellEnd"/>
      <w:r>
        <w:t xml:space="preserve"> </w:t>
      </w:r>
      <w:proofErr w:type="spellStart"/>
      <w:r>
        <w:t>comparison</w:t>
      </w:r>
      <w:proofErr w:type="spellEnd"/>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959"/>
        <w:gridCol w:w="1134"/>
        <w:gridCol w:w="1134"/>
        <w:gridCol w:w="1276"/>
        <w:gridCol w:w="1134"/>
        <w:gridCol w:w="1497"/>
      </w:tblGrid>
      <w:tr w:rsidR="00F17796" w:rsidTr="00C94FD1">
        <w:tc>
          <w:tcPr>
            <w:tcW w:w="959" w:type="dxa"/>
            <w:tcBorders>
              <w:top w:val="single" w:sz="12" w:space="0" w:color="auto"/>
              <w:bottom w:val="single" w:sz="8" w:space="0" w:color="auto"/>
            </w:tcBorders>
          </w:tcPr>
          <w:p w:rsidR="00F17796" w:rsidRDefault="00F17796" w:rsidP="00F17796">
            <w:pPr>
              <w:ind w:firstLine="0"/>
              <w:rPr>
                <w:lang w:val="en-GB"/>
              </w:rPr>
            </w:pPr>
            <w:r>
              <w:rPr>
                <w:lang w:val="en-GB"/>
              </w:rPr>
              <w:t xml:space="preserve">Model &amp; </w:t>
            </w:r>
          </w:p>
          <w:p w:rsidR="00F17796" w:rsidRDefault="008C3290" w:rsidP="00F17796">
            <w:pPr>
              <w:ind w:firstLine="0"/>
              <w:rPr>
                <w:lang w:val="en-GB"/>
              </w:rPr>
            </w:pPr>
            <w:r>
              <w:rPr>
                <w:lang w:val="en-GB"/>
              </w:rPr>
              <w:t>key r</w:t>
            </w:r>
            <w:r w:rsidR="00F17796">
              <w:rPr>
                <w:lang w:val="en-GB"/>
              </w:rPr>
              <w:t>e</w:t>
            </w:r>
            <w:r w:rsidR="00F17796">
              <w:rPr>
                <w:lang w:val="en-GB"/>
              </w:rPr>
              <w:t>f</w:t>
            </w:r>
            <w:r w:rsidR="00F17796">
              <w:rPr>
                <w:lang w:val="en-GB"/>
              </w:rPr>
              <w:t>erences</w:t>
            </w:r>
          </w:p>
        </w:tc>
        <w:tc>
          <w:tcPr>
            <w:tcW w:w="1134" w:type="dxa"/>
            <w:tcBorders>
              <w:top w:val="single" w:sz="12" w:space="0" w:color="auto"/>
              <w:bottom w:val="single" w:sz="8" w:space="0" w:color="auto"/>
            </w:tcBorders>
          </w:tcPr>
          <w:p w:rsidR="00F17796" w:rsidRDefault="00F17796" w:rsidP="00F17796">
            <w:pPr>
              <w:ind w:firstLine="0"/>
              <w:rPr>
                <w:lang w:val="en-GB"/>
              </w:rPr>
            </w:pPr>
            <w:r>
              <w:rPr>
                <w:lang w:val="en-GB"/>
              </w:rPr>
              <w:t>Unit</w:t>
            </w:r>
            <w:r w:rsidR="008C3290">
              <w:rPr>
                <w:lang w:val="en-GB"/>
              </w:rPr>
              <w:t xml:space="preserve"> of knowledge or techno</w:t>
            </w:r>
            <w:r w:rsidR="008C3290">
              <w:rPr>
                <w:lang w:val="en-GB"/>
              </w:rPr>
              <w:t>l</w:t>
            </w:r>
            <w:r w:rsidR="008C3290">
              <w:rPr>
                <w:lang w:val="en-GB"/>
              </w:rPr>
              <w:t>ogy</w:t>
            </w:r>
          </w:p>
        </w:tc>
        <w:tc>
          <w:tcPr>
            <w:tcW w:w="1134" w:type="dxa"/>
            <w:tcBorders>
              <w:top w:val="single" w:sz="12" w:space="0" w:color="auto"/>
              <w:bottom w:val="single" w:sz="8" w:space="0" w:color="auto"/>
            </w:tcBorders>
          </w:tcPr>
          <w:p w:rsidR="00F17796" w:rsidRDefault="008C3290" w:rsidP="008C3290">
            <w:pPr>
              <w:ind w:firstLine="0"/>
              <w:rPr>
                <w:lang w:val="en-GB"/>
              </w:rPr>
            </w:pPr>
            <w:r>
              <w:rPr>
                <w:lang w:val="en-GB"/>
              </w:rPr>
              <w:t>Unit r</w:t>
            </w:r>
            <w:r w:rsidR="00F17796">
              <w:rPr>
                <w:lang w:val="en-GB"/>
              </w:rPr>
              <w:t>epr</w:t>
            </w:r>
            <w:r w:rsidR="00F17796">
              <w:rPr>
                <w:lang w:val="en-GB"/>
              </w:rPr>
              <w:t>e</w:t>
            </w:r>
            <w:r w:rsidR="00F17796">
              <w:rPr>
                <w:lang w:val="en-GB"/>
              </w:rPr>
              <w:t>sentation</w:t>
            </w:r>
          </w:p>
        </w:tc>
        <w:tc>
          <w:tcPr>
            <w:tcW w:w="1276" w:type="dxa"/>
            <w:tcBorders>
              <w:top w:val="single" w:sz="12" w:space="0" w:color="auto"/>
              <w:bottom w:val="single" w:sz="8" w:space="0" w:color="auto"/>
            </w:tcBorders>
          </w:tcPr>
          <w:p w:rsidR="00F17796" w:rsidRDefault="008C3290" w:rsidP="00F17796">
            <w:pPr>
              <w:ind w:firstLine="0"/>
              <w:rPr>
                <w:lang w:val="en-GB"/>
              </w:rPr>
            </w:pPr>
            <w:r>
              <w:rPr>
                <w:lang w:val="en-GB"/>
              </w:rPr>
              <w:t>Value:</w:t>
            </w:r>
          </w:p>
          <w:p w:rsidR="008C3290" w:rsidRDefault="008C3290" w:rsidP="00F17796">
            <w:pPr>
              <w:ind w:firstLine="0"/>
              <w:rPr>
                <w:lang w:val="en-GB"/>
              </w:rPr>
            </w:pPr>
            <w:r>
              <w:rPr>
                <w:lang w:val="en-GB"/>
              </w:rPr>
              <w:t>pre-defined or endog</w:t>
            </w:r>
            <w:r>
              <w:rPr>
                <w:lang w:val="en-GB"/>
              </w:rPr>
              <w:t>e</w:t>
            </w:r>
            <w:r>
              <w:rPr>
                <w:lang w:val="en-GB"/>
              </w:rPr>
              <w:t>nous</w:t>
            </w:r>
          </w:p>
        </w:tc>
        <w:tc>
          <w:tcPr>
            <w:tcW w:w="1134" w:type="dxa"/>
            <w:tcBorders>
              <w:top w:val="single" w:sz="12" w:space="0" w:color="auto"/>
              <w:bottom w:val="single" w:sz="8" w:space="0" w:color="auto"/>
            </w:tcBorders>
          </w:tcPr>
          <w:p w:rsidR="00F17796" w:rsidRDefault="00F17796" w:rsidP="00F17796">
            <w:pPr>
              <w:ind w:firstLine="0"/>
              <w:rPr>
                <w:lang w:val="en-GB"/>
              </w:rPr>
            </w:pPr>
            <w:r>
              <w:rPr>
                <w:lang w:val="en-GB"/>
              </w:rPr>
              <w:t xml:space="preserve">Sources of </w:t>
            </w:r>
          </w:p>
          <w:p w:rsidR="00F17796" w:rsidRDefault="008C3290" w:rsidP="00F17796">
            <w:pPr>
              <w:ind w:firstLine="0"/>
              <w:rPr>
                <w:lang w:val="en-GB"/>
              </w:rPr>
            </w:pPr>
            <w:r>
              <w:rPr>
                <w:lang w:val="en-GB"/>
              </w:rPr>
              <w:t>n</w:t>
            </w:r>
            <w:r w:rsidR="00F17796">
              <w:rPr>
                <w:lang w:val="en-GB"/>
              </w:rPr>
              <w:t>ovelty</w:t>
            </w:r>
          </w:p>
        </w:tc>
        <w:tc>
          <w:tcPr>
            <w:tcW w:w="1497" w:type="dxa"/>
            <w:tcBorders>
              <w:top w:val="single" w:sz="12" w:space="0" w:color="auto"/>
              <w:bottom w:val="single" w:sz="8" w:space="0" w:color="auto"/>
            </w:tcBorders>
          </w:tcPr>
          <w:p w:rsidR="00F17796" w:rsidRDefault="008C3290" w:rsidP="00F17796">
            <w:pPr>
              <w:ind w:firstLine="0"/>
              <w:rPr>
                <w:lang w:val="en-GB"/>
              </w:rPr>
            </w:pPr>
            <w:r>
              <w:rPr>
                <w:lang w:val="en-GB"/>
              </w:rPr>
              <w:t>Emergent p</w:t>
            </w:r>
            <w:r w:rsidR="00F17796">
              <w:rPr>
                <w:lang w:val="en-GB"/>
              </w:rPr>
              <w:t>a</w:t>
            </w:r>
            <w:r w:rsidR="00F17796">
              <w:rPr>
                <w:lang w:val="en-GB"/>
              </w:rPr>
              <w:t>t</w:t>
            </w:r>
            <w:r w:rsidR="00F17796">
              <w:rPr>
                <w:lang w:val="en-GB"/>
              </w:rPr>
              <w:t>terns</w:t>
            </w:r>
          </w:p>
        </w:tc>
      </w:tr>
      <w:tr w:rsidR="00F17796" w:rsidTr="00C94FD1">
        <w:tc>
          <w:tcPr>
            <w:tcW w:w="959" w:type="dxa"/>
            <w:tcBorders>
              <w:top w:val="single" w:sz="8" w:space="0" w:color="auto"/>
              <w:bottom w:val="nil"/>
            </w:tcBorders>
          </w:tcPr>
          <w:p w:rsidR="00F17796" w:rsidRDefault="00F17796" w:rsidP="00F17796">
            <w:pPr>
              <w:ind w:firstLine="0"/>
              <w:rPr>
                <w:lang w:val="en-GB"/>
              </w:rPr>
            </w:pPr>
            <w:r>
              <w:rPr>
                <w:lang w:val="en-GB"/>
              </w:rPr>
              <w:t>L&amp;F</w:t>
            </w:r>
          </w:p>
          <w:p w:rsidR="00F17796" w:rsidRDefault="00F17796" w:rsidP="00242F5A">
            <w:pPr>
              <w:ind w:firstLine="0"/>
              <w:rPr>
                <w:lang w:val="en-GB"/>
              </w:rPr>
            </w:pPr>
            <w:r>
              <w:rPr>
                <w:lang w:val="en-GB"/>
              </w:rPr>
              <w:fldChar w:fldCharType="begin"/>
            </w:r>
            <w:r>
              <w:rPr>
                <w:lang w:val="en-GB"/>
              </w:rPr>
              <w:instrText xml:space="preserve"> ADDIN EN.CITE &lt;EndNote&gt;&lt;Cite&gt;&lt;Author&gt;Lazer&lt;/Author&gt;&lt;Year&gt;2007&lt;/Year&gt;&lt;RecNum&gt;288&lt;/RecNum&gt;&lt;DisplayText&gt;[1]&lt;/DisplayText&gt;&lt;record&gt;&lt;rec-number&gt;288&lt;/rec-number&gt;&lt;foreign-keys&gt;&lt;key app="EN" db-id="wszrd5t5xp50wke0xaq5d5d0drvrrrsdswrz"&gt;288&lt;/key&gt;&lt;/foreign-keys&gt;&lt;ref-type name="Journal Article"&gt;17&lt;/ref-type&gt;&lt;contributors&gt;&lt;authors&gt;&lt;author&gt;Lazer, D.&lt;/author&gt;&lt;author&gt;Friedman, A.&lt;/author&gt;&lt;/authors&gt;&lt;/contributors&gt;&lt;auth-address&gt;[Lazer, David|Friedman, Allan] Harvard Univ, John F Kennedy Sch Govt, Program Networked Governance, Cambridge, MA 02138 USA.&amp;#xD;Lazer, D (reprint author), Harvard Univ, John F Kennedy Sch Govt, Program Networked Governance, Cambridge, MA 02138 USA.&amp;#xD;david_lazer@harvard.edu|allan_friedman@ksgphd.harvard.edu&lt;/auth-address&gt;&lt;titles&gt;&lt;title&gt;The network structure of exploration and exploitation&lt;/title&gt;&lt;secondary-title&gt;Administrative Science Quarterly&lt;/secondary-title&gt;&lt;alt-title&gt;Adm. Sci. Q.&lt;/alt-title&gt;&lt;/titles&gt;&lt;periodical&gt;&lt;full-title&gt;Administrative Science Quarterly&lt;/full-title&gt;&lt;abbr-1&gt;Adm. Sci. Q.&lt;/abbr-1&gt;&lt;/periodical&gt;&lt;alt-periodical&gt;&lt;full-title&gt;Administrative Science Quarterly&lt;/full-title&gt;&lt;abbr-1&gt;Adm. Sci. Q.&lt;/abbr-1&gt;&lt;/alt-periodical&gt;&lt;pages&gt;667-694&lt;/pages&gt;&lt;volume&gt;52&lt;/volume&gt;&lt;number&gt;4&lt;/number&gt;&lt;keywords&gt;&lt;keyword&gt;social network&lt;/keyword&gt;&lt;keyword&gt;organizational fields&lt;/keyword&gt;&lt;keyword&gt;productivity loss&lt;/keyword&gt;&lt;keyword&gt;simple-model&lt;/keyword&gt;&lt;keyword&gt;diffusion&lt;/keyword&gt;&lt;keyword&gt;search&lt;/keyword&gt;&lt;keyword&gt;performance&lt;/keyword&gt;&lt;keyword&gt;innovation&lt;/keyword&gt;&lt;keyword&gt;knowledge&lt;/keyword&gt;&lt;keyword&gt;ties&lt;/keyword&gt;&lt;/keywords&gt;&lt;dates&gt;&lt;year&gt;2007&lt;/year&gt;&lt;pub-dates&gt;&lt;date&gt;Dec&lt;/date&gt;&lt;/pub-dates&gt;&lt;/dates&gt;&lt;isbn&gt;0001-8392&lt;/isbn&gt;&lt;accession-num&gt;WOS:000254900900005&lt;/accession-num&gt;&lt;work-type&gt;Article&lt;/work-type&gt;&lt;urls&gt;&lt;related-urls&gt;&lt;url&gt;&amp;lt;Go to ISI&amp;gt;://WOS:000254900900005&lt;/url&gt;&lt;/related-urls&gt;&lt;/urls&gt;&lt;language&gt;English&lt;/language&gt;&lt;/record&gt;&lt;/Cite&gt;&lt;/EndNote&gt;</w:instrText>
            </w:r>
            <w:r>
              <w:rPr>
                <w:lang w:val="en-GB"/>
              </w:rPr>
              <w:fldChar w:fldCharType="separate"/>
            </w:r>
            <w:r>
              <w:rPr>
                <w:noProof/>
                <w:lang w:val="en-GB"/>
              </w:rPr>
              <w:t>[</w:t>
            </w:r>
            <w:hyperlink w:anchor="_ENREF_1" w:tooltip="Lazer, 2007 #288" w:history="1">
              <w:r w:rsidR="00242F5A">
                <w:rPr>
                  <w:noProof/>
                  <w:lang w:val="en-GB"/>
                </w:rPr>
                <w:t>1</w:t>
              </w:r>
            </w:hyperlink>
            <w:r>
              <w:rPr>
                <w:noProof/>
                <w:lang w:val="en-GB"/>
              </w:rPr>
              <w:t>]</w:t>
            </w:r>
            <w:r>
              <w:rPr>
                <w:lang w:val="en-GB"/>
              </w:rPr>
              <w:fldChar w:fldCharType="end"/>
            </w:r>
          </w:p>
        </w:tc>
        <w:tc>
          <w:tcPr>
            <w:tcW w:w="1134" w:type="dxa"/>
            <w:tcBorders>
              <w:top w:val="single" w:sz="8" w:space="0" w:color="auto"/>
              <w:bottom w:val="nil"/>
            </w:tcBorders>
          </w:tcPr>
          <w:p w:rsidR="00F17796" w:rsidRDefault="00F17796" w:rsidP="00F17796">
            <w:pPr>
              <w:ind w:firstLine="0"/>
              <w:rPr>
                <w:lang w:val="en-GB"/>
              </w:rPr>
            </w:pPr>
            <w:r>
              <w:rPr>
                <w:lang w:val="en-GB"/>
              </w:rPr>
              <w:t xml:space="preserve">Workers’ beliefs / </w:t>
            </w:r>
          </w:p>
          <w:p w:rsidR="00F17796" w:rsidRDefault="00F17796" w:rsidP="00F17796">
            <w:pPr>
              <w:ind w:firstLine="0"/>
              <w:rPr>
                <w:lang w:val="en-GB"/>
              </w:rPr>
            </w:pPr>
            <w:r>
              <w:rPr>
                <w:lang w:val="en-GB"/>
              </w:rPr>
              <w:t>routines</w:t>
            </w:r>
          </w:p>
          <w:p w:rsidR="00F17796" w:rsidRDefault="00F17796" w:rsidP="00F17796">
            <w:pPr>
              <w:ind w:firstLine="0"/>
              <w:rPr>
                <w:lang w:val="en-GB"/>
              </w:rPr>
            </w:pPr>
          </w:p>
        </w:tc>
        <w:tc>
          <w:tcPr>
            <w:tcW w:w="1134" w:type="dxa"/>
            <w:tcBorders>
              <w:top w:val="single" w:sz="8" w:space="0" w:color="auto"/>
              <w:bottom w:val="nil"/>
            </w:tcBorders>
          </w:tcPr>
          <w:p w:rsidR="00F17796" w:rsidRDefault="00F17796" w:rsidP="00F17796">
            <w:pPr>
              <w:ind w:firstLine="0"/>
              <w:rPr>
                <w:lang w:val="en-GB"/>
              </w:rPr>
            </w:pPr>
            <w:r>
              <w:rPr>
                <w:lang w:val="en-GB"/>
              </w:rPr>
              <w:t>Bit strings</w:t>
            </w:r>
          </w:p>
        </w:tc>
        <w:tc>
          <w:tcPr>
            <w:tcW w:w="1276" w:type="dxa"/>
            <w:tcBorders>
              <w:top w:val="single" w:sz="8" w:space="0" w:color="auto"/>
              <w:bottom w:val="nil"/>
            </w:tcBorders>
          </w:tcPr>
          <w:p w:rsidR="00F17796" w:rsidRDefault="00F17796" w:rsidP="00F17796">
            <w:pPr>
              <w:ind w:firstLine="0"/>
              <w:rPr>
                <w:lang w:val="en-GB"/>
              </w:rPr>
            </w:pPr>
            <w:r>
              <w:rPr>
                <w:lang w:val="en-GB"/>
              </w:rPr>
              <w:t>NK fitness landscape</w:t>
            </w:r>
          </w:p>
        </w:tc>
        <w:tc>
          <w:tcPr>
            <w:tcW w:w="1134" w:type="dxa"/>
            <w:tcBorders>
              <w:top w:val="single" w:sz="8" w:space="0" w:color="auto"/>
              <w:bottom w:val="nil"/>
            </w:tcBorders>
          </w:tcPr>
          <w:p w:rsidR="00F17796" w:rsidRDefault="00F17796" w:rsidP="00F17796">
            <w:pPr>
              <w:ind w:firstLine="0"/>
              <w:rPr>
                <w:lang w:val="en-GB"/>
              </w:rPr>
            </w:pPr>
            <w:r>
              <w:rPr>
                <w:lang w:val="en-GB"/>
              </w:rPr>
              <w:t>Recomb</w:t>
            </w:r>
            <w:r>
              <w:rPr>
                <w:lang w:val="en-GB"/>
              </w:rPr>
              <w:t>i</w:t>
            </w:r>
            <w:r>
              <w:rPr>
                <w:lang w:val="en-GB"/>
              </w:rPr>
              <w:t>nation; Mutation</w:t>
            </w:r>
          </w:p>
          <w:p w:rsidR="00F17796" w:rsidRDefault="00F17796" w:rsidP="00F17796">
            <w:pPr>
              <w:ind w:firstLine="0"/>
              <w:rPr>
                <w:lang w:val="en-GB"/>
              </w:rPr>
            </w:pPr>
          </w:p>
        </w:tc>
        <w:tc>
          <w:tcPr>
            <w:tcW w:w="1497" w:type="dxa"/>
            <w:tcBorders>
              <w:top w:val="single" w:sz="8" w:space="0" w:color="auto"/>
              <w:bottom w:val="nil"/>
            </w:tcBorders>
          </w:tcPr>
          <w:p w:rsidR="00F17796" w:rsidRDefault="00F17796" w:rsidP="00F17796">
            <w:pPr>
              <w:ind w:firstLine="0"/>
              <w:rPr>
                <w:lang w:val="en-GB"/>
              </w:rPr>
            </w:pPr>
            <w:r>
              <w:rPr>
                <w:lang w:val="en-GB"/>
              </w:rPr>
              <w:t xml:space="preserve">Convergence on </w:t>
            </w:r>
            <w:r w:rsidR="00005CDB">
              <w:rPr>
                <w:lang w:val="en-GB"/>
              </w:rPr>
              <w:t xml:space="preserve">peak / </w:t>
            </w:r>
            <w:r>
              <w:rPr>
                <w:lang w:val="en-GB"/>
              </w:rPr>
              <w:t>opt</w:t>
            </w:r>
            <w:r>
              <w:rPr>
                <w:lang w:val="en-GB"/>
              </w:rPr>
              <w:t>i</w:t>
            </w:r>
            <w:r>
              <w:rPr>
                <w:lang w:val="en-GB"/>
              </w:rPr>
              <w:t>mum</w:t>
            </w:r>
          </w:p>
          <w:p w:rsidR="00F17796" w:rsidRDefault="00F17796" w:rsidP="00F17796">
            <w:pPr>
              <w:ind w:firstLine="0"/>
              <w:rPr>
                <w:lang w:val="en-GB"/>
              </w:rPr>
            </w:pPr>
          </w:p>
        </w:tc>
      </w:tr>
      <w:tr w:rsidR="00F17796" w:rsidTr="00C94FD1">
        <w:tc>
          <w:tcPr>
            <w:tcW w:w="959" w:type="dxa"/>
            <w:tcBorders>
              <w:top w:val="nil"/>
              <w:bottom w:val="nil"/>
            </w:tcBorders>
          </w:tcPr>
          <w:p w:rsidR="00F17796" w:rsidRDefault="00F17796" w:rsidP="00F17796">
            <w:pPr>
              <w:ind w:firstLine="0"/>
              <w:rPr>
                <w:lang w:val="en-GB"/>
              </w:rPr>
            </w:pPr>
            <w:r>
              <w:rPr>
                <w:lang w:val="en-GB"/>
              </w:rPr>
              <w:t>S&amp;V</w:t>
            </w:r>
          </w:p>
          <w:p w:rsidR="00F17796" w:rsidRDefault="00F17796" w:rsidP="00242F5A">
            <w:pPr>
              <w:ind w:firstLine="0"/>
              <w:rPr>
                <w:lang w:val="en-GB"/>
              </w:rPr>
            </w:pPr>
            <w:r>
              <w:rPr>
                <w:lang w:val="en-GB"/>
              </w:rPr>
              <w:fldChar w:fldCharType="begin">
                <w:fldData xml:space="preserve">PEVuZE5vdGU+PENpdGU+PEF1dGhvcj5TaWx2ZXJiZXJnPC9BdXRob3I+PFllYXI+MjAwNzwvWWVh
cj48UmVjTnVtPjkxNjwvUmVjTnVtPjxEaXNwbGF5VGV4dD5bMiwgM108L0Rpc3BsYXlUZXh0Pjxy
ZWNvcmQ+PHJlYy1udW1iZXI+OTE2PC9yZWMtbnVtYmVyPjxmb3JlaWduLWtleXM+PGtleSBhcHA9
IkVOIiBkYi1pZD0id3N6cmQ1dDV4cDUwd2tlMHhhcTVkNWQwZHJ2cnJyc2Rzd3J6Ij45MTY8L2tl
eT48L2ZvcmVpZ24ta2V5cz48cmVmLXR5cGUgbmFtZT0iSm91cm5hbCBBcnRpY2xlIj4xNzwvcmVm
LXR5cGU+PGNvbnRyaWJ1dG9ycz48YXV0aG9ycz48YXV0aG9yPlNpbHZlcmJlcmcsIEdlcmFsZDwv
YXV0aG9yPjxhdXRob3I+VmVyc3BhZ2VuLCBCYXJ0PC9hdXRob3I+PC9hdXRob3JzPjwvY29udHJp
YnV0b3JzPjx0aXRsZXM+PHRpdGxlPlNlbGYtb3JnYW5pemF0aW9uIG9mIFImYW1wO0Qgc2VhcmNo
IGluIGNvbXBsZXggdGVjaG5vbG9neSBzcGFjZXM8L3RpdGxlPjxzZWNvbmRhcnktdGl0bGU+Sm91
cm5hbCBvZiBFY29ub21pYyBJbnRlcmFjdGlvbiBhbmQgQ29vcmRpbmF0aW9uPC9zZWNvbmRhcnkt
dGl0bGU+PGFsdC10aXRsZT5KIEVjb24gSW50ZXJhYyBDb29yZDwvYWx0LXRpdGxlPjwvdGl0bGVz
PjxwZXJpb2RpY2FsPjxmdWxsLXRpdGxlPkpvdXJuYWwgb2YgRWNvbm9taWMgSW50ZXJhY3Rpb24g
YW5kIENvb3JkaW5hdGlvbjwvZnVsbC10aXRsZT48YWJici0xPkogRWNvbiBJbnRlcmFjIENvb3Jk
PC9hYmJyLTE+PC9wZXJpb2RpY2FsPjxhbHQtcGVyaW9kaWNhbD48ZnVsbC10aXRsZT5Kb3VybmFs
IG9mIEVjb25vbWljIEludGVyYWN0aW9uIGFuZCBDb29yZGluYXRpb248L2Z1bGwtdGl0bGU+PGFi
YnItMT5KIEVjb24gSW50ZXJhYyBDb29yZDwvYWJici0xPjwvYWx0LXBlcmlvZGljYWw+PHBhZ2Vz
PjE5NS0yMTA8L3BhZ2VzPjx2b2x1bWU+Mjwvdm9sdW1lPjxudW1iZXI+MjwvbnVtYmVyPjxrZXl3
b3Jkcz48a2V5d29yZD5Jbm5vdmF0aW9uPC9rZXl3b3JkPjxrZXl3b3JkPlBlcmNvbGF0aW9uPC9r
ZXl3b3JkPjxrZXl3b3JkPlNlYXJjaDwva2V5d29yZD48a2V5d29yZD5UZWNobm9sb2dpY2FsIGNo
YW5nZTwva2V5d29yZD48a2V5d29yZD5SJmFtcDtEPC9rZXl3b3JkPjxrZXl3b3JkPkNsdXN0ZXJp
bmc8L2tleXdvcmQ+PGtleXdvcmQ+U2VsZi1vcmdhbml6ZWQgY3JpdGljYWxpdHk8L2tleXdvcmQ+
PGtleXdvcmQ+QzE1PC9rZXl3b3JkPjxrZXl3b3JkPkM2Mzwva2V5d29yZD48a2V5d29yZD5EODM8
L2tleXdvcmQ+PGtleXdvcmQ+TzMxPC9rZXl3b3JkPjwva2V5d29yZHM+PGRhdGVzPjx5ZWFyPjIw
MDc8L3llYXI+PHB1Yi1kYXRlcz48ZGF0ZT4yMDA3LzEyLzAxPC9kYXRlPjwvcHViLWRhdGVzPjwv
ZGF0ZXM+PHB1Ymxpc2hlcj5TcHJpbmdlci1WZXJsYWc8L3B1Ymxpc2hlcj48aXNibj4xODYwLTcx
MVg8L2lzYm4+PHVybHM+PHJlbGF0ZWQtdXJscz48dXJsPmh0dHA6Ly9keC5kb2kub3JnLzEwLjEw
MDcvczExNDAzLTAwNy0wMDIzLTE8L3VybD48L3JlbGF0ZWQtdXJscz48L3VybHM+PGVsZWN0cm9u
aWMtcmVzb3VyY2UtbnVtPjEwLjEwMDcvczExNDAzLTAwNy0wMDIzLTE8L2VsZWN0cm9uaWMtcmVz
b3VyY2UtbnVtPjxsYW5ndWFnZT5FbmdsaXNoPC9sYW5ndWFnZT48L3JlY29yZD48L0NpdGU+PENp
dGU+PEF1dGhvcj5TaWx2ZXJiZXJnPC9BdXRob3I+PFllYXI+MjAwNTwvWWVhcj48UmVjTnVtPjk0
MDwvUmVjTnVtPjxyZWNvcmQ+PHJlYy1udW1iZXI+OTQwPC9yZWMtbnVtYmVyPjxmb3JlaWduLWtl
eXM+PGtleSBhcHA9IkVOIiBkYi1pZD0id3N6cmQ1dDV4cDUwd2tlMHhhcTVkNWQwZHJ2cnJyc2Rz
d3J6Ij45NDA8L2tleT48L2ZvcmVpZ24ta2V5cz48cmVmLXR5cGUgbmFtZT0iSm91cm5hbCBBcnRp
Y2xlIj4xNzwvcmVmLXR5cGU+PGNvbnRyaWJ1dG9ycz48YXV0aG9ycz48YXV0aG9yPlNpbHZlcmJl
cmcsIEdlcmFsZDwvYXV0aG9yPjxhdXRob3I+VmVyc3BhZ2VuLCBCYXJ0PC9hdXRob3I+PC9hdXRo
b3JzPjwvY29udHJpYnV0b3JzPjxhdXRoLWFkZHJlc3M+TWFhc3RyaWNodCBVbml2LCBNRVJJVCwg
TkwtNjIwMCBNQiBNYWFzdHJpY2h0LCBOZXRoZXJsYW5kcy4gRWluZGhvdmVuIFVuaXYgVGVjaG5v
bCwgRUNJUywgTkwtNTYwMCBKQSBFaW5kaG92ZW4sIE5ldGhlcmxhbmRzLiYjeEQ7U2lsdmVyYmVy
ZywgRyAocmVwcmludCBhdXRob3IpLCBNYWFzdHJpY2h0IFVuaXYsIE1FUklULCBQT0IgNjE2LCBO
TC02MjAwIE1CIE1hYXN0cmljaHQsIE5ldGhlcmxhbmRzLiYjeEQ7Z2VyYWxkLnNpbHZlcmJlcmdA
bWVyaXQudW5pbWFhcy5ubDsgYi52ZXJzcGFnZW5AdG0udHVlLm5sPC9hdXRoLWFkZHJlc3M+PHRp
dGxlcz48dGl0bGU+QSBwZXJjb2xhdGlvbiBtb2RlbCBvZiBpbm5vdmF0aW9uIGluIGNvbXBsZXgg
dGVjaG5vbG9neSBzcGFjZXM8L3RpdGxlPjxzZWNvbmRhcnktdGl0bGU+Sm91cm5hbCBvZiBFY29u
b21pYyBEeW5hbWljcyAmYW1wOyBDb250cm9sPC9zZWNvbmRhcnktdGl0bGU+PC90aXRsZXM+PHBl
cmlvZGljYWw+PGZ1bGwtdGl0bGU+Sm91cm5hbCBvZiBFY29ub21pYyBEeW5hbWljcyAmYW1wOyBD
b250cm9sPC9mdWxsLXRpdGxlPjwvcGVyaW9kaWNhbD48cGFnZXM+MjI1LTI0NDwvcGFnZXM+PHZv
bHVtZT4yOTwvdm9sdW1lPjxudW1iZXI+MS0yPC9udW1iZXI+PGtleXdvcmRzPjxrZXl3b3JkPmlu
bm92YXRpb248L2tleXdvcmQ+PGtleXdvcmQ+cGVyY29sYXRpb248L2tleXdvcmQ+PGtleXdvcmQ+
c2VhcmNoPC9rZXl3b3JkPjxrZXl3b3JkPnRlY2hub2xvZ2ljYWwgY2hhbmdlPC9rZXl3b3JkPjxr
ZXl3b3JkPlImYW1wO0Q8L2tleXdvcmQ+PGtleXdvcmQ+c29jaWFsIHBlcmNvbGF0aW9uPC9rZXl3
b3JkPjxrZXl3b3JkPnNlYXJjaDwva2V5d29yZD48a2V5d29yZD5ncm93dGg8L2tleXdvcmQ+PC9r
ZXl3b3Jkcz48ZGF0ZXM+PHllYXI+MjAwNTwveWVhcj48cHViLWRhdGVzPjxkYXRlPkphbjwvZGF0
ZT48L3B1Yi1kYXRlcz48L2RhdGVzPjxpc2JuPjAxNjUtMTg4OTwvaXNibj48YWNjZXNzaW9uLW51
bT5XT1M6MDAwMjI2OTg4NDAwMDA5PC9hY2Nlc3Npb24tbnVtPjx3b3JrLXR5cGU+QXJ0aWNsZTsg
UHJvY2VlZGluZ3MgUGFwZXI8L3dvcmstdHlwZT48dXJscz48cmVsYXRlZC11cmxzPjx1cmw+Jmx0
O0dvIHRvIElTSSZndDs6Ly9XT1M6MDAwMjI2OTg4NDAwMDA5PC91cmw+PC9yZWxhdGVkLXVybHM+
PC91cmxzPjxlbGVjdHJvbmljLXJlc291cmNlLW51bT4xMC4xMDE2L2ouamVkYy4yMDAzLjA1LjAw
NTwvZWxlY3Ryb25pYy1yZXNvdXJjZS1udW0+PGxhbmd1YWdlPkVuZ2xpc2g8L2xhbmd1YWdlPjwv
cmVjb3JkPjwvQ2l0ZT48L0VuZE5vdGU+
</w:fldData>
              </w:fldChar>
            </w:r>
            <w:r>
              <w:rPr>
                <w:lang w:val="en-GB"/>
              </w:rPr>
              <w:instrText xml:space="preserve"> ADDIN EN.CITE </w:instrText>
            </w:r>
            <w:r>
              <w:rPr>
                <w:lang w:val="en-GB"/>
              </w:rPr>
              <w:fldChar w:fldCharType="begin">
                <w:fldData xml:space="preserve">PEVuZE5vdGU+PENpdGU+PEF1dGhvcj5TaWx2ZXJiZXJnPC9BdXRob3I+PFllYXI+MjAwNzwvWWVh
cj48UmVjTnVtPjkxNjwvUmVjTnVtPjxEaXNwbGF5VGV4dD5bMiwgM108L0Rpc3BsYXlUZXh0Pjxy
ZWNvcmQ+PHJlYy1udW1iZXI+OTE2PC9yZWMtbnVtYmVyPjxmb3JlaWduLWtleXM+PGtleSBhcHA9
IkVOIiBkYi1pZD0id3N6cmQ1dDV4cDUwd2tlMHhhcTVkNWQwZHJ2cnJyc2Rzd3J6Ij45MTY8L2tl
eT48L2ZvcmVpZ24ta2V5cz48cmVmLXR5cGUgbmFtZT0iSm91cm5hbCBBcnRpY2xlIj4xNzwvcmVm
LXR5cGU+PGNvbnRyaWJ1dG9ycz48YXV0aG9ycz48YXV0aG9yPlNpbHZlcmJlcmcsIEdlcmFsZDwv
YXV0aG9yPjxhdXRob3I+VmVyc3BhZ2VuLCBCYXJ0PC9hdXRob3I+PC9hdXRob3JzPjwvY29udHJp
YnV0b3JzPjx0aXRsZXM+PHRpdGxlPlNlbGYtb3JnYW5pemF0aW9uIG9mIFImYW1wO0Qgc2VhcmNo
IGluIGNvbXBsZXggdGVjaG5vbG9neSBzcGFjZXM8L3RpdGxlPjxzZWNvbmRhcnktdGl0bGU+Sm91
cm5hbCBvZiBFY29ub21pYyBJbnRlcmFjdGlvbiBhbmQgQ29vcmRpbmF0aW9uPC9zZWNvbmRhcnkt
dGl0bGU+PGFsdC10aXRsZT5KIEVjb24gSW50ZXJhYyBDb29yZDwvYWx0LXRpdGxlPjwvdGl0bGVz
PjxwZXJpb2RpY2FsPjxmdWxsLXRpdGxlPkpvdXJuYWwgb2YgRWNvbm9taWMgSW50ZXJhY3Rpb24g
YW5kIENvb3JkaW5hdGlvbjwvZnVsbC10aXRsZT48YWJici0xPkogRWNvbiBJbnRlcmFjIENvb3Jk
PC9hYmJyLTE+PC9wZXJpb2RpY2FsPjxhbHQtcGVyaW9kaWNhbD48ZnVsbC10aXRsZT5Kb3VybmFs
IG9mIEVjb25vbWljIEludGVyYWN0aW9uIGFuZCBDb29yZGluYXRpb248L2Z1bGwtdGl0bGU+PGFi
YnItMT5KIEVjb24gSW50ZXJhYyBDb29yZDwvYWJici0xPjwvYWx0LXBlcmlvZGljYWw+PHBhZ2Vz
PjE5NS0yMTA8L3BhZ2VzPjx2b2x1bWU+Mjwvdm9sdW1lPjxudW1iZXI+MjwvbnVtYmVyPjxrZXl3
b3Jkcz48a2V5d29yZD5Jbm5vdmF0aW9uPC9rZXl3b3JkPjxrZXl3b3JkPlBlcmNvbGF0aW9uPC9r
ZXl3b3JkPjxrZXl3b3JkPlNlYXJjaDwva2V5d29yZD48a2V5d29yZD5UZWNobm9sb2dpY2FsIGNo
YW5nZTwva2V5d29yZD48a2V5d29yZD5SJmFtcDtEPC9rZXl3b3JkPjxrZXl3b3JkPkNsdXN0ZXJp
bmc8L2tleXdvcmQ+PGtleXdvcmQ+U2VsZi1vcmdhbml6ZWQgY3JpdGljYWxpdHk8L2tleXdvcmQ+
PGtleXdvcmQ+QzE1PC9rZXl3b3JkPjxrZXl3b3JkPkM2Mzwva2V5d29yZD48a2V5d29yZD5EODM8
L2tleXdvcmQ+PGtleXdvcmQ+TzMxPC9rZXl3b3JkPjwva2V5d29yZHM+PGRhdGVzPjx5ZWFyPjIw
MDc8L3llYXI+PHB1Yi1kYXRlcz48ZGF0ZT4yMDA3LzEyLzAxPC9kYXRlPjwvcHViLWRhdGVzPjwv
ZGF0ZXM+PHB1Ymxpc2hlcj5TcHJpbmdlci1WZXJsYWc8L3B1Ymxpc2hlcj48aXNibj4xODYwLTcx
MVg8L2lzYm4+PHVybHM+PHJlbGF0ZWQtdXJscz48dXJsPmh0dHA6Ly9keC5kb2kub3JnLzEwLjEw
MDcvczExNDAzLTAwNy0wMDIzLTE8L3VybD48L3JlbGF0ZWQtdXJscz48L3VybHM+PGVsZWN0cm9u
aWMtcmVzb3VyY2UtbnVtPjEwLjEwMDcvczExNDAzLTAwNy0wMDIzLTE8L2VsZWN0cm9uaWMtcmVz
b3VyY2UtbnVtPjxsYW5ndWFnZT5FbmdsaXNoPC9sYW5ndWFnZT48L3JlY29yZD48L0NpdGU+PENp
dGU+PEF1dGhvcj5TaWx2ZXJiZXJnPC9BdXRob3I+PFllYXI+MjAwNTwvWWVhcj48UmVjTnVtPjk0
MDwvUmVjTnVtPjxyZWNvcmQ+PHJlYy1udW1iZXI+OTQwPC9yZWMtbnVtYmVyPjxmb3JlaWduLWtl
eXM+PGtleSBhcHA9IkVOIiBkYi1pZD0id3N6cmQ1dDV4cDUwd2tlMHhhcTVkNWQwZHJ2cnJyc2Rz
d3J6Ij45NDA8L2tleT48L2ZvcmVpZ24ta2V5cz48cmVmLXR5cGUgbmFtZT0iSm91cm5hbCBBcnRp
Y2xlIj4xNzwvcmVmLXR5cGU+PGNvbnRyaWJ1dG9ycz48YXV0aG9ycz48YXV0aG9yPlNpbHZlcmJl
cmcsIEdlcmFsZDwvYXV0aG9yPjxhdXRob3I+VmVyc3BhZ2VuLCBCYXJ0PC9hdXRob3I+PC9hdXRo
b3JzPjwvY29udHJpYnV0b3JzPjxhdXRoLWFkZHJlc3M+TWFhc3RyaWNodCBVbml2LCBNRVJJVCwg
TkwtNjIwMCBNQiBNYWFzdHJpY2h0LCBOZXRoZXJsYW5kcy4gRWluZGhvdmVuIFVuaXYgVGVjaG5v
bCwgRUNJUywgTkwtNTYwMCBKQSBFaW5kaG92ZW4sIE5ldGhlcmxhbmRzLiYjeEQ7U2lsdmVyYmVy
ZywgRyAocmVwcmludCBhdXRob3IpLCBNYWFzdHJpY2h0IFVuaXYsIE1FUklULCBQT0IgNjE2LCBO
TC02MjAwIE1CIE1hYXN0cmljaHQsIE5ldGhlcmxhbmRzLiYjeEQ7Z2VyYWxkLnNpbHZlcmJlcmdA
bWVyaXQudW5pbWFhcy5ubDsgYi52ZXJzcGFnZW5AdG0udHVlLm5sPC9hdXRoLWFkZHJlc3M+PHRp
dGxlcz48dGl0bGU+QSBwZXJjb2xhdGlvbiBtb2RlbCBvZiBpbm5vdmF0aW9uIGluIGNvbXBsZXgg
dGVjaG5vbG9neSBzcGFjZXM8L3RpdGxlPjxzZWNvbmRhcnktdGl0bGU+Sm91cm5hbCBvZiBFY29u
b21pYyBEeW5hbWljcyAmYW1wOyBDb250cm9sPC9zZWNvbmRhcnktdGl0bGU+PC90aXRsZXM+PHBl
cmlvZGljYWw+PGZ1bGwtdGl0bGU+Sm91cm5hbCBvZiBFY29ub21pYyBEeW5hbWljcyAmYW1wOyBD
b250cm9sPC9mdWxsLXRpdGxlPjwvcGVyaW9kaWNhbD48cGFnZXM+MjI1LTI0NDwvcGFnZXM+PHZv
bHVtZT4yOTwvdm9sdW1lPjxudW1iZXI+MS0yPC9udW1iZXI+PGtleXdvcmRzPjxrZXl3b3JkPmlu
bm92YXRpb248L2tleXdvcmQ+PGtleXdvcmQ+cGVyY29sYXRpb248L2tleXdvcmQ+PGtleXdvcmQ+
c2VhcmNoPC9rZXl3b3JkPjxrZXl3b3JkPnRlY2hub2xvZ2ljYWwgY2hhbmdlPC9rZXl3b3JkPjxr
ZXl3b3JkPlImYW1wO0Q8L2tleXdvcmQ+PGtleXdvcmQ+c29jaWFsIHBlcmNvbGF0aW9uPC9rZXl3
b3JkPjxrZXl3b3JkPnNlYXJjaDwva2V5d29yZD48a2V5d29yZD5ncm93dGg8L2tleXdvcmQ+PC9r
ZXl3b3Jkcz48ZGF0ZXM+PHllYXI+MjAwNTwveWVhcj48cHViLWRhdGVzPjxkYXRlPkphbjwvZGF0
ZT48L3B1Yi1kYXRlcz48L2RhdGVzPjxpc2JuPjAxNjUtMTg4OTwvaXNibj48YWNjZXNzaW9uLW51
bT5XT1M6MDAwMjI2OTg4NDAwMDA5PC9hY2Nlc3Npb24tbnVtPjx3b3JrLXR5cGU+QXJ0aWNsZTsg
UHJvY2VlZGluZ3MgUGFwZXI8L3dvcmstdHlwZT48dXJscz48cmVsYXRlZC11cmxzPjx1cmw+Jmx0
O0dvIHRvIElTSSZndDs6Ly9XT1M6MDAwMjI2OTg4NDAwMDA5PC91cmw+PC9yZWxhdGVkLXVybHM+
PC91cmxzPjxlbGVjdHJvbmljLXJlc291cmNlLW51bT4xMC4xMDE2L2ouamVkYy4yMDAzLjA1LjAw
NTwvZWxlY3Ryb25pYy1yZXNvdXJjZS1udW0+PGxhbmd1YWdlPkVuZ2xpc2g8L2xhbmd1YWdlPjwv
cmVjb3JkPjwvQ2l0ZT48L0VuZE5vdGU+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2" w:tooltip="Silverberg, 2007 #916" w:history="1">
              <w:r w:rsidR="00242F5A">
                <w:rPr>
                  <w:noProof/>
                  <w:lang w:val="en-GB"/>
                </w:rPr>
                <w:t>2</w:t>
              </w:r>
            </w:hyperlink>
            <w:r>
              <w:rPr>
                <w:noProof/>
                <w:lang w:val="en-GB"/>
              </w:rPr>
              <w:t xml:space="preserve">, </w:t>
            </w:r>
            <w:hyperlink w:anchor="_ENREF_3" w:tooltip="Silverberg, 2005 #940" w:history="1">
              <w:r w:rsidR="00242F5A">
                <w:rPr>
                  <w:noProof/>
                  <w:lang w:val="en-GB"/>
                </w:rPr>
                <w:t>3</w:t>
              </w:r>
            </w:hyperlink>
            <w:r>
              <w:rPr>
                <w:noProof/>
                <w:lang w:val="en-GB"/>
              </w:rPr>
              <w:t>]</w:t>
            </w:r>
            <w:r>
              <w:rPr>
                <w:lang w:val="en-GB"/>
              </w:rPr>
              <w:fldChar w:fldCharType="end"/>
            </w:r>
          </w:p>
        </w:tc>
        <w:tc>
          <w:tcPr>
            <w:tcW w:w="1134" w:type="dxa"/>
            <w:tcBorders>
              <w:top w:val="nil"/>
              <w:bottom w:val="nil"/>
            </w:tcBorders>
          </w:tcPr>
          <w:p w:rsidR="00F17796" w:rsidRDefault="00F17796" w:rsidP="00F17796">
            <w:pPr>
              <w:ind w:firstLine="0"/>
              <w:rPr>
                <w:lang w:val="en-GB"/>
              </w:rPr>
            </w:pPr>
            <w:r>
              <w:rPr>
                <w:lang w:val="en-GB"/>
              </w:rPr>
              <w:t>Technol</w:t>
            </w:r>
            <w:r>
              <w:rPr>
                <w:lang w:val="en-GB"/>
              </w:rPr>
              <w:t>o</w:t>
            </w:r>
            <w:r>
              <w:rPr>
                <w:lang w:val="en-GB"/>
              </w:rPr>
              <w:t>gies</w:t>
            </w:r>
          </w:p>
          <w:p w:rsidR="00F17796" w:rsidRDefault="00F17796" w:rsidP="00F17796">
            <w:pPr>
              <w:ind w:firstLine="0"/>
              <w:rPr>
                <w:lang w:val="en-GB"/>
              </w:rPr>
            </w:pPr>
          </w:p>
        </w:tc>
        <w:tc>
          <w:tcPr>
            <w:tcW w:w="1134" w:type="dxa"/>
            <w:tcBorders>
              <w:top w:val="nil"/>
              <w:bottom w:val="nil"/>
            </w:tcBorders>
          </w:tcPr>
          <w:p w:rsidR="00F17796" w:rsidRDefault="00F17796" w:rsidP="00F17796">
            <w:pPr>
              <w:ind w:firstLine="0"/>
              <w:rPr>
                <w:lang w:val="en-GB"/>
              </w:rPr>
            </w:pPr>
            <w:r>
              <w:rPr>
                <w:lang w:val="en-GB"/>
              </w:rPr>
              <w:t>Nodes in a grid ne</w:t>
            </w:r>
            <w:r>
              <w:rPr>
                <w:lang w:val="en-GB"/>
              </w:rPr>
              <w:t>t</w:t>
            </w:r>
            <w:r>
              <w:rPr>
                <w:lang w:val="en-GB"/>
              </w:rPr>
              <w:t>work</w:t>
            </w:r>
          </w:p>
          <w:p w:rsidR="00F17796" w:rsidRDefault="00F17796" w:rsidP="00F17796">
            <w:pPr>
              <w:ind w:firstLine="0"/>
              <w:rPr>
                <w:lang w:val="en-GB"/>
              </w:rPr>
            </w:pPr>
          </w:p>
        </w:tc>
        <w:tc>
          <w:tcPr>
            <w:tcW w:w="1276" w:type="dxa"/>
            <w:tcBorders>
              <w:top w:val="nil"/>
              <w:bottom w:val="nil"/>
            </w:tcBorders>
          </w:tcPr>
          <w:p w:rsidR="00F17796" w:rsidRDefault="00F17796" w:rsidP="00F17796">
            <w:pPr>
              <w:ind w:firstLine="0"/>
              <w:rPr>
                <w:lang w:val="en-GB"/>
              </w:rPr>
            </w:pPr>
            <w:r>
              <w:rPr>
                <w:lang w:val="en-GB"/>
              </w:rPr>
              <w:t>Height &amp;  connection  to baseline</w:t>
            </w:r>
          </w:p>
          <w:p w:rsidR="00F17796" w:rsidRDefault="00F17796" w:rsidP="00F17796">
            <w:pPr>
              <w:ind w:firstLine="0"/>
              <w:rPr>
                <w:lang w:val="en-GB"/>
              </w:rPr>
            </w:pPr>
          </w:p>
        </w:tc>
        <w:tc>
          <w:tcPr>
            <w:tcW w:w="1134" w:type="dxa"/>
            <w:tcBorders>
              <w:top w:val="nil"/>
              <w:bottom w:val="nil"/>
            </w:tcBorders>
          </w:tcPr>
          <w:p w:rsidR="00F17796" w:rsidRDefault="00F17796" w:rsidP="00F17796">
            <w:pPr>
              <w:ind w:firstLine="0"/>
              <w:rPr>
                <w:lang w:val="en-GB"/>
              </w:rPr>
            </w:pPr>
            <w:r>
              <w:rPr>
                <w:lang w:val="en-GB"/>
              </w:rPr>
              <w:t>Chance discovery from nea</w:t>
            </w:r>
            <w:r>
              <w:rPr>
                <w:lang w:val="en-GB"/>
              </w:rPr>
              <w:t>r</w:t>
            </w:r>
            <w:r>
              <w:rPr>
                <w:lang w:val="en-GB"/>
              </w:rPr>
              <w:t>by nodes</w:t>
            </w:r>
          </w:p>
          <w:p w:rsidR="00F17796" w:rsidRDefault="00F17796" w:rsidP="00F17796">
            <w:pPr>
              <w:ind w:firstLine="0"/>
              <w:rPr>
                <w:lang w:val="en-GB"/>
              </w:rPr>
            </w:pPr>
          </w:p>
        </w:tc>
        <w:tc>
          <w:tcPr>
            <w:tcW w:w="1497" w:type="dxa"/>
            <w:tcBorders>
              <w:top w:val="nil"/>
              <w:bottom w:val="nil"/>
            </w:tcBorders>
          </w:tcPr>
          <w:p w:rsidR="00F17796" w:rsidRDefault="00F17796" w:rsidP="00F17796">
            <w:pPr>
              <w:ind w:firstLine="0"/>
              <w:rPr>
                <w:lang w:val="en-GB"/>
              </w:rPr>
            </w:pPr>
            <w:r>
              <w:rPr>
                <w:lang w:val="en-GB"/>
              </w:rPr>
              <w:t>Scale-free di</w:t>
            </w:r>
            <w:r>
              <w:rPr>
                <w:lang w:val="en-GB"/>
              </w:rPr>
              <w:t>s</w:t>
            </w:r>
            <w:r>
              <w:rPr>
                <w:lang w:val="en-GB"/>
              </w:rPr>
              <w:t>tribution of advances of connected nodes</w:t>
            </w:r>
          </w:p>
          <w:p w:rsidR="00F17796" w:rsidRDefault="00F17796" w:rsidP="00F17796">
            <w:pPr>
              <w:ind w:firstLine="0"/>
              <w:rPr>
                <w:lang w:val="en-GB"/>
              </w:rPr>
            </w:pPr>
          </w:p>
        </w:tc>
      </w:tr>
      <w:tr w:rsidR="00F17796" w:rsidTr="00C94FD1">
        <w:tc>
          <w:tcPr>
            <w:tcW w:w="959" w:type="dxa"/>
            <w:tcBorders>
              <w:top w:val="nil"/>
              <w:bottom w:val="nil"/>
            </w:tcBorders>
          </w:tcPr>
          <w:p w:rsidR="00F17796" w:rsidRDefault="00F17796" w:rsidP="00F17796">
            <w:pPr>
              <w:ind w:firstLine="0"/>
              <w:rPr>
                <w:lang w:val="en-GB"/>
              </w:rPr>
            </w:pPr>
            <w:r>
              <w:rPr>
                <w:lang w:val="en-GB"/>
              </w:rPr>
              <w:t>A&amp;P</w:t>
            </w:r>
          </w:p>
          <w:p w:rsidR="00F17796" w:rsidRDefault="00F17796" w:rsidP="00242F5A">
            <w:pPr>
              <w:ind w:firstLine="0"/>
              <w:rPr>
                <w:lang w:val="en-GB"/>
              </w:rPr>
            </w:pPr>
            <w:r>
              <w:rPr>
                <w:lang w:val="en-GB"/>
              </w:rPr>
              <w:fldChar w:fldCharType="begin"/>
            </w:r>
            <w:r>
              <w:rPr>
                <w:lang w:val="en-GB"/>
              </w:rPr>
              <w:instrText xml:space="preserve"> ADDIN EN.CITE &lt;EndNote&gt;&lt;Cite&gt;&lt;Author&gt;Arthur&lt;/Author&gt;&lt;Year&gt;2006&lt;/Year&gt;&lt;RecNum&gt;1077&lt;/RecNum&gt;&lt;DisplayText&gt;[4]&lt;/DisplayText&gt;&lt;record&gt;&lt;rec-number&gt;1077&lt;/rec-number&gt;&lt;foreign-keys&gt;&lt;key app="EN" db-id="wszrd5t5xp50wke0xaq5d5d0drvrrrsdswrz"&gt;1077&lt;/key&gt;&lt;/foreign-keys&gt;&lt;ref-type name="Journal Article"&gt;17&lt;/ref-type&gt;&lt;contributors&gt;&lt;authors&gt;&lt;author&gt;Arthur, W. Brian&lt;/author&gt;&lt;author&gt;Polak, Wolfgang&lt;/author&gt;&lt;/authors&gt;&lt;/contributors&gt;&lt;titles&gt;&lt;title&gt;The evolution of technology within a simple computer model&lt;/title&gt;&lt;secondary-title&gt;Complexity&lt;/secondary-title&gt;&lt;/titles&gt;&lt;periodical&gt;&lt;full-title&gt;Complexity&lt;/full-title&gt;&lt;/periodical&gt;&lt;pages&gt;23-31&lt;/pages&gt;&lt;volume&gt;11&lt;/volume&gt;&lt;number&gt;5&lt;/number&gt;&lt;keywords&gt;&lt;keyword&gt;biological evolution&lt;/keyword&gt;&lt;keyword&gt;technology evolution&lt;/keyword&gt;&lt;keyword&gt;self-organized criticality&lt;/keyword&gt;&lt;/keywords&gt;&lt;dates&gt;&lt;year&gt;2006&lt;/year&gt;&lt;/dates&gt;&lt;publisher&gt;Wiley Subscription Services, Inc., A Wiley Company&lt;/publisher&gt;&lt;isbn&gt;1099-0526&lt;/isbn&gt;&lt;urls&gt;&lt;related-urls&gt;&lt;url&gt;http://dx.doi.org/10.1002/cplx.20130&lt;/url&gt;&lt;/related-urls&gt;&lt;/urls&gt;&lt;electronic-resource-num&gt;10.1002/cplx.20130&lt;/electronic-resource-num&gt;&lt;/record&gt;&lt;/Cite&gt;&lt;/EndNote&gt;</w:instrText>
            </w:r>
            <w:r>
              <w:rPr>
                <w:lang w:val="en-GB"/>
              </w:rPr>
              <w:fldChar w:fldCharType="separate"/>
            </w:r>
            <w:r>
              <w:rPr>
                <w:noProof/>
                <w:lang w:val="en-GB"/>
              </w:rPr>
              <w:t>[</w:t>
            </w:r>
            <w:hyperlink w:anchor="_ENREF_4" w:tooltip="Arthur, 2006 #1077" w:history="1">
              <w:r w:rsidR="00242F5A">
                <w:rPr>
                  <w:noProof/>
                  <w:lang w:val="en-GB"/>
                </w:rPr>
                <w:t>4</w:t>
              </w:r>
            </w:hyperlink>
            <w:r>
              <w:rPr>
                <w:noProof/>
                <w:lang w:val="en-GB"/>
              </w:rPr>
              <w:t>]</w:t>
            </w:r>
            <w:r>
              <w:rPr>
                <w:lang w:val="en-GB"/>
              </w:rPr>
              <w:fldChar w:fldCharType="end"/>
            </w:r>
          </w:p>
        </w:tc>
        <w:tc>
          <w:tcPr>
            <w:tcW w:w="1134" w:type="dxa"/>
            <w:tcBorders>
              <w:top w:val="nil"/>
              <w:bottom w:val="nil"/>
            </w:tcBorders>
          </w:tcPr>
          <w:p w:rsidR="00F17796" w:rsidRDefault="00F17796" w:rsidP="00F17796">
            <w:pPr>
              <w:ind w:firstLine="0"/>
              <w:rPr>
                <w:lang w:val="en-GB"/>
              </w:rPr>
            </w:pPr>
            <w:r>
              <w:rPr>
                <w:lang w:val="en-GB"/>
              </w:rPr>
              <w:t>Technol</w:t>
            </w:r>
            <w:r>
              <w:rPr>
                <w:lang w:val="en-GB"/>
              </w:rPr>
              <w:t>o</w:t>
            </w:r>
            <w:r>
              <w:rPr>
                <w:lang w:val="en-GB"/>
              </w:rPr>
              <w:t>gies</w:t>
            </w:r>
          </w:p>
        </w:tc>
        <w:tc>
          <w:tcPr>
            <w:tcW w:w="1134" w:type="dxa"/>
            <w:tcBorders>
              <w:top w:val="nil"/>
              <w:bottom w:val="nil"/>
            </w:tcBorders>
          </w:tcPr>
          <w:p w:rsidR="00F17796" w:rsidRDefault="00F17796" w:rsidP="00F17796">
            <w:pPr>
              <w:ind w:firstLine="0"/>
              <w:rPr>
                <w:lang w:val="en-GB"/>
              </w:rPr>
            </w:pPr>
            <w:r>
              <w:rPr>
                <w:lang w:val="en-GB"/>
              </w:rPr>
              <w:t>Systems of NAND logic gates</w:t>
            </w:r>
          </w:p>
        </w:tc>
        <w:tc>
          <w:tcPr>
            <w:tcW w:w="1276" w:type="dxa"/>
            <w:tcBorders>
              <w:top w:val="nil"/>
              <w:bottom w:val="nil"/>
            </w:tcBorders>
          </w:tcPr>
          <w:p w:rsidR="00F17796" w:rsidRDefault="00F17796" w:rsidP="00F17796">
            <w:pPr>
              <w:ind w:firstLine="0"/>
              <w:rPr>
                <w:lang w:val="en-GB"/>
              </w:rPr>
            </w:pPr>
            <w:r>
              <w:rPr>
                <w:lang w:val="en-GB"/>
              </w:rPr>
              <w:t>List of d</w:t>
            </w:r>
            <w:r>
              <w:rPr>
                <w:lang w:val="en-GB"/>
              </w:rPr>
              <w:t>e</w:t>
            </w:r>
            <w:r>
              <w:rPr>
                <w:lang w:val="en-GB"/>
              </w:rPr>
              <w:t>sired logic functions</w:t>
            </w:r>
          </w:p>
        </w:tc>
        <w:tc>
          <w:tcPr>
            <w:tcW w:w="1134" w:type="dxa"/>
            <w:tcBorders>
              <w:top w:val="nil"/>
              <w:bottom w:val="nil"/>
            </w:tcBorders>
          </w:tcPr>
          <w:p w:rsidR="00F17796" w:rsidRDefault="00F17796" w:rsidP="00F17796">
            <w:pPr>
              <w:ind w:firstLine="0"/>
              <w:rPr>
                <w:lang w:val="en-GB"/>
              </w:rPr>
            </w:pPr>
            <w:r>
              <w:rPr>
                <w:lang w:val="en-GB"/>
              </w:rPr>
              <w:t>Recomb</w:t>
            </w:r>
            <w:r>
              <w:rPr>
                <w:lang w:val="en-GB"/>
              </w:rPr>
              <w:t>i</w:t>
            </w:r>
            <w:r>
              <w:rPr>
                <w:lang w:val="en-GB"/>
              </w:rPr>
              <w:t>nation</w:t>
            </w:r>
          </w:p>
        </w:tc>
        <w:tc>
          <w:tcPr>
            <w:tcW w:w="1497" w:type="dxa"/>
            <w:tcBorders>
              <w:top w:val="nil"/>
              <w:bottom w:val="nil"/>
            </w:tcBorders>
          </w:tcPr>
          <w:p w:rsidR="00F17796" w:rsidRDefault="00F17796" w:rsidP="00F17796">
            <w:pPr>
              <w:ind w:firstLine="0"/>
              <w:rPr>
                <w:lang w:val="en-GB"/>
              </w:rPr>
            </w:pPr>
            <w:r>
              <w:rPr>
                <w:lang w:val="en-GB"/>
              </w:rPr>
              <w:t>Scale-free di</w:t>
            </w:r>
            <w:r>
              <w:rPr>
                <w:lang w:val="en-GB"/>
              </w:rPr>
              <w:t>s</w:t>
            </w:r>
            <w:r>
              <w:rPr>
                <w:lang w:val="en-GB"/>
              </w:rPr>
              <w:t>tribution of obsolescence sizes</w:t>
            </w:r>
          </w:p>
          <w:p w:rsidR="00F17796" w:rsidRDefault="00F17796" w:rsidP="00F17796">
            <w:pPr>
              <w:ind w:firstLine="0"/>
              <w:rPr>
                <w:lang w:val="en-GB"/>
              </w:rPr>
            </w:pPr>
          </w:p>
        </w:tc>
      </w:tr>
      <w:tr w:rsidR="00F17796" w:rsidTr="00C94FD1">
        <w:tc>
          <w:tcPr>
            <w:tcW w:w="959" w:type="dxa"/>
            <w:tcBorders>
              <w:top w:val="nil"/>
              <w:bottom w:val="nil"/>
            </w:tcBorders>
          </w:tcPr>
          <w:p w:rsidR="00F17796" w:rsidRDefault="00F17796" w:rsidP="00F17796">
            <w:pPr>
              <w:ind w:firstLine="0"/>
              <w:rPr>
                <w:lang w:val="en-GB"/>
              </w:rPr>
            </w:pPr>
            <w:r>
              <w:rPr>
                <w:lang w:val="en-GB"/>
              </w:rPr>
              <w:t>SKIN</w:t>
            </w:r>
          </w:p>
          <w:p w:rsidR="00F17796" w:rsidRDefault="00F17796" w:rsidP="00242F5A">
            <w:pPr>
              <w:ind w:firstLine="0"/>
              <w:rPr>
                <w:lang w:val="en-GB"/>
              </w:rPr>
            </w:pPr>
            <w:r>
              <w:rPr>
                <w:lang w:val="en-GB"/>
              </w:rPr>
              <w:fldChar w:fldCharType="begin">
                <w:fldData xml:space="preserve">PEVuZE5vdGU+PENpdGU+PEF1dGhvcj5BaHJ3ZWlsZXI8L0F1dGhvcj48WWVhcj4yMDA0PC9ZZWFy
PjxSZWNOdW0+MTIyODwvUmVjTnVtPjxEaXNwbGF5VGV4dD5bNSwgMjcsIDI4XTwvRGlzcGxheVRl
eHQ+PHJlY29yZD48cmVjLW51bWJlcj4xMjI4PC9yZWMtbnVtYmVyPjxmb3JlaWduLWtleXM+PGtl
eSBhcHA9IkVOIiBkYi1pZD0id3N6cmQ1dDV4cDUwd2tlMHhhcTVkNWQwZHJ2cnJyc2Rzd3J6Ij4x
MjI4PC9rZXk+PC9mb3JlaWduLWtleXM+PHJlZi10eXBlIG5hbWU9IkJvb2sgU2VjdGlvbiI+NTwv
cmVmLXR5cGU+PGNvbnRyaWJ1dG9ycz48YXV0aG9ycz48YXV0aG9yPkFocndlaWxlciwgUGV0cmE8
L2F1dGhvcj48YXV0aG9yPlB5a2EsIEFuZHJlYXM8L2F1dGhvcj48YXV0aG9yPkdpbGJlcnQsIE5p
Z2VsPC9hdXRob3I+PC9hdXRob3JzPjxzZWNvbmRhcnktYXV0aG9ycz48YXV0aG9yPkxlb21icnVu
aSwgUm9iZXJ0bzwvYXV0aG9yPjxhdXRob3I+UmljaGlhcmRpLCBNYXR0ZW88L2F1dGhvcj48L3Nl
Y29uZGFyeS1hdXRob3JzPjwvY29udHJpYnV0b3JzPjx0aXRsZXM+PHRpdGxlPlNpbXVsYXRpbmcg
S25vd2xlZGdlIER5bmFtaWNzIGluIElubm92YXRpb24gTmV0d29ya3MgKFNLSU4pPC90aXRsZT48
c2Vjb25kYXJ5LXRpdGxlPkluZHVzdHJ5IGFuZCBsYWJvciBkeW5hbWljcyA6IHRoZSBhZ2VudC1i
YXNlZCBjb21wdXRhdGlvbmFsIGVjb25vbWljcyBhcHByb2FjaCA6IHByb2NlZWRpbmdzIG9mIHRo
ZSBXaWxkQGFjZTIwMDMgd29ya3Nob3AsIFRvcmlubywgSXRhbHksIDMtNCBPY3RvYmVyIDIwMDM8
L3NlY29uZGFyeS10aXRsZT48L3RpdGxlcz48cGFnZXM+Mjg0LTI5NjwvcGFnZXM+PGtleXdvcmRz
PjxrZXl3b3JkPkVjb25vbWljcyBDb21wdXRlciBzaW11bGF0aW9uIENvbmdyZXNzZXMuPC9rZXl3
b3JkPjwva2V5d29yZHM+PGRhdGVzPjx5ZWFyPjIwMDQ8L3llYXI+PC9kYXRlcz48cHViLWxvY2F0
aW9uPlNpbmdhcG9yZSA7IEhhY2tlbnNhY2ttIE5KPC9wdWItbG9jYXRpb24+PHB1Ymxpc2hlcj5X
b3JsZCBTY2llbnRpZmljPC9wdWJsaXNoZXI+PGlzYm4+OTgxMjU2MTAwNTwvaXNibj48YWNjZXNz
aW9uLW51bT4xNDA3MjY0MTwvYWNjZXNzaW9uLW51bT48Y2FsbC1udW0+SmVmZmVyc29uIG9yIEFk
YW1zIEJ1aWxkaW5nIFJlYWRpbmcgUm9vbXMgLSBTVE9SRUQgT0ZGU0lURSBIQjE0My41OyAuSTUz
IDIwMDQ8L2NhbGwtbnVtPjx1cmxzPjwvdXJscz48L3JlY29yZD48L0NpdGU+PENpdGU+PEF1dGhv
cj5HaWxiZXJ0PC9BdXRob3I+PFllYXI+MjAwNzwvWWVhcj48UmVjTnVtPjU2NjwvUmVjTnVtPjxy
ZWNvcmQ+PHJlYy1udW1iZXI+NTY2PC9yZWMtbnVtYmVyPjxmb3JlaWduLWtleXM+PGtleSBhcHA9
IkVOIiBkYi1pZD0id3N6cmQ1dDV4cDUwd2tlMHhhcTVkNWQwZHJ2cnJyc2Rzd3J6Ij41NjY8L2tl
eT48L2ZvcmVpZ24ta2V5cz48cmVmLXR5cGUgbmFtZT0iSm91cm5hbCBBcnRpY2xlIj4xNzwvcmVm
LXR5cGU+PGNvbnRyaWJ1dG9ycz48YXV0aG9ycz48YXV0aG9yPkdpbGJlcnQsIE5pZ2VsPC9hdXRo
b3I+PGF1dGhvcj5BaHJ3ZWlsZXIsIFBldHJhPC9hdXRob3I+PGF1dGhvcj5QeWthLCBBbmRyZWFz
PC9hdXRob3I+PC9hdXRob3JzPjwvY29udHJpYnV0b3JzPjxhdXRoLWFkZHJlc3M+VW5pdiBTdXJy
ZXksIFNjaCBIdW1hbiBTY2ksIEN0ciBSZXMgU29jaWFsIFNpbXVsYXQsIEd1aWxkZm9yZCBHVTIg
N1hILCBTdXJyZXksIEVuZ2xhbmQuIFVuaXYgSGFtYnVyZywgSW5zdCBQb2xpdCBTY2ksIFJlcyBD
dHIgTWVkaWEgJmFtcDsgUG9saXQsIEhhbWJ1cmcsIEdlcm1hbnkuIFVuaXYgQnJlbWVuLCBEZXB0
IEVjb24sIEQtMjgzNTkgQnJlbWVuLCBHZXJtYW55LiYjeEQ7R2lsYmVydCwgTiAocmVwcmludCBh
dXRob3IpLCBVbml2IFN1cnJleSwgU2NoIEh1bWFuIFNjaSwgQ3RyIFJlcyBTb2NpYWwgU2ltdWxh
dCwgR3VpbGRmb3JkIEdVMiA3WEgsIFN1cnJleSwgRW5nbGFuZC4mI3hEO24uZ2lsYmVydEBzdXJy
ZXkuYWMudWs8L2F1dGgtYWRkcmVzcz48dGl0bGVzPjx0aXRsZT5MZWFybmluZyBpbiBpbm5vdmF0
aW9uIG5ldHdvcmtzOiBTb21lIHNpbXVsYXRpb24gZXhwZXJpbWVudHM8L3RpdGxlPjxzZWNvbmRh
cnktdGl0bGU+UGh5c2ljYSBhLVN0YXRpc3RpY2FsIE1lY2hhbmljcyBhbmQgSXRzIEFwcGxpY2F0
aW9uczwvc2Vjb25kYXJ5LXRpdGxlPjwvdGl0bGVzPjxwZXJpb2RpY2FsPjxmdWxsLXRpdGxlPlBo
eXNpY2EgYS1TdGF0aXN0aWNhbCBNZWNoYW5pY3MgYW5kIEl0cyBBcHBsaWNhdGlvbnM8L2Z1bGwt
dGl0bGU+PGFiYnItMT5QaHlzaWNhIEE8L2FiYnItMT48L3BlcmlvZGljYWw+PHBhZ2VzPjEwMC0x
MDk8L3BhZ2VzPjx2b2x1bWU+Mzc4PC92b2x1bWU+PG51bWJlcj4xPC9udW1iZXI+PGtleXdvcmRz
PjxrZXl3b3JkPmlubm92YXRpb248L2tleXdvcmQ+PGtleXdvcmQ+b3JnYW5pemF0aW9uYWwgbGVh
cm5pbmc8L2tleXdvcmQ+PGtleXdvcmQ+c2ltdWxhdGlvbjwva2V5d29yZD48L2tleXdvcmRzPjxk
YXRlcz48eWVhcj4yMDA3PC95ZWFyPjxwdWItZGF0ZXM+PGRhdGU+TWF5PC9kYXRlPjwvcHViLWRh
dGVzPjwvZGF0ZXM+PGlzYm4+MDM3OC00MzcxPC9pc2JuPjxhY2Nlc3Npb24tbnVtPldPUzowMDAy
NDQ5ODY0MDAwMTM8L2FjY2Vzc2lvbi1udW0+PHdvcmstdHlwZT5BcnRpY2xlOyBQcm9jZWVkaW5n
cyBQYXBlcjwvd29yay10eXBlPjx1cmxzPjxyZWxhdGVkLXVybHM+PHVybD4mbHQ7R28gdG8gSVNJ
Jmd0OzovL1dPUzowMDAyNDQ5ODY0MDAwMTM8L3VybD48L3JlbGF0ZWQtdXJscz48L3VybHM+PGVs
ZWN0cm9uaWMtcmVzb3VyY2UtbnVtPjEwLjEwMTYvai5waHlzYS4yMDA2LjExLjA1MDwvZWxlY3Ry
b25pYy1yZXNvdXJjZS1udW0+PGxhbmd1YWdlPkVuZ2xpc2g8L2xhbmd1YWdlPjwvcmVjb3JkPjwv
Q2l0ZT48Q2l0ZT48QXV0aG9yPlB5a2E8L0F1dGhvcj48WWVhcj4yMDA3PC9ZZWFyPjxSZWNOdW0+
NTY4PC9SZWNOdW0+PHJlY29yZD48cmVjLW51bWJlcj41Njg8L3JlYy1udW1iZXI+PGZvcmVpZ24t
a2V5cz48a2V5IGFwcD0iRU4iIGRiLWlkPSJ3c3pyZDV0NXhwNTB3a2UweGFxNWQ1ZDBkcnZycnJz
ZHN3cnoiPjU2ODwva2V5PjwvZm9yZWlnbi1rZXlzPjxyZWYtdHlwZSBuYW1lPSJKb3VybmFsIEFy
dGljbGUiPjE3PC9yZWYtdHlwZT48Y29udHJpYnV0b3JzPjxhdXRob3JzPjxhdXRob3I+UHlrYSwg
QW5kcmVhczwvYXV0aG9yPjxhdXRob3I+R2lsYmVydCwgTmlnZWw8L2F1dGhvcj48YXV0aG9yPkFo
cndlaWxlciwgUGV0cmE8L2F1dGhvcj48L2F1dGhvcnM+PC9jb250cmlidXRvcnM+PGF1dGgtYWRk
cmVzcz5Vbml2IEJyZW1lbiwgRGVwdCBFY29uLCBELTI4MzU5IEJyZW1lbiwgR2VybWFueS4gVW5p
diBTdXJyZXksIFNjaCBIdW1hbiBTY2ksIFN1cnJleSwgRW5nbGFuZC4gVW5pdiBIYW1idXJnLCBJ
bnN0IFBvbGl0IFNjaSwgUmVzIEN0ciBNZWRpYSAmYW1wOyBQb2xpdCwgSGFtYnVyZywgR2VybWFu
eS4mI3hEO1B5a2EsIEEgKHJlcHJpbnQgYXV0aG9yKSwgVW5pdiBCcmVtZW4sIERlcHQgRWNvbiwg
SG9jaHNjaHVscmluZyA0LCBELTI4MzU5IEJyZW1lbiwgR2VybWFueS4mI3hEO3B5a2FAdW5pLWJy
ZW1lbi5kZTwvYXV0aC1hZGRyZXNzPjx0aXRsZXM+PHRpdGxlPlNpbXVsYXRpbmcga25vd2xlZGdl
LWdlbmVyYXRpb24gYW5kIGRpc3RyaWJ1dGlvbiBwcm9jZXNzZXMgaW4gaW5ub3ZhdGlvbiBjb2xs
YWJvcmF0aW9ucyBhbmQgbmV0d29ya3M8L3RpdGxlPjxzZWNvbmRhcnktdGl0bGU+Q3liZXJuZXRp
Y3MgYW5kIFN5c3RlbXM8L3NlY29uZGFyeS10aXRsZT48L3RpdGxlcz48cGVyaW9kaWNhbD48ZnVs
bC10aXRsZT5DeWJlcm5ldGljcyBhbmQgU3lzdGVtczwvZnVsbC10aXRsZT48L3BlcmlvZGljYWw+
PHBhZ2VzPjY2Ny02OTM8L3BhZ2VzPjx2b2x1bWU+Mzg8L3ZvbHVtZT48bnVtYmVyPjc8L251bWJl
cj48a2V5d29yZHM+PGtleXdvcmQ+ci1hbmQtZDwva2V5d29yZD48L2tleXdvcmRzPjxkYXRlcz48
eWVhcj4yMDA3PC95ZWFyPjwvZGF0ZXM+PGlzYm4+MDE5Ni05NzIyPC9pc2JuPjxhY2Nlc3Npb24t
bnVtPldPUzowMDAyNDk0OTU1MDAwMDM8L2FjY2Vzc2lvbi1udW0+PHdvcmstdHlwZT5BcnRpY2xl
OyBQcm9jZWVkaW5ncyBQYXBlcjwvd29yay10eXBlPjx1cmxzPjxyZWxhdGVkLXVybHM+PHVybD4m
bHQ7R28gdG8gSVNJJmd0OzovL1dPUzowMDAyNDk0OTU1MDAwMDM8L3VybD48L3JlbGF0ZWQtdXJs
cz48L3VybHM+PGVsZWN0cm9uaWMtcmVzb3VyY2UtbnVtPjEwLjEwODAvMDE5Njk3MjA3MDE1MzQw
NTk8L2VsZWN0cm9uaWMtcmVzb3VyY2UtbnVtPjxsYW5ndWFnZT5FbmdsaXNoPC9sYW5ndWFnZT48
L3JlY29yZD48L0NpdGU+PC9FbmROb3RlPgB=
</w:fldData>
              </w:fldChar>
            </w:r>
            <w:r>
              <w:rPr>
                <w:lang w:val="en-GB"/>
              </w:rPr>
              <w:instrText xml:space="preserve"> ADDIN EN.CITE </w:instrText>
            </w:r>
            <w:r>
              <w:rPr>
                <w:lang w:val="en-GB"/>
              </w:rPr>
              <w:fldChar w:fldCharType="begin">
                <w:fldData xml:space="preserve">PEVuZE5vdGU+PENpdGU+PEF1dGhvcj5BaHJ3ZWlsZXI8L0F1dGhvcj48WWVhcj4yMDA0PC9ZZWFy
PjxSZWNOdW0+MTIyODwvUmVjTnVtPjxEaXNwbGF5VGV4dD5bNSwgMjcsIDI4XTwvRGlzcGxheVRl
eHQ+PHJlY29yZD48cmVjLW51bWJlcj4xMjI4PC9yZWMtbnVtYmVyPjxmb3JlaWduLWtleXM+PGtl
eSBhcHA9IkVOIiBkYi1pZD0id3N6cmQ1dDV4cDUwd2tlMHhhcTVkNWQwZHJ2cnJyc2Rzd3J6Ij4x
MjI4PC9rZXk+PC9mb3JlaWduLWtleXM+PHJlZi10eXBlIG5hbWU9IkJvb2sgU2VjdGlvbiI+NTwv
cmVmLXR5cGU+PGNvbnRyaWJ1dG9ycz48YXV0aG9ycz48YXV0aG9yPkFocndlaWxlciwgUGV0cmE8
L2F1dGhvcj48YXV0aG9yPlB5a2EsIEFuZHJlYXM8L2F1dGhvcj48YXV0aG9yPkdpbGJlcnQsIE5p
Z2VsPC9hdXRob3I+PC9hdXRob3JzPjxzZWNvbmRhcnktYXV0aG9ycz48YXV0aG9yPkxlb21icnVu
aSwgUm9iZXJ0bzwvYXV0aG9yPjxhdXRob3I+UmljaGlhcmRpLCBNYXR0ZW88L2F1dGhvcj48L3Nl
Y29uZGFyeS1hdXRob3JzPjwvY29udHJpYnV0b3JzPjx0aXRsZXM+PHRpdGxlPlNpbXVsYXRpbmcg
S25vd2xlZGdlIER5bmFtaWNzIGluIElubm92YXRpb24gTmV0d29ya3MgKFNLSU4pPC90aXRsZT48
c2Vjb25kYXJ5LXRpdGxlPkluZHVzdHJ5IGFuZCBsYWJvciBkeW5hbWljcyA6IHRoZSBhZ2VudC1i
YXNlZCBjb21wdXRhdGlvbmFsIGVjb25vbWljcyBhcHByb2FjaCA6IHByb2NlZWRpbmdzIG9mIHRo
ZSBXaWxkQGFjZTIwMDMgd29ya3Nob3AsIFRvcmlubywgSXRhbHksIDMtNCBPY3RvYmVyIDIwMDM8
L3NlY29uZGFyeS10aXRsZT48L3RpdGxlcz48cGFnZXM+Mjg0LTI5NjwvcGFnZXM+PGtleXdvcmRz
PjxrZXl3b3JkPkVjb25vbWljcyBDb21wdXRlciBzaW11bGF0aW9uIENvbmdyZXNzZXMuPC9rZXl3
b3JkPjwva2V5d29yZHM+PGRhdGVzPjx5ZWFyPjIwMDQ8L3llYXI+PC9kYXRlcz48cHViLWxvY2F0
aW9uPlNpbmdhcG9yZSA7IEhhY2tlbnNhY2ttIE5KPC9wdWItbG9jYXRpb24+PHB1Ymxpc2hlcj5X
b3JsZCBTY2llbnRpZmljPC9wdWJsaXNoZXI+PGlzYm4+OTgxMjU2MTAwNTwvaXNibj48YWNjZXNz
aW9uLW51bT4xNDA3MjY0MTwvYWNjZXNzaW9uLW51bT48Y2FsbC1udW0+SmVmZmVyc29uIG9yIEFk
YW1zIEJ1aWxkaW5nIFJlYWRpbmcgUm9vbXMgLSBTVE9SRUQgT0ZGU0lURSBIQjE0My41OyAuSTUz
IDIwMDQ8L2NhbGwtbnVtPjx1cmxzPjwvdXJscz48L3JlY29yZD48L0NpdGU+PENpdGU+PEF1dGhv
cj5HaWxiZXJ0PC9BdXRob3I+PFllYXI+MjAwNzwvWWVhcj48UmVjTnVtPjU2NjwvUmVjTnVtPjxy
ZWNvcmQ+PHJlYy1udW1iZXI+NTY2PC9yZWMtbnVtYmVyPjxmb3JlaWduLWtleXM+PGtleSBhcHA9
IkVOIiBkYi1pZD0id3N6cmQ1dDV4cDUwd2tlMHhhcTVkNWQwZHJ2cnJyc2Rzd3J6Ij41NjY8L2tl
eT48L2ZvcmVpZ24ta2V5cz48cmVmLXR5cGUgbmFtZT0iSm91cm5hbCBBcnRpY2xlIj4xNzwvcmVm
LXR5cGU+PGNvbnRyaWJ1dG9ycz48YXV0aG9ycz48YXV0aG9yPkdpbGJlcnQsIE5pZ2VsPC9hdXRo
b3I+PGF1dGhvcj5BaHJ3ZWlsZXIsIFBldHJhPC9hdXRob3I+PGF1dGhvcj5QeWthLCBBbmRyZWFz
PC9hdXRob3I+PC9hdXRob3JzPjwvY29udHJpYnV0b3JzPjxhdXRoLWFkZHJlc3M+VW5pdiBTdXJy
ZXksIFNjaCBIdW1hbiBTY2ksIEN0ciBSZXMgU29jaWFsIFNpbXVsYXQsIEd1aWxkZm9yZCBHVTIg
N1hILCBTdXJyZXksIEVuZ2xhbmQuIFVuaXYgSGFtYnVyZywgSW5zdCBQb2xpdCBTY2ksIFJlcyBD
dHIgTWVkaWEgJmFtcDsgUG9saXQsIEhhbWJ1cmcsIEdlcm1hbnkuIFVuaXYgQnJlbWVuLCBEZXB0
IEVjb24sIEQtMjgzNTkgQnJlbWVuLCBHZXJtYW55LiYjeEQ7R2lsYmVydCwgTiAocmVwcmludCBh
dXRob3IpLCBVbml2IFN1cnJleSwgU2NoIEh1bWFuIFNjaSwgQ3RyIFJlcyBTb2NpYWwgU2ltdWxh
dCwgR3VpbGRmb3JkIEdVMiA3WEgsIFN1cnJleSwgRW5nbGFuZC4mI3hEO24uZ2lsYmVydEBzdXJy
ZXkuYWMudWs8L2F1dGgtYWRkcmVzcz48dGl0bGVzPjx0aXRsZT5MZWFybmluZyBpbiBpbm5vdmF0
aW9uIG5ldHdvcmtzOiBTb21lIHNpbXVsYXRpb24gZXhwZXJpbWVudHM8L3RpdGxlPjxzZWNvbmRh
cnktdGl0bGU+UGh5c2ljYSBhLVN0YXRpc3RpY2FsIE1lY2hhbmljcyBhbmQgSXRzIEFwcGxpY2F0
aW9uczwvc2Vjb25kYXJ5LXRpdGxlPjwvdGl0bGVzPjxwZXJpb2RpY2FsPjxmdWxsLXRpdGxlPlBo
eXNpY2EgYS1TdGF0aXN0aWNhbCBNZWNoYW5pY3MgYW5kIEl0cyBBcHBsaWNhdGlvbnM8L2Z1bGwt
dGl0bGU+PGFiYnItMT5QaHlzaWNhIEE8L2FiYnItMT48L3BlcmlvZGljYWw+PHBhZ2VzPjEwMC0x
MDk8L3BhZ2VzPjx2b2x1bWU+Mzc4PC92b2x1bWU+PG51bWJlcj4xPC9udW1iZXI+PGtleXdvcmRz
PjxrZXl3b3JkPmlubm92YXRpb248L2tleXdvcmQ+PGtleXdvcmQ+b3JnYW5pemF0aW9uYWwgbGVh
cm5pbmc8L2tleXdvcmQ+PGtleXdvcmQ+c2ltdWxhdGlvbjwva2V5d29yZD48L2tleXdvcmRzPjxk
YXRlcz48eWVhcj4yMDA3PC95ZWFyPjxwdWItZGF0ZXM+PGRhdGU+TWF5PC9kYXRlPjwvcHViLWRh
dGVzPjwvZGF0ZXM+PGlzYm4+MDM3OC00MzcxPC9pc2JuPjxhY2Nlc3Npb24tbnVtPldPUzowMDAy
NDQ5ODY0MDAwMTM8L2FjY2Vzc2lvbi1udW0+PHdvcmstdHlwZT5BcnRpY2xlOyBQcm9jZWVkaW5n
cyBQYXBlcjwvd29yay10eXBlPjx1cmxzPjxyZWxhdGVkLXVybHM+PHVybD4mbHQ7R28gdG8gSVNJ
Jmd0OzovL1dPUzowMDAyNDQ5ODY0MDAwMTM8L3VybD48L3JlbGF0ZWQtdXJscz48L3VybHM+PGVs
ZWN0cm9uaWMtcmVzb3VyY2UtbnVtPjEwLjEwMTYvai5waHlzYS4yMDA2LjExLjA1MDwvZWxlY3Ry
b25pYy1yZXNvdXJjZS1udW0+PGxhbmd1YWdlPkVuZ2xpc2g8L2xhbmd1YWdlPjwvcmVjb3JkPjwv
Q2l0ZT48Q2l0ZT48QXV0aG9yPlB5a2E8L0F1dGhvcj48WWVhcj4yMDA3PC9ZZWFyPjxSZWNOdW0+
NTY4PC9SZWNOdW0+PHJlY29yZD48cmVjLW51bWJlcj41Njg8L3JlYy1udW1iZXI+PGZvcmVpZ24t
a2V5cz48a2V5IGFwcD0iRU4iIGRiLWlkPSJ3c3pyZDV0NXhwNTB3a2UweGFxNWQ1ZDBkcnZycnJz
ZHN3cnoiPjU2ODwva2V5PjwvZm9yZWlnbi1rZXlzPjxyZWYtdHlwZSBuYW1lPSJKb3VybmFsIEFy
dGljbGUiPjE3PC9yZWYtdHlwZT48Y29udHJpYnV0b3JzPjxhdXRob3JzPjxhdXRob3I+UHlrYSwg
QW5kcmVhczwvYXV0aG9yPjxhdXRob3I+R2lsYmVydCwgTmlnZWw8L2F1dGhvcj48YXV0aG9yPkFo
cndlaWxlciwgUGV0cmE8L2F1dGhvcj48L2F1dGhvcnM+PC9jb250cmlidXRvcnM+PGF1dGgtYWRk
cmVzcz5Vbml2IEJyZW1lbiwgRGVwdCBFY29uLCBELTI4MzU5IEJyZW1lbiwgR2VybWFueS4gVW5p
diBTdXJyZXksIFNjaCBIdW1hbiBTY2ksIFN1cnJleSwgRW5nbGFuZC4gVW5pdiBIYW1idXJnLCBJ
bnN0IFBvbGl0IFNjaSwgUmVzIEN0ciBNZWRpYSAmYW1wOyBQb2xpdCwgSGFtYnVyZywgR2VybWFu
eS4mI3hEO1B5a2EsIEEgKHJlcHJpbnQgYXV0aG9yKSwgVW5pdiBCcmVtZW4sIERlcHQgRWNvbiwg
SG9jaHNjaHVscmluZyA0LCBELTI4MzU5IEJyZW1lbiwgR2VybWFueS4mI3hEO3B5a2FAdW5pLWJy
ZW1lbi5kZTwvYXV0aC1hZGRyZXNzPjx0aXRsZXM+PHRpdGxlPlNpbXVsYXRpbmcga25vd2xlZGdl
LWdlbmVyYXRpb24gYW5kIGRpc3RyaWJ1dGlvbiBwcm9jZXNzZXMgaW4gaW5ub3ZhdGlvbiBjb2xs
YWJvcmF0aW9ucyBhbmQgbmV0d29ya3M8L3RpdGxlPjxzZWNvbmRhcnktdGl0bGU+Q3liZXJuZXRp
Y3MgYW5kIFN5c3RlbXM8L3NlY29uZGFyeS10aXRsZT48L3RpdGxlcz48cGVyaW9kaWNhbD48ZnVs
bC10aXRsZT5DeWJlcm5ldGljcyBhbmQgU3lzdGVtczwvZnVsbC10aXRsZT48L3BlcmlvZGljYWw+
PHBhZ2VzPjY2Ny02OTM8L3BhZ2VzPjx2b2x1bWU+Mzg8L3ZvbHVtZT48bnVtYmVyPjc8L251bWJl
cj48a2V5d29yZHM+PGtleXdvcmQ+ci1hbmQtZDwva2V5d29yZD48L2tleXdvcmRzPjxkYXRlcz48
eWVhcj4yMDA3PC95ZWFyPjwvZGF0ZXM+PGlzYm4+MDE5Ni05NzIyPC9pc2JuPjxhY2Nlc3Npb24t
bnVtPldPUzowMDAyNDk0OTU1MDAwMDM8L2FjY2Vzc2lvbi1udW0+PHdvcmstdHlwZT5BcnRpY2xl
OyBQcm9jZWVkaW5ncyBQYXBlcjwvd29yay10eXBlPjx1cmxzPjxyZWxhdGVkLXVybHM+PHVybD4m
bHQ7R28gdG8gSVNJJmd0OzovL1dPUzowMDAyNDk0OTU1MDAwMDM8L3VybD48L3JlbGF0ZWQtdXJs
cz48L3VybHM+PGVsZWN0cm9uaWMtcmVzb3VyY2UtbnVtPjEwLjEwODAvMDE5Njk3MjA3MDE1MzQw
NTk8L2VsZWN0cm9uaWMtcmVzb3VyY2UtbnVtPjxsYW5ndWFnZT5FbmdsaXNoPC9sYW5ndWFnZT48
L3JlY29yZD48L0NpdGU+PC9FbmROb3RlPgB=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5" w:tooltip="Ahrweiler, 2004 #1228" w:history="1">
              <w:r w:rsidR="00242F5A">
                <w:rPr>
                  <w:noProof/>
                  <w:lang w:val="en-GB"/>
                </w:rPr>
                <w:t>5</w:t>
              </w:r>
            </w:hyperlink>
            <w:r>
              <w:rPr>
                <w:noProof/>
                <w:lang w:val="en-GB"/>
              </w:rPr>
              <w:t xml:space="preserve">, </w:t>
            </w:r>
            <w:hyperlink w:anchor="_ENREF_27" w:tooltip="Gilbert, 2007 #566" w:history="1">
              <w:r w:rsidR="00242F5A">
                <w:rPr>
                  <w:noProof/>
                  <w:lang w:val="en-GB"/>
                </w:rPr>
                <w:t>27</w:t>
              </w:r>
            </w:hyperlink>
            <w:r>
              <w:rPr>
                <w:noProof/>
                <w:lang w:val="en-GB"/>
              </w:rPr>
              <w:t xml:space="preserve">, </w:t>
            </w:r>
            <w:hyperlink w:anchor="_ENREF_28" w:tooltip="Pyka, 2007 #568" w:history="1">
              <w:r w:rsidR="00242F5A">
                <w:rPr>
                  <w:noProof/>
                  <w:lang w:val="en-GB"/>
                </w:rPr>
                <w:t>28</w:t>
              </w:r>
            </w:hyperlink>
            <w:r>
              <w:rPr>
                <w:noProof/>
                <w:lang w:val="en-GB"/>
              </w:rPr>
              <w:t>]</w:t>
            </w:r>
            <w:r>
              <w:rPr>
                <w:lang w:val="en-GB"/>
              </w:rPr>
              <w:fldChar w:fldCharType="end"/>
            </w:r>
          </w:p>
        </w:tc>
        <w:tc>
          <w:tcPr>
            <w:tcW w:w="1134" w:type="dxa"/>
            <w:tcBorders>
              <w:top w:val="nil"/>
              <w:bottom w:val="nil"/>
            </w:tcBorders>
          </w:tcPr>
          <w:p w:rsidR="00F17796" w:rsidRDefault="00F17796" w:rsidP="00F17796">
            <w:pPr>
              <w:ind w:firstLine="0"/>
              <w:rPr>
                <w:lang w:val="en-GB"/>
              </w:rPr>
            </w:pPr>
            <w:r>
              <w:rPr>
                <w:lang w:val="en-GB"/>
              </w:rPr>
              <w:t>Firms’ “</w:t>
            </w:r>
            <w:proofErr w:type="spellStart"/>
            <w:r>
              <w:rPr>
                <w:lang w:val="en-GB"/>
              </w:rPr>
              <w:t>kenes</w:t>
            </w:r>
            <w:proofErr w:type="spellEnd"/>
            <w:r>
              <w:rPr>
                <w:lang w:val="en-GB"/>
              </w:rPr>
              <w:t>”: capabil</w:t>
            </w:r>
            <w:r>
              <w:rPr>
                <w:lang w:val="en-GB"/>
              </w:rPr>
              <w:t>i</w:t>
            </w:r>
            <w:r>
              <w:rPr>
                <w:lang w:val="en-GB"/>
              </w:rPr>
              <w:t>ties, abil</w:t>
            </w:r>
            <w:r>
              <w:rPr>
                <w:lang w:val="en-GB"/>
              </w:rPr>
              <w:t>i</w:t>
            </w:r>
            <w:r>
              <w:rPr>
                <w:lang w:val="en-GB"/>
              </w:rPr>
              <w:t>ties, expe</w:t>
            </w:r>
            <w:r>
              <w:rPr>
                <w:lang w:val="en-GB"/>
              </w:rPr>
              <w:t>r</w:t>
            </w:r>
            <w:r>
              <w:rPr>
                <w:lang w:val="en-GB"/>
              </w:rPr>
              <w:t>tise</w:t>
            </w:r>
          </w:p>
          <w:p w:rsidR="00F17796" w:rsidRDefault="00F17796" w:rsidP="00F17796">
            <w:pPr>
              <w:ind w:firstLine="0"/>
              <w:rPr>
                <w:lang w:val="en-GB"/>
              </w:rPr>
            </w:pPr>
          </w:p>
        </w:tc>
        <w:tc>
          <w:tcPr>
            <w:tcW w:w="1134" w:type="dxa"/>
            <w:tcBorders>
              <w:top w:val="nil"/>
              <w:bottom w:val="nil"/>
            </w:tcBorders>
          </w:tcPr>
          <w:p w:rsidR="00F17796" w:rsidRDefault="00F17796" w:rsidP="00F17796">
            <w:pPr>
              <w:ind w:firstLine="0"/>
              <w:rPr>
                <w:lang w:val="en-GB"/>
              </w:rPr>
            </w:pPr>
            <w:r>
              <w:rPr>
                <w:lang w:val="en-GB"/>
              </w:rPr>
              <w:t>Ordered triples of integers</w:t>
            </w:r>
          </w:p>
          <w:p w:rsidR="00F17796" w:rsidRDefault="00F17796" w:rsidP="00F17796">
            <w:pPr>
              <w:ind w:firstLine="0"/>
              <w:rPr>
                <w:lang w:val="en-GB"/>
              </w:rPr>
            </w:pPr>
          </w:p>
        </w:tc>
        <w:tc>
          <w:tcPr>
            <w:tcW w:w="1276" w:type="dxa"/>
            <w:tcBorders>
              <w:top w:val="nil"/>
              <w:bottom w:val="nil"/>
            </w:tcBorders>
          </w:tcPr>
          <w:p w:rsidR="00F17796" w:rsidRDefault="00F17796" w:rsidP="00F17796">
            <w:pPr>
              <w:ind w:firstLine="0"/>
              <w:rPr>
                <w:lang w:val="en-GB"/>
              </w:rPr>
            </w:pPr>
            <w:r>
              <w:rPr>
                <w:lang w:val="en-GB"/>
              </w:rPr>
              <w:t xml:space="preserve">Endogenous demand </w:t>
            </w:r>
            <w:r w:rsidR="00005CDB">
              <w:rPr>
                <w:lang w:val="en-GB"/>
              </w:rPr>
              <w:t>for</w:t>
            </w:r>
            <w:r>
              <w:rPr>
                <w:lang w:val="en-GB"/>
              </w:rPr>
              <w:t xml:space="preserve"> </w:t>
            </w:r>
            <w:r w:rsidR="00005CDB">
              <w:rPr>
                <w:lang w:val="en-GB"/>
              </w:rPr>
              <w:t>inputs</w:t>
            </w:r>
          </w:p>
          <w:p w:rsidR="00F17796" w:rsidRDefault="00F17796" w:rsidP="00F17796">
            <w:pPr>
              <w:ind w:firstLine="0"/>
              <w:rPr>
                <w:lang w:val="en-GB"/>
              </w:rPr>
            </w:pPr>
          </w:p>
        </w:tc>
        <w:tc>
          <w:tcPr>
            <w:tcW w:w="1134" w:type="dxa"/>
            <w:tcBorders>
              <w:top w:val="nil"/>
              <w:bottom w:val="nil"/>
            </w:tcBorders>
          </w:tcPr>
          <w:p w:rsidR="00F17796" w:rsidRDefault="00F17796" w:rsidP="00F17796">
            <w:pPr>
              <w:ind w:firstLine="0"/>
              <w:rPr>
                <w:lang w:val="en-GB"/>
              </w:rPr>
            </w:pPr>
            <w:r>
              <w:rPr>
                <w:lang w:val="en-GB"/>
              </w:rPr>
              <w:t>Recomb</w:t>
            </w:r>
            <w:r>
              <w:rPr>
                <w:lang w:val="en-GB"/>
              </w:rPr>
              <w:t>i</w:t>
            </w:r>
            <w:r>
              <w:rPr>
                <w:lang w:val="en-GB"/>
              </w:rPr>
              <w:t xml:space="preserve">nation of </w:t>
            </w:r>
            <w:proofErr w:type="spellStart"/>
            <w:r>
              <w:rPr>
                <w:lang w:val="en-GB"/>
              </w:rPr>
              <w:t>kenes</w:t>
            </w:r>
            <w:proofErr w:type="spellEnd"/>
            <w:r>
              <w:rPr>
                <w:lang w:val="en-GB"/>
              </w:rPr>
              <w:t>; new abilities</w:t>
            </w:r>
          </w:p>
          <w:p w:rsidR="00F17796" w:rsidRDefault="00F17796" w:rsidP="00F17796">
            <w:pPr>
              <w:ind w:firstLine="0"/>
              <w:rPr>
                <w:lang w:val="en-GB"/>
              </w:rPr>
            </w:pPr>
          </w:p>
        </w:tc>
        <w:tc>
          <w:tcPr>
            <w:tcW w:w="1497" w:type="dxa"/>
            <w:tcBorders>
              <w:top w:val="nil"/>
              <w:bottom w:val="nil"/>
            </w:tcBorders>
          </w:tcPr>
          <w:p w:rsidR="00F17796" w:rsidRDefault="00F17796" w:rsidP="00F17796">
            <w:pPr>
              <w:ind w:firstLine="0"/>
              <w:rPr>
                <w:lang w:val="en-GB"/>
              </w:rPr>
            </w:pPr>
            <w:r>
              <w:rPr>
                <w:lang w:val="en-GB"/>
              </w:rPr>
              <w:t>Social ne</w:t>
            </w:r>
            <w:r>
              <w:rPr>
                <w:lang w:val="en-GB"/>
              </w:rPr>
              <w:t>t</w:t>
            </w:r>
            <w:r>
              <w:rPr>
                <w:lang w:val="en-GB"/>
              </w:rPr>
              <w:t>works;</w:t>
            </w:r>
          </w:p>
          <w:p w:rsidR="00F17796" w:rsidRDefault="00F17796" w:rsidP="00F17796">
            <w:pPr>
              <w:ind w:firstLine="0"/>
              <w:rPr>
                <w:lang w:val="en-GB"/>
              </w:rPr>
            </w:pPr>
            <w:r>
              <w:rPr>
                <w:lang w:val="en-GB"/>
              </w:rPr>
              <w:t>Scale-free di</w:t>
            </w:r>
            <w:r>
              <w:rPr>
                <w:lang w:val="en-GB"/>
              </w:rPr>
              <w:t>s</w:t>
            </w:r>
            <w:r>
              <w:rPr>
                <w:lang w:val="en-GB"/>
              </w:rPr>
              <w:t>tribution of production network sizes</w:t>
            </w:r>
          </w:p>
          <w:p w:rsidR="00F17796" w:rsidRDefault="00F17796" w:rsidP="00F17796">
            <w:pPr>
              <w:ind w:firstLine="0"/>
              <w:rPr>
                <w:lang w:val="en-GB"/>
              </w:rPr>
            </w:pPr>
          </w:p>
        </w:tc>
      </w:tr>
      <w:tr w:rsidR="00F17796" w:rsidTr="00C94FD1">
        <w:tc>
          <w:tcPr>
            <w:tcW w:w="959" w:type="dxa"/>
            <w:tcBorders>
              <w:top w:val="nil"/>
              <w:bottom w:val="nil"/>
            </w:tcBorders>
          </w:tcPr>
          <w:p w:rsidR="00F17796" w:rsidRDefault="00F17796" w:rsidP="00F17796">
            <w:pPr>
              <w:ind w:firstLine="0"/>
              <w:rPr>
                <w:lang w:val="en-GB"/>
              </w:rPr>
            </w:pPr>
            <w:r>
              <w:rPr>
                <w:lang w:val="en-GB"/>
              </w:rPr>
              <w:t>CJZ</w:t>
            </w:r>
          </w:p>
          <w:p w:rsidR="00F17796" w:rsidRDefault="00F17796" w:rsidP="00242F5A">
            <w:pPr>
              <w:ind w:firstLine="0"/>
              <w:rPr>
                <w:lang w:val="en-GB"/>
              </w:rPr>
            </w:pPr>
            <w:r>
              <w:rPr>
                <w:lang w:val="en-GB"/>
              </w:rPr>
              <w:fldChar w:fldCharType="begin"/>
            </w:r>
            <w:r>
              <w:rPr>
                <w:lang w:val="en-GB"/>
              </w:rPr>
              <w:instrText xml:space="preserve"> ADDIN EN.CITE &lt;EndNote&gt;&lt;Cite&gt;&lt;Author&gt;Cowan&lt;/Author&gt;&lt;Year&gt;2007&lt;/Year&gt;&lt;RecNum&gt;1205&lt;/RecNum&gt;&lt;DisplayText&gt;[6]&lt;/DisplayText&gt;&lt;record&gt;&lt;rec-number&gt;1205&lt;/rec-number&gt;&lt;foreign-keys&gt;&lt;key app="EN" db-id="wszrd5t5xp50wke0xaq5d5d0drvrrrsdswrz"&gt;1205&lt;/key&gt;&lt;/foreign-keys&gt;&lt;ref-type name="Journal Article"&gt;17&lt;/ref-type&gt;&lt;contributors&gt;&lt;authors&gt;&lt;author&gt;Cowan, R.&lt;/author&gt;&lt;author&gt;Jonard, N.&lt;/author&gt;&lt;author&gt;Zimmermann, J. B.&lt;/author&gt;&lt;/authors&gt;&lt;/contributors&gt;&lt;auth-address&gt;Univ Maastricht, UNU MERIT, NL-6200 MD Maastricht, Netherlands. Ecole Polytech, CREA, CNRS, F-75005 Paris, France. EHSESS, GREQAM, CNRS, F-13002 Marseille, France.&amp;#xD;Cowan, R (reprint author), Univ Maastricht, UNU MERIT, POB 616, NL-6200 MD Maastricht, Netherlands.&amp;#xD;r.cowan@merit.unimaas.nl; nicolas.jonard@shs.polytechnique.fr; jean-benoit.zimmermann@univmed.fr&lt;/auth-address&gt;&lt;titles&gt;&lt;title&gt;Bilateral collaboration and the emergence of innovation networks&lt;/title&gt;&lt;secondary-title&gt;Management Science&lt;/secondary-title&gt;&lt;/titles&gt;&lt;periodical&gt;&lt;full-title&gt;Management Science&lt;/full-title&gt;&lt;/periodical&gt;&lt;pages&gt;1051-1067&lt;/pages&gt;&lt;volume&gt;53&lt;/volume&gt;&lt;number&gt;7&lt;/number&gt;&lt;keywords&gt;&lt;keyword&gt;networks&lt;/keyword&gt;&lt;keyword&gt;innovation&lt;/keyword&gt;&lt;keyword&gt;knowledge&lt;/keyword&gt;&lt;keyword&gt;collaborative R&amp;amp;D&lt;/keyword&gt;&lt;keyword&gt;embeddedness&lt;/keyword&gt;&lt;keyword&gt;alliance formation&lt;/keyword&gt;&lt;keyword&gt;interorganizational collaboration&lt;/keyword&gt;&lt;keyword&gt;social-structure&lt;/keyword&gt;&lt;keyword&gt;knowledge&lt;/keyword&gt;&lt;keyword&gt;growth&lt;/keyword&gt;&lt;keyword&gt;model&lt;/keyword&gt;&lt;keyword&gt;performance&lt;/keyword&gt;&lt;keyword&gt;firm&lt;/keyword&gt;&lt;keyword&gt;embeddedness&lt;/keyword&gt;&lt;keyword&gt;integration&lt;/keyword&gt;&lt;/keywords&gt;&lt;dates&gt;&lt;year&gt;2007&lt;/year&gt;&lt;pub-dates&gt;&lt;date&gt;Jul&lt;/date&gt;&lt;/pub-dates&gt;&lt;/dates&gt;&lt;isbn&gt;0025-1909&lt;/isbn&gt;&lt;accession-num&gt;WOS:000248750100003&lt;/accession-num&gt;&lt;work-type&gt;Article&lt;/work-type&gt;&lt;urls&gt;&lt;related-urls&gt;&lt;url&gt;&amp;lt;Go to ISI&amp;gt;://WOS:000248750100003&lt;/url&gt;&lt;/related-urls&gt;&lt;/urls&gt;&lt;electronic-resource-num&gt;10.1287/mnsc.1060.0618&lt;/electronic-resource-num&gt;&lt;language&gt;English&lt;/language&gt;&lt;/record&gt;&lt;/Cite&gt;&lt;/EndNote&gt;</w:instrText>
            </w:r>
            <w:r>
              <w:rPr>
                <w:lang w:val="en-GB"/>
              </w:rPr>
              <w:fldChar w:fldCharType="separate"/>
            </w:r>
            <w:r>
              <w:rPr>
                <w:noProof/>
                <w:lang w:val="en-GB"/>
              </w:rPr>
              <w:t>[</w:t>
            </w:r>
            <w:hyperlink w:anchor="_ENREF_6" w:tooltip="Cowan, 2007 #1205" w:history="1">
              <w:r w:rsidR="00242F5A">
                <w:rPr>
                  <w:noProof/>
                  <w:lang w:val="en-GB"/>
                </w:rPr>
                <w:t>6</w:t>
              </w:r>
            </w:hyperlink>
            <w:r>
              <w:rPr>
                <w:noProof/>
                <w:lang w:val="en-GB"/>
              </w:rPr>
              <w:t>]</w:t>
            </w:r>
            <w:r>
              <w:rPr>
                <w:lang w:val="en-GB"/>
              </w:rPr>
              <w:fldChar w:fldCharType="end"/>
            </w:r>
          </w:p>
        </w:tc>
        <w:tc>
          <w:tcPr>
            <w:tcW w:w="1134" w:type="dxa"/>
            <w:tcBorders>
              <w:top w:val="nil"/>
              <w:bottom w:val="nil"/>
            </w:tcBorders>
          </w:tcPr>
          <w:p w:rsidR="00F17796" w:rsidRDefault="00F17796" w:rsidP="00F17796">
            <w:pPr>
              <w:ind w:firstLine="0"/>
              <w:rPr>
                <w:lang w:val="en-GB"/>
              </w:rPr>
            </w:pPr>
            <w:r>
              <w:rPr>
                <w:lang w:val="en-GB"/>
              </w:rPr>
              <w:t>Firms’ knowledge</w:t>
            </w:r>
          </w:p>
          <w:p w:rsidR="00F17796" w:rsidRDefault="00F17796" w:rsidP="00F17796">
            <w:pPr>
              <w:ind w:firstLine="0"/>
              <w:rPr>
                <w:lang w:val="en-GB"/>
              </w:rPr>
            </w:pPr>
          </w:p>
        </w:tc>
        <w:tc>
          <w:tcPr>
            <w:tcW w:w="1134" w:type="dxa"/>
            <w:tcBorders>
              <w:top w:val="nil"/>
              <w:bottom w:val="nil"/>
            </w:tcBorders>
          </w:tcPr>
          <w:p w:rsidR="00F17796" w:rsidRDefault="00F17796" w:rsidP="00F17796">
            <w:pPr>
              <w:ind w:firstLine="0"/>
              <w:rPr>
                <w:lang w:val="en-GB"/>
              </w:rPr>
            </w:pPr>
            <w:r>
              <w:rPr>
                <w:lang w:val="en-GB"/>
              </w:rPr>
              <w:t>Vector of continuous variables</w:t>
            </w:r>
          </w:p>
          <w:p w:rsidR="00F17796" w:rsidRDefault="00F17796" w:rsidP="00F17796">
            <w:pPr>
              <w:ind w:firstLine="0"/>
              <w:rPr>
                <w:lang w:val="en-GB"/>
              </w:rPr>
            </w:pPr>
          </w:p>
        </w:tc>
        <w:tc>
          <w:tcPr>
            <w:tcW w:w="1276" w:type="dxa"/>
            <w:tcBorders>
              <w:top w:val="nil"/>
              <w:bottom w:val="nil"/>
            </w:tcBorders>
          </w:tcPr>
          <w:p w:rsidR="00F17796" w:rsidRDefault="00F17796" w:rsidP="00F17796">
            <w:pPr>
              <w:ind w:firstLine="0"/>
              <w:rPr>
                <w:lang w:val="en-GB"/>
              </w:rPr>
            </w:pPr>
            <w:r>
              <w:rPr>
                <w:lang w:val="en-GB"/>
              </w:rPr>
              <w:t xml:space="preserve">Endogenous demand </w:t>
            </w:r>
            <w:r w:rsidR="00005CDB">
              <w:rPr>
                <w:lang w:val="en-GB"/>
              </w:rPr>
              <w:t>for collaboration partners</w:t>
            </w:r>
          </w:p>
          <w:p w:rsidR="00F17796" w:rsidRDefault="00F17796" w:rsidP="00F17796">
            <w:pPr>
              <w:ind w:firstLine="0"/>
              <w:rPr>
                <w:lang w:val="en-GB"/>
              </w:rPr>
            </w:pPr>
          </w:p>
        </w:tc>
        <w:tc>
          <w:tcPr>
            <w:tcW w:w="1134" w:type="dxa"/>
            <w:tcBorders>
              <w:top w:val="nil"/>
              <w:bottom w:val="nil"/>
            </w:tcBorders>
          </w:tcPr>
          <w:p w:rsidR="00F17796" w:rsidRDefault="00F17796" w:rsidP="00F17796">
            <w:pPr>
              <w:ind w:firstLine="0"/>
              <w:rPr>
                <w:lang w:val="en-GB"/>
              </w:rPr>
            </w:pPr>
            <w:r>
              <w:rPr>
                <w:lang w:val="en-GB"/>
              </w:rPr>
              <w:t>Not spec</w:t>
            </w:r>
            <w:r>
              <w:rPr>
                <w:lang w:val="en-GB"/>
              </w:rPr>
              <w:t>i</w:t>
            </w:r>
            <w:r>
              <w:rPr>
                <w:lang w:val="en-GB"/>
              </w:rPr>
              <w:t>fied</w:t>
            </w:r>
          </w:p>
          <w:p w:rsidR="00F17796" w:rsidRDefault="00F17796" w:rsidP="00F17796">
            <w:pPr>
              <w:ind w:firstLine="0"/>
              <w:rPr>
                <w:lang w:val="en-GB"/>
              </w:rPr>
            </w:pPr>
          </w:p>
        </w:tc>
        <w:tc>
          <w:tcPr>
            <w:tcW w:w="1497" w:type="dxa"/>
            <w:tcBorders>
              <w:top w:val="nil"/>
              <w:bottom w:val="nil"/>
            </w:tcBorders>
          </w:tcPr>
          <w:p w:rsidR="00F17796" w:rsidRDefault="00F17796" w:rsidP="00F17796">
            <w:pPr>
              <w:ind w:firstLine="0"/>
              <w:rPr>
                <w:lang w:val="en-GB"/>
              </w:rPr>
            </w:pPr>
            <w:r>
              <w:rPr>
                <w:lang w:val="en-GB"/>
              </w:rPr>
              <w:t>Social ne</w:t>
            </w:r>
            <w:r>
              <w:rPr>
                <w:lang w:val="en-GB"/>
              </w:rPr>
              <w:t>t</w:t>
            </w:r>
            <w:r>
              <w:rPr>
                <w:lang w:val="en-GB"/>
              </w:rPr>
              <w:t>works</w:t>
            </w:r>
          </w:p>
          <w:p w:rsidR="00F17796" w:rsidRDefault="00F17796" w:rsidP="00F17796">
            <w:pPr>
              <w:ind w:firstLine="0"/>
              <w:rPr>
                <w:lang w:val="en-GB"/>
              </w:rPr>
            </w:pPr>
          </w:p>
        </w:tc>
      </w:tr>
      <w:tr w:rsidR="00F17796" w:rsidTr="00C94FD1">
        <w:tc>
          <w:tcPr>
            <w:tcW w:w="959" w:type="dxa"/>
            <w:tcBorders>
              <w:top w:val="nil"/>
              <w:bottom w:val="single" w:sz="8" w:space="0" w:color="auto"/>
            </w:tcBorders>
          </w:tcPr>
          <w:p w:rsidR="00F17796" w:rsidRDefault="00F17796" w:rsidP="00F17796">
            <w:pPr>
              <w:ind w:firstLine="0"/>
              <w:rPr>
                <w:lang w:val="en-GB"/>
              </w:rPr>
            </w:pPr>
            <w:r>
              <w:rPr>
                <w:lang w:val="en-GB"/>
              </w:rPr>
              <w:t>Hype</w:t>
            </w:r>
            <w:r>
              <w:rPr>
                <w:lang w:val="en-GB"/>
              </w:rPr>
              <w:t>r</w:t>
            </w:r>
            <w:r>
              <w:rPr>
                <w:lang w:val="en-GB"/>
              </w:rPr>
              <w:t>cycles</w:t>
            </w:r>
          </w:p>
          <w:p w:rsidR="00F17796" w:rsidRDefault="00F17796" w:rsidP="00242F5A">
            <w:pPr>
              <w:ind w:firstLine="0"/>
              <w:rPr>
                <w:lang w:val="en-GB"/>
              </w:rPr>
            </w:pPr>
            <w:r>
              <w:rPr>
                <w:lang w:val="en-GB"/>
              </w:rPr>
              <w:fldChar w:fldCharType="begin">
                <w:fldData xml:space="preserve">PEVuZE5vdGU+PENpdGU+PEF1dGhvcj5QYWRnZXR0PC9BdXRob3I+PFllYXI+MTk5NzwvWWVhcj48
UmVjTnVtPjgyMTwvUmVjTnVtPjxEaXNwbGF5VGV4dD5bNywgMjksIDM0XTwvRGlzcGxheVRleHQ+
PHJlY29yZD48cmVjLW51bWJlcj44MjE8L3JlYy1udW1iZXI+PGZvcmVpZ24ta2V5cz48a2V5IGFw
cD0iRU4iIGRiLWlkPSJ3c3pyZDV0NXhwNTB3a2UweGFxNWQ1ZDBkcnZycnJzZHN3cnoiPjgyMTwv
a2V5PjwvZm9yZWlnbi1rZXlzPjxyZWYtdHlwZSBuYW1lPSJCb29rIFNlY3Rpb24iPjU8L3JlZi10
eXBlPjxjb250cmlidXRvcnM+PGF1dGhvcnM+PGF1dGhvcj5QYWRnZXR0LCBKb2huIEYuPC9hdXRo
b3I+PC9hdXRob3JzPjxzZWNvbmRhcnktYXV0aG9ycz48YXV0aG9yPkFydGh1ciwgVy4gQnJpYW48
L2F1dGhvcj48YXV0aG9yPkR1cmxhdWYsIFN0ZXZlbiBOLjwvYXV0aG9yPjxhdXRob3I+TGFuZSwg
RGF2aWQgQS48L2F1dGhvcj48L3NlY29uZGFyeS1hdXRob3JzPjwvY29udHJpYnV0b3JzPjx0aXRs
ZXM+PHRpdGxlPlRoZSBlbWVyZ2VuY2Ugb2Ygc2ltcGxlIGVjb2xvZ2llcyBvZiBza2lsbDogYSBo
eXBlcmN5Y2xlIGFwcHJvYWNoIHRvIGVjb25vbWljIG9yZ2FuaXphdGlvbjwvdGl0bGU+PHNlY29u
ZGFyeS10aXRsZT5UaGUgZWNvbm9teSBhcyBhbiBldm9sdmluZyBjb21wbGV4IHN5c3RlbSBJSTwv
c2Vjb25kYXJ5LXRpdGxlPjx0ZXJ0aWFyeS10aXRsZT5TYW50YSBGZSBJbnN0aXR1dGUgc3R1ZGll
cyBpbiB0aGUgc2NpZW5jZXMgb2YgY29tcGxleGl0eSBQcm9jZWVkaW5nczwvdGVydGlhcnktdGl0
bGU+PC90aXRsZXM+PHBhZ2VzPnhpaSwgNTgzcDwvcGFnZXM+PG51bWJlcj4yNzwvbnVtYmVyPjxr
ZXl3b3Jkcz48a2V5d29yZD5Fdm9sdXRpb25hcnkgZWNvbm9taWNzIENvbmdyZXNzZXMuPC9rZXl3
b3JkPjxrZXl3b3JkPlJhdGlvbmFsIGV4cGVjdGF0aW9ucyAoRWNvbm9taWMgdGhlb3J5KSBDb25n
cmVzc2VzLjwva2V5d29yZD48a2V5d29yZD5FY29ub21pY3MgQ29uZ3Jlc3Nlcy48L2tleXdvcmQ+
PC9rZXl3b3Jkcz48ZGF0ZXM+PHllYXI+MTk5NzwveWVhcj48L2RhdGVzPjxwdWItbG9jYXRpb24+
UmVhZGluZywgTWFzczwvcHViLWxvY2F0aW9uPjxwdWJsaXNoZXI+QWR2YW5jZWQgQm9vayBQcm9n
cmFtL1BlcnNldXMgQm9va3M8L3B1Ymxpc2hlcj48aXNibj4wMjAxMzI4MjMyJiN4RDswMjAxOTU5
ODg3IChjYXNlZCk8L2lzYm4+PGFjY2Vzc2lvbi1udW0+MTk5MDM1NTwvYWNjZXNzaW9uLW51bT48
Y2FsbC1udW0+VUw6IFNvdXRoIFdpbmcsIEZsb29yIDUgMjIwOjEuYy45NS4yMjc8L2NhbGwtbnVt
Pjx1cmxzPjwvdXJscz48L3JlY29yZD48L0NpdGU+PENpdGU+PEF1dGhvcj5QYWRnZXR0PC9BdXRo
b3I+PFllYXI+MjAwMzwvWWVhcj48UmVjTnVtPjgxMDwvUmVjTnVtPjxyZWNvcmQ+PHJlYy1udW1i
ZXI+ODEwPC9yZWMtbnVtYmVyPjxmb3JlaWduLWtleXM+PGtleSBhcHA9IkVOIiBkYi1pZD0id3N6
cmQ1dDV4cDUwd2tlMHhhcTVkNWQwZHJ2cnJyc2Rzd3J6Ij44MTA8L2tleT48L2ZvcmVpZ24ta2V5
cz48cmVmLXR5cGUgbmFtZT0iSm91cm5hbCBBcnRpY2xlIj4xNzwvcmVmLXR5cGU+PGNvbnRyaWJ1
dG9ycz48YXV0aG9ycz48YXV0aG9yPlBhZGdldHQsIEpvaG4gRi48L2F1dGhvcj48YXV0aG9yPkxl
ZSwgRG9vd2FuPC9hdXRob3I+PGF1dGhvcj5Db2xsaWVyLCBOaWNrPC9hdXRob3I+PC9hdXRob3Jz
PjwvY29udHJpYnV0b3JzPjxhdXRoLWFkZHJlc3M+VW5pdiBDaGljYWdvLCBDaGljYWdvLCBJTCA2
MDYzNyBVU0EuIFNhbnRhIEZlIEluc3QsIENoaWNhZ28sIElMIFVTQS4mI3hEO1BhZGdldHQsIEpG
IChyZXByaW50IGF1dGhvciksIFVuaXYgQ2hpY2FnbywgQ2hpY2FnbywgSUwgNjA2MzcgVVNBLjwv
YXV0aC1hZGRyZXNzPjx0aXRsZXM+PHRpdGxlPkVjb25vbWljIHByb2R1Y3Rpb24gYXMgY2hlbWlz
dHJ5PC90aXRsZT48c2Vjb25kYXJ5LXRpdGxlPkluZHVzdHJpYWwgYW5kIENvcnBvcmF0ZSBDaGFu
Z2U8L3NlY29uZGFyeS10aXRsZT48L3RpdGxlcz48cGVyaW9kaWNhbD48ZnVsbC10aXRsZT5JbmR1
c3RyaWFsIGFuZCBDb3Jwb3JhdGUgQ2hhbmdlPC9mdWxsLXRpdGxlPjwvcGVyaW9kaWNhbD48cGFn
ZXM+ODQzLTg3NzwvcGFnZXM+PHZvbHVtZT4xMjwvdm9sdW1lPjxudW1iZXI+NDwvbnVtYmVyPjxr
ZXl3b3Jkcz48a2V5d29yZD5zb2NpYWwtc3RydWN0dXJlPC9rZXl3b3JkPjxrZXl3b3JkPmF1dG9j
YXRhbHl0aWMgc2V0czwva2V5d29yZD48a2V5d29yZD5lbWJlZGRlZG5lc3M8L2tleXdvcmQ+PGtl
eXdvcmQ+ZXZvbHV0aW9uPC9rZXl3b3JkPjxrZXl3b3JkPmluZHVzdHJ5PC9rZXl3b3JkPjwva2V5
d29yZHM+PGRhdGVzPjx5ZWFyPjIwMDM8L3llYXI+PHB1Yi1kYXRlcz48ZGF0ZT5BdWc8L2RhdGU+
PC9wdWItZGF0ZXM+PC9kYXRlcz48aXNibj4wOTYwLTY0OTE8L2lzYm4+PGFjY2Vzc2lvbi1udW0+
V09TOjAwMDE4NDY3MDAwMDAwOTwvYWNjZXNzaW9uLW51bT48d29yay10eXBlPkFydGljbGU7IFBy
b2NlZWRpbmdzIFBhcGVyPC93b3JrLXR5cGU+PHVybHM+PHJlbGF0ZWQtdXJscz48dXJsPiZsdDtH
byB0byBJU0kmZ3Q7Oi8vV09TOjAwMDE4NDY3MDAwMDAwOTwvdXJsPjwvcmVsYXRlZC11cmxzPjwv
dXJscz48ZWxlY3Ryb25pYy1yZXNvdXJjZS1udW0+MTAuMTA5My9pY2MvMTIuNC44NDM8L2VsZWN0
cm9uaWMtcmVzb3VyY2UtbnVtPjxsYW5ndWFnZT5FbmdsaXNoPC9sYW5ndWFnZT48L3JlY29yZD48
L0NpdGU+PENpdGU+PEF1dGhvcj5QYWRnZXR0PC9BdXRob3I+PFllYXI+MjAxMjwvWWVhcj48UmVj
TnVtPjgyMDwvUmVjTnVtPjxyZWNvcmQ+PHJlYy1udW1iZXI+ODIwPC9yZWMtbnVtYmVyPjxmb3Jl
aWduLWtleXM+PGtleSBhcHA9IkVOIiBkYi1pZD0id3N6cmQ1dDV4cDUwd2tlMHhhcTVkNWQwZHJ2
cnJyc2Rzd3J6Ij44MjA8L2tleT48L2ZvcmVpZ24ta2V5cz48cmVmLXR5cGUgbmFtZT0iQm9vayI+
NjwvcmVmLXR5cGU+PGNvbnRyaWJ1dG9ycz48YXV0aG9ycz48YXV0aG9yPlBhZGdldHQsIEpvaG4g
Ri48L2F1dGhvcj48YXV0aG9yPlBvd2VsbCwgV2FsdGVyIFcuPC9hdXRob3I+PC9hdXRob3JzPjwv
Y29udHJpYnV0b3JzPjx0aXRsZXM+PHRpdGxlPlRoZSBlbWVyZ2VuY2Ugb2Ygb3JnYW5pemF0aW9u
cyBhbmQgbWFya2V0czwvdGl0bGU+PC90aXRsZXM+PGtleXdvcmRzPjxrZXl3b3JkPk9yZ2FuaXph
dGlvbmFsIHNvY2lvbG9neS48L2tleXdvcmQ+PGtleXdvcmQ+T3JnYW5pemF0aW9uLjwva2V5d29y
ZD48a2V5d29yZD5JbmR1c3RyaWFsIG9yZ2FuaXphdGlvbiAoRWNvbm9taWMgdGhlb3J5KTwva2V5
d29yZD48L2tleXdvcmRzPjxkYXRlcz48eWVhcj4yMDEyPC95ZWFyPjwvZGF0ZXM+PHB1Yi1sb2Nh
dGlvbj5QcmluY2V0b24sIE4uSi4gOyBPeGZvcmQ8L3B1Yi1sb2NhdGlvbj48cHVibGlzaGVyPlBy
aW5jZXRvbiBVbml2ZXJzaXR5IFByZXNzPC9wdWJsaXNoZXI+PGlzYm4+OTc4MDY5MTE0ODY3MCAo
aGJrLikgOiDCuTgyLjUwJiN4RDswNjkxMTQ4Njc4IChoYmsuKSA6IMK5ODIuNTAmI3hEOzk3ODA2
OTExNDg4NzggKHBiay4pIDogwrkzMC45NSYjeEQ7MDY5MTE0ODg3MiAocGJrLikgOiDCuTMwLjk1
PC9pc2JuPjxjYWxsLW51bT4zMDIuMzUgMjMmI3hEO0JyaXRpc2ggTGlicmFyeSBITU5UUyBTUElT
MzAyLjM1JiN4RDtCcml0aXNoIExpYnJhcnkgRFNDIG0xMi8uMTcxMzE8L2NhbGwtbnVtPjx1cmxz
PjwvdXJscz48L3JlY29yZD48L0NpdGU+PC9FbmROb3RlPgB=
</w:fldData>
              </w:fldChar>
            </w:r>
            <w:r>
              <w:rPr>
                <w:lang w:val="en-GB"/>
              </w:rPr>
              <w:instrText xml:space="preserve"> ADDIN EN.CITE </w:instrText>
            </w:r>
            <w:r>
              <w:rPr>
                <w:lang w:val="en-GB"/>
              </w:rPr>
              <w:fldChar w:fldCharType="begin">
                <w:fldData xml:space="preserve">PEVuZE5vdGU+PENpdGU+PEF1dGhvcj5QYWRnZXR0PC9BdXRob3I+PFllYXI+MTk5NzwvWWVhcj48
UmVjTnVtPjgyMTwvUmVjTnVtPjxEaXNwbGF5VGV4dD5bNywgMjksIDM0XTwvRGlzcGxheVRleHQ+
PHJlY29yZD48cmVjLW51bWJlcj44MjE8L3JlYy1udW1iZXI+PGZvcmVpZ24ta2V5cz48a2V5IGFw
cD0iRU4iIGRiLWlkPSJ3c3pyZDV0NXhwNTB3a2UweGFxNWQ1ZDBkcnZycnJzZHN3cnoiPjgyMTwv
a2V5PjwvZm9yZWlnbi1rZXlzPjxyZWYtdHlwZSBuYW1lPSJCb29rIFNlY3Rpb24iPjU8L3JlZi10
eXBlPjxjb250cmlidXRvcnM+PGF1dGhvcnM+PGF1dGhvcj5QYWRnZXR0LCBKb2huIEYuPC9hdXRo
b3I+PC9hdXRob3JzPjxzZWNvbmRhcnktYXV0aG9ycz48YXV0aG9yPkFydGh1ciwgVy4gQnJpYW48
L2F1dGhvcj48YXV0aG9yPkR1cmxhdWYsIFN0ZXZlbiBOLjwvYXV0aG9yPjxhdXRob3I+TGFuZSwg
RGF2aWQgQS48L2F1dGhvcj48L3NlY29uZGFyeS1hdXRob3JzPjwvY29udHJpYnV0b3JzPjx0aXRs
ZXM+PHRpdGxlPlRoZSBlbWVyZ2VuY2Ugb2Ygc2ltcGxlIGVjb2xvZ2llcyBvZiBza2lsbDogYSBo
eXBlcmN5Y2xlIGFwcHJvYWNoIHRvIGVjb25vbWljIG9yZ2FuaXphdGlvbjwvdGl0bGU+PHNlY29u
ZGFyeS10aXRsZT5UaGUgZWNvbm9teSBhcyBhbiBldm9sdmluZyBjb21wbGV4IHN5c3RlbSBJSTwv
c2Vjb25kYXJ5LXRpdGxlPjx0ZXJ0aWFyeS10aXRsZT5TYW50YSBGZSBJbnN0aXR1dGUgc3R1ZGll
cyBpbiB0aGUgc2NpZW5jZXMgb2YgY29tcGxleGl0eSBQcm9jZWVkaW5nczwvdGVydGlhcnktdGl0
bGU+PC90aXRsZXM+PHBhZ2VzPnhpaSwgNTgzcDwvcGFnZXM+PG51bWJlcj4yNzwvbnVtYmVyPjxr
ZXl3b3Jkcz48a2V5d29yZD5Fdm9sdXRpb25hcnkgZWNvbm9taWNzIENvbmdyZXNzZXMuPC9rZXl3
b3JkPjxrZXl3b3JkPlJhdGlvbmFsIGV4cGVjdGF0aW9ucyAoRWNvbm9taWMgdGhlb3J5KSBDb25n
cmVzc2VzLjwva2V5d29yZD48a2V5d29yZD5FY29ub21pY3MgQ29uZ3Jlc3Nlcy48L2tleXdvcmQ+
PC9rZXl3b3Jkcz48ZGF0ZXM+PHllYXI+MTk5NzwveWVhcj48L2RhdGVzPjxwdWItbG9jYXRpb24+
UmVhZGluZywgTWFzczwvcHViLWxvY2F0aW9uPjxwdWJsaXNoZXI+QWR2YW5jZWQgQm9vayBQcm9n
cmFtL1BlcnNldXMgQm9va3M8L3B1Ymxpc2hlcj48aXNibj4wMjAxMzI4MjMyJiN4RDswMjAxOTU5
ODg3IChjYXNlZCk8L2lzYm4+PGFjY2Vzc2lvbi1udW0+MTk5MDM1NTwvYWNjZXNzaW9uLW51bT48
Y2FsbC1udW0+VUw6IFNvdXRoIFdpbmcsIEZsb29yIDUgMjIwOjEuYy45NS4yMjc8L2NhbGwtbnVt
Pjx1cmxzPjwvdXJscz48L3JlY29yZD48L0NpdGU+PENpdGU+PEF1dGhvcj5QYWRnZXR0PC9BdXRo
b3I+PFllYXI+MjAwMzwvWWVhcj48UmVjTnVtPjgxMDwvUmVjTnVtPjxyZWNvcmQ+PHJlYy1udW1i
ZXI+ODEwPC9yZWMtbnVtYmVyPjxmb3JlaWduLWtleXM+PGtleSBhcHA9IkVOIiBkYi1pZD0id3N6
cmQ1dDV4cDUwd2tlMHhhcTVkNWQwZHJ2cnJyc2Rzd3J6Ij44MTA8L2tleT48L2ZvcmVpZ24ta2V5
cz48cmVmLXR5cGUgbmFtZT0iSm91cm5hbCBBcnRpY2xlIj4xNzwvcmVmLXR5cGU+PGNvbnRyaWJ1
dG9ycz48YXV0aG9ycz48YXV0aG9yPlBhZGdldHQsIEpvaG4gRi48L2F1dGhvcj48YXV0aG9yPkxl
ZSwgRG9vd2FuPC9hdXRob3I+PGF1dGhvcj5Db2xsaWVyLCBOaWNrPC9hdXRob3I+PC9hdXRob3Jz
PjwvY29udHJpYnV0b3JzPjxhdXRoLWFkZHJlc3M+VW5pdiBDaGljYWdvLCBDaGljYWdvLCBJTCA2
MDYzNyBVU0EuIFNhbnRhIEZlIEluc3QsIENoaWNhZ28sIElMIFVTQS4mI3hEO1BhZGdldHQsIEpG
IChyZXByaW50IGF1dGhvciksIFVuaXYgQ2hpY2FnbywgQ2hpY2FnbywgSUwgNjA2MzcgVVNBLjwv
YXV0aC1hZGRyZXNzPjx0aXRsZXM+PHRpdGxlPkVjb25vbWljIHByb2R1Y3Rpb24gYXMgY2hlbWlz
dHJ5PC90aXRsZT48c2Vjb25kYXJ5LXRpdGxlPkluZHVzdHJpYWwgYW5kIENvcnBvcmF0ZSBDaGFu
Z2U8L3NlY29uZGFyeS10aXRsZT48L3RpdGxlcz48cGVyaW9kaWNhbD48ZnVsbC10aXRsZT5JbmR1
c3RyaWFsIGFuZCBDb3Jwb3JhdGUgQ2hhbmdlPC9mdWxsLXRpdGxlPjwvcGVyaW9kaWNhbD48cGFn
ZXM+ODQzLTg3NzwvcGFnZXM+PHZvbHVtZT4xMjwvdm9sdW1lPjxudW1iZXI+NDwvbnVtYmVyPjxr
ZXl3b3Jkcz48a2V5d29yZD5zb2NpYWwtc3RydWN0dXJlPC9rZXl3b3JkPjxrZXl3b3JkPmF1dG9j
YXRhbHl0aWMgc2V0czwva2V5d29yZD48a2V5d29yZD5lbWJlZGRlZG5lc3M8L2tleXdvcmQ+PGtl
eXdvcmQ+ZXZvbHV0aW9uPC9rZXl3b3JkPjxrZXl3b3JkPmluZHVzdHJ5PC9rZXl3b3JkPjwva2V5
d29yZHM+PGRhdGVzPjx5ZWFyPjIwMDM8L3llYXI+PHB1Yi1kYXRlcz48ZGF0ZT5BdWc8L2RhdGU+
PC9wdWItZGF0ZXM+PC9kYXRlcz48aXNibj4wOTYwLTY0OTE8L2lzYm4+PGFjY2Vzc2lvbi1udW0+
V09TOjAwMDE4NDY3MDAwMDAwOTwvYWNjZXNzaW9uLW51bT48d29yay10eXBlPkFydGljbGU7IFBy
b2NlZWRpbmdzIFBhcGVyPC93b3JrLXR5cGU+PHVybHM+PHJlbGF0ZWQtdXJscz48dXJsPiZsdDtH
byB0byBJU0kmZ3Q7Oi8vV09TOjAwMDE4NDY3MDAwMDAwOTwvdXJsPjwvcmVsYXRlZC11cmxzPjwv
dXJscz48ZWxlY3Ryb25pYy1yZXNvdXJjZS1udW0+MTAuMTA5My9pY2MvMTIuNC44NDM8L2VsZWN0
cm9uaWMtcmVzb3VyY2UtbnVtPjxsYW5ndWFnZT5FbmdsaXNoPC9sYW5ndWFnZT48L3JlY29yZD48
L0NpdGU+PENpdGU+PEF1dGhvcj5QYWRnZXR0PC9BdXRob3I+PFllYXI+MjAxMjwvWWVhcj48UmVj
TnVtPjgyMDwvUmVjTnVtPjxyZWNvcmQ+PHJlYy1udW1iZXI+ODIwPC9yZWMtbnVtYmVyPjxmb3Jl
aWduLWtleXM+PGtleSBhcHA9IkVOIiBkYi1pZD0id3N6cmQ1dDV4cDUwd2tlMHhhcTVkNWQwZHJ2
cnJyc2Rzd3J6Ij44MjA8L2tleT48L2ZvcmVpZ24ta2V5cz48cmVmLXR5cGUgbmFtZT0iQm9vayI+
NjwvcmVmLXR5cGU+PGNvbnRyaWJ1dG9ycz48YXV0aG9ycz48YXV0aG9yPlBhZGdldHQsIEpvaG4g
Ri48L2F1dGhvcj48YXV0aG9yPlBvd2VsbCwgV2FsdGVyIFcuPC9hdXRob3I+PC9hdXRob3JzPjwv
Y29udHJpYnV0b3JzPjx0aXRsZXM+PHRpdGxlPlRoZSBlbWVyZ2VuY2Ugb2Ygb3JnYW5pemF0aW9u
cyBhbmQgbWFya2V0czwvdGl0bGU+PC90aXRsZXM+PGtleXdvcmRzPjxrZXl3b3JkPk9yZ2FuaXph
dGlvbmFsIHNvY2lvbG9neS48L2tleXdvcmQ+PGtleXdvcmQ+T3JnYW5pemF0aW9uLjwva2V5d29y
ZD48a2V5d29yZD5JbmR1c3RyaWFsIG9yZ2FuaXphdGlvbiAoRWNvbm9taWMgdGhlb3J5KTwva2V5
d29yZD48L2tleXdvcmRzPjxkYXRlcz48eWVhcj4yMDEyPC95ZWFyPjwvZGF0ZXM+PHB1Yi1sb2Nh
dGlvbj5QcmluY2V0b24sIE4uSi4gOyBPeGZvcmQ8L3B1Yi1sb2NhdGlvbj48cHVibGlzaGVyPlBy
aW5jZXRvbiBVbml2ZXJzaXR5IFByZXNzPC9wdWJsaXNoZXI+PGlzYm4+OTc4MDY5MTE0ODY3MCAo
aGJrLikgOiDCuTgyLjUwJiN4RDswNjkxMTQ4Njc4IChoYmsuKSA6IMK5ODIuNTAmI3hEOzk3ODA2
OTExNDg4NzggKHBiay4pIDogwrkzMC45NSYjeEQ7MDY5MTE0ODg3MiAocGJrLikgOiDCuTMwLjk1
PC9pc2JuPjxjYWxsLW51bT4zMDIuMzUgMjMmI3hEO0JyaXRpc2ggTGlicmFyeSBITU5UUyBTUElT
MzAyLjM1JiN4RDtCcml0aXNoIExpYnJhcnkgRFNDIG0xMi8uMTcxMzE8L2NhbGwtbnVtPjx1cmxz
PjwvdXJscz48L3JlY29yZD48L0NpdGU+PC9FbmROb3RlPgB=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7" w:tooltip="Padgett, 2003 #810" w:history="1">
              <w:r w:rsidR="00242F5A">
                <w:rPr>
                  <w:noProof/>
                  <w:lang w:val="en-GB"/>
                </w:rPr>
                <w:t>7</w:t>
              </w:r>
            </w:hyperlink>
            <w:r>
              <w:rPr>
                <w:noProof/>
                <w:lang w:val="en-GB"/>
              </w:rPr>
              <w:t xml:space="preserve">, </w:t>
            </w:r>
            <w:hyperlink w:anchor="_ENREF_29" w:tooltip="Padgett, 1997 #821" w:history="1">
              <w:r w:rsidR="00242F5A">
                <w:rPr>
                  <w:noProof/>
                  <w:lang w:val="en-GB"/>
                </w:rPr>
                <w:t>29</w:t>
              </w:r>
            </w:hyperlink>
            <w:r>
              <w:rPr>
                <w:noProof/>
                <w:lang w:val="en-GB"/>
              </w:rPr>
              <w:t xml:space="preserve">, </w:t>
            </w:r>
            <w:hyperlink w:anchor="_ENREF_34" w:tooltip="Padgett, 2012 #820" w:history="1">
              <w:r w:rsidR="00242F5A">
                <w:rPr>
                  <w:noProof/>
                  <w:lang w:val="en-GB"/>
                </w:rPr>
                <w:t>34</w:t>
              </w:r>
            </w:hyperlink>
            <w:r>
              <w:rPr>
                <w:noProof/>
                <w:lang w:val="en-GB"/>
              </w:rPr>
              <w:t>]</w:t>
            </w:r>
            <w:r>
              <w:rPr>
                <w:lang w:val="en-GB"/>
              </w:rPr>
              <w:fldChar w:fldCharType="end"/>
            </w:r>
          </w:p>
        </w:tc>
        <w:tc>
          <w:tcPr>
            <w:tcW w:w="1134" w:type="dxa"/>
            <w:tcBorders>
              <w:top w:val="nil"/>
              <w:bottom w:val="single" w:sz="8" w:space="0" w:color="auto"/>
            </w:tcBorders>
          </w:tcPr>
          <w:p w:rsidR="00F17796" w:rsidRDefault="00F17796" w:rsidP="00F17796">
            <w:pPr>
              <w:ind w:firstLine="0"/>
              <w:rPr>
                <w:lang w:val="en-GB"/>
              </w:rPr>
            </w:pPr>
            <w:r>
              <w:rPr>
                <w:lang w:val="en-GB"/>
              </w:rPr>
              <w:t>Firms’ production skills (rules)</w:t>
            </w:r>
          </w:p>
          <w:p w:rsidR="00F17796" w:rsidRDefault="00F17796" w:rsidP="00F17796">
            <w:pPr>
              <w:ind w:firstLine="0"/>
              <w:rPr>
                <w:lang w:val="en-GB"/>
              </w:rPr>
            </w:pPr>
          </w:p>
        </w:tc>
        <w:tc>
          <w:tcPr>
            <w:tcW w:w="1134" w:type="dxa"/>
            <w:tcBorders>
              <w:top w:val="nil"/>
              <w:bottom w:val="single" w:sz="8" w:space="0" w:color="auto"/>
            </w:tcBorders>
          </w:tcPr>
          <w:p w:rsidR="00F17796" w:rsidRDefault="00F17796" w:rsidP="00F17796">
            <w:pPr>
              <w:ind w:firstLine="0"/>
              <w:rPr>
                <w:lang w:val="en-GB"/>
              </w:rPr>
            </w:pPr>
            <w:r>
              <w:rPr>
                <w:lang w:val="en-GB"/>
              </w:rPr>
              <w:t>Algorit</w:t>
            </w:r>
            <w:r>
              <w:rPr>
                <w:lang w:val="en-GB"/>
              </w:rPr>
              <w:t>h</w:t>
            </w:r>
            <w:r>
              <w:rPr>
                <w:lang w:val="en-GB"/>
              </w:rPr>
              <w:t>mic che</w:t>
            </w:r>
            <w:r>
              <w:rPr>
                <w:lang w:val="en-GB"/>
              </w:rPr>
              <w:t>m</w:t>
            </w:r>
            <w:r>
              <w:rPr>
                <w:lang w:val="en-GB"/>
              </w:rPr>
              <w:t>istry</w:t>
            </w:r>
          </w:p>
          <w:p w:rsidR="00F17796" w:rsidRDefault="00F17796" w:rsidP="00F17796">
            <w:pPr>
              <w:ind w:firstLine="0"/>
              <w:rPr>
                <w:lang w:val="en-GB"/>
              </w:rPr>
            </w:pPr>
          </w:p>
        </w:tc>
        <w:tc>
          <w:tcPr>
            <w:tcW w:w="1276" w:type="dxa"/>
            <w:tcBorders>
              <w:top w:val="nil"/>
              <w:bottom w:val="single" w:sz="8" w:space="0" w:color="auto"/>
            </w:tcBorders>
          </w:tcPr>
          <w:p w:rsidR="00F17796" w:rsidRDefault="00F17796" w:rsidP="00F17796">
            <w:pPr>
              <w:ind w:firstLine="0"/>
              <w:rPr>
                <w:lang w:val="en-GB"/>
              </w:rPr>
            </w:pPr>
            <w:r>
              <w:rPr>
                <w:lang w:val="en-GB"/>
              </w:rPr>
              <w:t>Role in h</w:t>
            </w:r>
            <w:r>
              <w:rPr>
                <w:lang w:val="en-GB"/>
              </w:rPr>
              <w:t>y</w:t>
            </w:r>
            <w:r>
              <w:rPr>
                <w:lang w:val="en-GB"/>
              </w:rPr>
              <w:t>percycles system</w:t>
            </w:r>
          </w:p>
          <w:p w:rsidR="00F17796" w:rsidRDefault="00F17796" w:rsidP="00F17796">
            <w:pPr>
              <w:ind w:firstLine="0"/>
              <w:rPr>
                <w:lang w:val="en-GB"/>
              </w:rPr>
            </w:pPr>
          </w:p>
        </w:tc>
        <w:tc>
          <w:tcPr>
            <w:tcW w:w="1134" w:type="dxa"/>
            <w:tcBorders>
              <w:top w:val="nil"/>
              <w:bottom w:val="single" w:sz="8" w:space="0" w:color="auto"/>
            </w:tcBorders>
          </w:tcPr>
          <w:p w:rsidR="00F17796" w:rsidRDefault="00F17796" w:rsidP="00F17796">
            <w:pPr>
              <w:ind w:firstLine="0"/>
              <w:rPr>
                <w:lang w:val="en-GB"/>
              </w:rPr>
            </w:pPr>
            <w:r>
              <w:rPr>
                <w:lang w:val="en-GB"/>
              </w:rPr>
              <w:t>Emergence of self-maintai</w:t>
            </w:r>
            <w:r>
              <w:rPr>
                <w:lang w:val="en-GB"/>
              </w:rPr>
              <w:t>n</w:t>
            </w:r>
            <w:r>
              <w:rPr>
                <w:lang w:val="en-GB"/>
              </w:rPr>
              <w:t>ing system</w:t>
            </w:r>
          </w:p>
          <w:p w:rsidR="00F17796" w:rsidRDefault="00F17796" w:rsidP="00F17796">
            <w:pPr>
              <w:ind w:firstLine="0"/>
              <w:rPr>
                <w:lang w:val="en-GB"/>
              </w:rPr>
            </w:pPr>
          </w:p>
        </w:tc>
        <w:tc>
          <w:tcPr>
            <w:tcW w:w="1497" w:type="dxa"/>
            <w:tcBorders>
              <w:top w:val="nil"/>
              <w:bottom w:val="single" w:sz="8" w:space="0" w:color="auto"/>
            </w:tcBorders>
          </w:tcPr>
          <w:p w:rsidR="00F17796" w:rsidRDefault="00F17796" w:rsidP="00F17796">
            <w:pPr>
              <w:ind w:firstLine="0"/>
              <w:rPr>
                <w:lang w:val="en-GB"/>
              </w:rPr>
            </w:pPr>
            <w:r>
              <w:rPr>
                <w:lang w:val="en-GB"/>
              </w:rPr>
              <w:t>Self-maintaining system of firms &amp; rules</w:t>
            </w:r>
          </w:p>
          <w:p w:rsidR="00F17796" w:rsidRDefault="00F17796" w:rsidP="00F17796">
            <w:pPr>
              <w:ind w:firstLine="0"/>
              <w:rPr>
                <w:lang w:val="en-GB"/>
              </w:rPr>
            </w:pPr>
          </w:p>
        </w:tc>
      </w:tr>
    </w:tbl>
    <w:p w:rsidR="00242F5A" w:rsidRPr="00ED6F76" w:rsidRDefault="00242F5A" w:rsidP="00242F5A">
      <w:pPr>
        <w:rPr>
          <w:lang w:val="en-GB"/>
        </w:rPr>
      </w:pPr>
      <w:r w:rsidRPr="00ED6F76">
        <w:rPr>
          <w:lang w:val="en-GB"/>
        </w:rPr>
        <w:lastRenderedPageBreak/>
        <w:t>Nearly all the models assume pre-defined structures. L&amp;F assume a fitness lan</w:t>
      </w:r>
      <w:r w:rsidRPr="00ED6F76">
        <w:rPr>
          <w:lang w:val="en-GB"/>
        </w:rPr>
        <w:t>d</w:t>
      </w:r>
      <w:r w:rsidRPr="00ED6F76">
        <w:rPr>
          <w:lang w:val="en-GB"/>
        </w:rPr>
        <w:t>scape, for which they use Kauffman’s NK fitness. S&amp;V assume a network structure for their percolation grid technology space. A&amp;P assume their list of desired fun</w:t>
      </w:r>
      <w:r w:rsidRPr="00ED6F76">
        <w:rPr>
          <w:lang w:val="en-GB"/>
        </w:rPr>
        <w:t>c</w:t>
      </w:r>
      <w:r w:rsidRPr="00ED6F76">
        <w:rPr>
          <w:lang w:val="en-GB"/>
        </w:rPr>
        <w:t>tions. The hypercycles model assumes the initial structure for the network of firms, the initial allocation of rules to firms, and the various types of rule themselves (the “chemistry”). For this latter assumption Padgett’s studies so far have restricted the</w:t>
      </w:r>
      <w:r w:rsidRPr="00ED6F76">
        <w:rPr>
          <w:lang w:val="en-GB"/>
        </w:rPr>
        <w:t>m</w:t>
      </w:r>
      <w:r w:rsidRPr="00ED6F76">
        <w:rPr>
          <w:lang w:val="en-GB"/>
        </w:rPr>
        <w:t>selves to a simple cycle of rules, each rule having one input and one output product, and each rule producing the input to the next rule in the cycle, with the final rule pr</w:t>
      </w:r>
      <w:r w:rsidRPr="00ED6F76">
        <w:rPr>
          <w:lang w:val="en-GB"/>
        </w:rPr>
        <w:t>o</w:t>
      </w:r>
      <w:r w:rsidRPr="00ED6F76">
        <w:rPr>
          <w:lang w:val="en-GB"/>
        </w:rPr>
        <w:t>ducing the input to the first rule. This is clearly a very abstract view of industrial pr</w:t>
      </w:r>
      <w:r w:rsidRPr="00ED6F76">
        <w:rPr>
          <w:lang w:val="en-GB"/>
        </w:rPr>
        <w:t>o</w:t>
      </w:r>
      <w:r w:rsidRPr="00ED6F76">
        <w:rPr>
          <w:lang w:val="en-GB"/>
        </w:rPr>
        <w:t xml:space="preserve">duction relations. The SKIN model uses modulo arithmetic (that is, its normalised sum-products) to control the relationships between </w:t>
      </w:r>
      <w:proofErr w:type="spellStart"/>
      <w:r w:rsidRPr="00ED6F76">
        <w:rPr>
          <w:lang w:val="en-GB"/>
        </w:rPr>
        <w:t>kenes</w:t>
      </w:r>
      <w:proofErr w:type="spellEnd"/>
      <w:r w:rsidRPr="00ED6F76">
        <w:rPr>
          <w:lang w:val="en-GB"/>
        </w:rPr>
        <w:t>. This is simple to specify and compute, but remote from real-world applications. The CJZ model relies on its decomposability parameter and its CES production function to control innovation production, and no further description of the underlying knowledge or technological world is needed, but whether knowledge resembles constant elasticity of substitution remains to be demonstrated empirically.</w:t>
      </w:r>
    </w:p>
    <w:p w:rsidR="00242F5A" w:rsidRPr="00ED6F76" w:rsidRDefault="00242F5A" w:rsidP="00242F5A">
      <w:pPr>
        <w:rPr>
          <w:lang w:val="en-GB"/>
        </w:rPr>
      </w:pPr>
    </w:p>
    <w:p w:rsidR="00242F5A" w:rsidRDefault="00242F5A" w:rsidP="00242F5A">
      <w:pPr>
        <w:rPr>
          <w:lang w:val="en-GB"/>
        </w:rPr>
      </w:pPr>
      <w:r w:rsidRPr="00ED6F76">
        <w:rPr>
          <w:lang w:val="en-GB"/>
        </w:rPr>
        <w:t>Several models simulate the emergence of a scale-free frequency distribution re</w:t>
      </w:r>
      <w:r w:rsidRPr="00ED6F76">
        <w:rPr>
          <w:lang w:val="en-GB"/>
        </w:rPr>
        <w:t>p</w:t>
      </w:r>
      <w:r w:rsidRPr="00ED6F76">
        <w:rPr>
          <w:lang w:val="en-GB"/>
        </w:rPr>
        <w:t>resenting the size of innovations (S&amp;V, A&amp;P and SKIN). In the first two cases inn</w:t>
      </w:r>
      <w:r w:rsidRPr="00ED6F76">
        <w:rPr>
          <w:lang w:val="en-GB"/>
        </w:rPr>
        <w:t>o</w:t>
      </w:r>
      <w:r w:rsidRPr="00ED6F76">
        <w:rPr>
          <w:lang w:val="en-GB"/>
        </w:rPr>
        <w:t xml:space="preserve">vation size is defined in terms of the number of technologies rendered obsolete or becoming extinct. In the case of SKIN the distribution applies not to the size of new </w:t>
      </w:r>
      <w:proofErr w:type="spellStart"/>
      <w:r w:rsidRPr="00ED6F76">
        <w:rPr>
          <w:lang w:val="en-GB"/>
        </w:rPr>
        <w:t>kenes</w:t>
      </w:r>
      <w:proofErr w:type="spellEnd"/>
      <w:r w:rsidRPr="00ED6F76">
        <w:rPr>
          <w:lang w:val="en-GB"/>
        </w:rPr>
        <w:t xml:space="preserve"> but to the size of new production networks </w:t>
      </w:r>
      <w:r w:rsidRPr="00ED6F76">
        <w:rPr>
          <w:lang w:val="en-GB"/>
        </w:rPr>
        <w:fldChar w:fldCharType="begin"/>
      </w:r>
      <w:r w:rsidRPr="00ED6F76">
        <w:rPr>
          <w:lang w:val="en-GB"/>
        </w:rPr>
        <w:instrText xml:space="preserve"> ADDIN EN.CITE &lt;EndNote&gt;&lt;Cite&gt;&lt;Author&gt;Gilbert&lt;/Author&gt;&lt;Year&gt;2007&lt;/Year&gt;&lt;RecNum&gt;566&lt;/RecNum&gt;&lt;DisplayText&gt;[27]&lt;/DisplayText&gt;&lt;record&gt;&lt;rec-number&gt;566&lt;/rec-number&gt;&lt;foreign-keys&gt;&lt;key app="EN" db-id="wszrd5t5xp50wke0xaq5d5d0drvrrrsdswrz"&gt;566&lt;/key&gt;&lt;/foreign-keys&gt;&lt;ref-type name="Journal Article"&gt;17&lt;/ref-type&gt;&lt;contributors&gt;&lt;authors&gt;&lt;author&gt;Gilbert, Nigel&lt;/author&gt;&lt;author&gt;Ahrweiler, Petra&lt;/author&gt;&lt;author&gt;Pyka, Andreas&lt;/author&gt;&lt;/authors&gt;&lt;/contributors&gt;&lt;auth-address&gt;Univ Surrey, Sch Human Sci, Ctr Res Social Simulat, Guildford GU2 7XH, Surrey, England. Univ Hamburg, Inst Polit Sci, Res Ctr Media &amp;amp; Polit, Hamburg, Germany. Univ Bremen, Dept Econ, D-28359 Bremen, Germany.&amp;#xD;Gilbert, N (reprint author), Univ Surrey, Sch Human Sci, Ctr Res Social Simulat, Guildford GU2 7XH, Surrey, England.&amp;#xD;n.gilbert@surrey.ac.uk&lt;/auth-address&gt;&lt;titles&gt;&lt;title&gt;Learning in innovation networks: Some simulation experiments&lt;/title&gt;&lt;secondary-title&gt;Physica a-Statistical Mechanics and Its Applications&lt;/secondary-title&gt;&lt;/titles&gt;&lt;periodical&gt;&lt;full-title&gt;Physica a-Statistical Mechanics and Its Applications&lt;/full-title&gt;&lt;abbr-1&gt;Physica A&lt;/abbr-1&gt;&lt;/periodical&gt;&lt;pages&gt;100-109&lt;/pages&gt;&lt;volume&gt;378&lt;/volume&gt;&lt;number&gt;1&lt;/number&gt;&lt;keywords&gt;&lt;keyword&gt;innovation&lt;/keyword&gt;&lt;keyword&gt;organizational learning&lt;/keyword&gt;&lt;keyword&gt;simulation&lt;/keyword&gt;&lt;/keywords&gt;&lt;dates&gt;&lt;year&gt;2007&lt;/year&gt;&lt;pub-dates&gt;&lt;date&gt;May&lt;/date&gt;&lt;/pub-dates&gt;&lt;/dates&gt;&lt;isbn&gt;0378-4371&lt;/isbn&gt;&lt;accession-num&gt;WOS:000244986400013&lt;/accession-num&gt;&lt;work-type&gt;Article; Proceedings Paper&lt;/work-type&gt;&lt;urls&gt;&lt;related-urls&gt;&lt;url&gt;&amp;lt;Go to ISI&amp;gt;://WOS:000244986400013&lt;/url&gt;&lt;/related-urls&gt;&lt;/urls&gt;&lt;electronic-resource-num&gt;10.1016/j.physa.2006.11.050&lt;/electronic-resource-num&gt;&lt;language&gt;English&lt;/language&gt;&lt;/record&gt;&lt;/Cite&gt;&lt;/EndNote&gt;</w:instrText>
      </w:r>
      <w:r w:rsidRPr="00ED6F76">
        <w:rPr>
          <w:lang w:val="en-GB"/>
        </w:rPr>
        <w:fldChar w:fldCharType="separate"/>
      </w:r>
      <w:r w:rsidRPr="00ED6F76">
        <w:rPr>
          <w:lang w:val="en-GB"/>
        </w:rPr>
        <w:t>[</w:t>
      </w:r>
      <w:hyperlink w:anchor="_ENREF_27" w:tooltip="Gilbert, 2007 #566" w:history="1">
        <w:r w:rsidRPr="00ED6F76">
          <w:rPr>
            <w:lang w:val="en-GB"/>
          </w:rPr>
          <w:t>27</w:t>
        </w:r>
      </w:hyperlink>
      <w:r w:rsidRPr="00ED6F76">
        <w:rPr>
          <w:lang w:val="en-GB"/>
        </w:rPr>
        <w:t>]</w:t>
      </w:r>
      <w:r w:rsidRPr="00ED6F76">
        <w:rPr>
          <w:lang w:val="en-GB"/>
        </w:rPr>
        <w:fldChar w:fldCharType="end"/>
      </w:r>
      <w:r w:rsidRPr="00ED6F76">
        <w:rPr>
          <w:lang w:val="en-GB"/>
        </w:rPr>
        <w:t>. L&amp;F and A&amp;P simulate sy</w:t>
      </w:r>
      <w:r w:rsidRPr="00ED6F76">
        <w:rPr>
          <w:lang w:val="en-GB"/>
        </w:rPr>
        <w:t>s</w:t>
      </w:r>
      <w:r w:rsidRPr="00ED6F76">
        <w:rPr>
          <w:lang w:val="en-GB"/>
        </w:rPr>
        <w:t>tems that show progressive improvements, but with diminishing returns over time, as a peak or optimum is reached in the L&amp;F model and all of A&amp;P’s list of desired fun</w:t>
      </w:r>
      <w:r w:rsidRPr="00ED6F76">
        <w:rPr>
          <w:lang w:val="en-GB"/>
        </w:rPr>
        <w:t>c</w:t>
      </w:r>
      <w:r w:rsidRPr="00ED6F76">
        <w:rPr>
          <w:lang w:val="en-GB"/>
        </w:rPr>
        <w:t>tions become satisfied. SKIN, CJZ and the hypercycles model simulate the emergence of networks of firms. Only CJZ specifically analyse the structure of these in their paper, though the other models could certainly support analysis. But all three sets of authors are interested in discovering the sensitivity of this emergence to various p</w:t>
      </w:r>
      <w:r w:rsidRPr="00ED6F76">
        <w:rPr>
          <w:lang w:val="en-GB"/>
        </w:rPr>
        <w:t>a</w:t>
      </w:r>
      <w:r w:rsidRPr="00ED6F76">
        <w:rPr>
          <w:lang w:val="en-GB"/>
        </w:rPr>
        <w:t>rameter settings.</w:t>
      </w:r>
    </w:p>
    <w:p w:rsidR="001459A4" w:rsidRPr="00ED6F76" w:rsidRDefault="001459A4" w:rsidP="00242F5A">
      <w:pPr>
        <w:pStyle w:val="heading1"/>
        <w:rPr>
          <w:lang w:val="en-GB"/>
        </w:rPr>
      </w:pPr>
      <w:r w:rsidRPr="00ED6F76">
        <w:rPr>
          <w:lang w:val="en-GB"/>
        </w:rPr>
        <w:t xml:space="preserve">Towards </w:t>
      </w:r>
      <w:r w:rsidR="003241FD" w:rsidRPr="00ED6F76">
        <w:rPr>
          <w:lang w:val="en-GB"/>
        </w:rPr>
        <w:t>F</w:t>
      </w:r>
      <w:r w:rsidRPr="00ED6F76">
        <w:rPr>
          <w:lang w:val="en-GB"/>
        </w:rPr>
        <w:t xml:space="preserve">uture </w:t>
      </w:r>
      <w:r w:rsidR="003241FD" w:rsidRPr="00ED6F76">
        <w:rPr>
          <w:lang w:val="en-GB"/>
        </w:rPr>
        <w:t>M</w:t>
      </w:r>
      <w:r w:rsidRPr="00ED6F76">
        <w:rPr>
          <w:lang w:val="en-GB"/>
        </w:rPr>
        <w:t xml:space="preserve">odels of </w:t>
      </w:r>
      <w:r w:rsidR="003241FD" w:rsidRPr="00ED6F76">
        <w:rPr>
          <w:lang w:val="en-GB"/>
        </w:rPr>
        <w:t>I</w:t>
      </w:r>
      <w:r w:rsidRPr="00ED6F76">
        <w:rPr>
          <w:lang w:val="en-GB"/>
        </w:rPr>
        <w:t>nnovation</w:t>
      </w:r>
    </w:p>
    <w:p w:rsidR="001459A4" w:rsidRPr="00ED6F76" w:rsidRDefault="004C7787" w:rsidP="007919C3">
      <w:pPr>
        <w:pStyle w:val="firstpara"/>
        <w:pPrChange w:id="6" w:author="Nigel Gilbert" w:date="2013-05-19T13:39:00Z">
          <w:pPr/>
        </w:pPrChange>
      </w:pPr>
      <w:r w:rsidRPr="00ED6F76">
        <w:t xml:space="preserve">Future models of innovation </w:t>
      </w:r>
      <w:r w:rsidR="009B719C" w:rsidRPr="00ED6F76">
        <w:t>are likely to</w:t>
      </w:r>
      <w:r w:rsidRPr="00ED6F76">
        <w:t xml:space="preserve"> continue the concepts of innovation as </w:t>
      </w:r>
      <w:r w:rsidR="009B719C" w:rsidRPr="00ED6F76">
        <w:t>he</w:t>
      </w:r>
      <w:r w:rsidR="009B719C" w:rsidRPr="00ED6F76">
        <w:t>u</w:t>
      </w:r>
      <w:r w:rsidR="009B719C" w:rsidRPr="00ED6F76">
        <w:t xml:space="preserve">ristic </w:t>
      </w:r>
      <w:r w:rsidRPr="00ED6F76">
        <w:t xml:space="preserve">search and recombination of parts, and </w:t>
      </w:r>
      <w:r w:rsidR="009B719C" w:rsidRPr="00ED6F76">
        <w:t xml:space="preserve">to </w:t>
      </w:r>
      <w:r w:rsidRPr="00ED6F76">
        <w:t xml:space="preserve">continue to describe the emergent networks and frequency distributions. </w:t>
      </w:r>
      <w:r w:rsidR="00A336B4" w:rsidRPr="00ED6F76">
        <w:t>As more data on industrial eco-systems, inn</w:t>
      </w:r>
      <w:r w:rsidR="00A336B4" w:rsidRPr="00ED6F76">
        <w:t>o</w:t>
      </w:r>
      <w:r w:rsidR="00A336B4" w:rsidRPr="00ED6F76">
        <w:t xml:space="preserve">vation networks and other networks of firms become available, </w:t>
      </w:r>
      <w:r w:rsidR="009B719C" w:rsidRPr="00ED6F76">
        <w:t xml:space="preserve">the structures of </w:t>
      </w:r>
      <w:r w:rsidR="00A336B4" w:rsidRPr="00ED6F76">
        <w:t xml:space="preserve">these can be compared with the output from </w:t>
      </w:r>
      <w:r w:rsidR="009B719C" w:rsidRPr="00ED6F76">
        <w:t xml:space="preserve">the </w:t>
      </w:r>
      <w:r w:rsidR="00A336B4" w:rsidRPr="00ED6F76">
        <w:t>models.</w:t>
      </w:r>
      <w:r w:rsidR="00477B84" w:rsidRPr="00ED6F76">
        <w:t xml:space="preserve"> Likewise, </w:t>
      </w:r>
      <w:r w:rsidR="004018DE" w:rsidRPr="00ED6F76">
        <w:t xml:space="preserve">empirical </w:t>
      </w:r>
      <w:r w:rsidR="00477B84" w:rsidRPr="00ED6F76">
        <w:t xml:space="preserve">frequency distributions can be </w:t>
      </w:r>
      <w:r w:rsidR="004018DE" w:rsidRPr="00ED6F76">
        <w:t xml:space="preserve">analysed to find out to what extent they tend towards being </w:t>
      </w:r>
      <w:r w:rsidR="00477B84" w:rsidRPr="00ED6F76">
        <w:t>scale-free</w:t>
      </w:r>
      <w:r w:rsidR="004018DE" w:rsidRPr="00ED6F76">
        <w:t>, perhaps</w:t>
      </w:r>
      <w:r w:rsidR="00477B84" w:rsidRPr="00ED6F76">
        <w:t xml:space="preserve"> log-normal in shape, and with what parameters.</w:t>
      </w:r>
      <w:r w:rsidR="00C947FE" w:rsidRPr="00ED6F76">
        <w:t xml:space="preserve"> Although some of the </w:t>
      </w:r>
      <w:r w:rsidR="004018DE" w:rsidRPr="00ED6F76">
        <w:t xml:space="preserve">above </w:t>
      </w:r>
      <w:r w:rsidR="00C947FE" w:rsidRPr="00ED6F76">
        <w:t>models could generate scale-free distributions of change sizes, familiar from the theory of self-organised criticality</w:t>
      </w:r>
      <w:r w:rsidR="004018DE" w:rsidRPr="00ED6F76">
        <w:t xml:space="preserve"> </w:t>
      </w:r>
      <w:r w:rsidR="004018DE" w:rsidRPr="00ED6F76">
        <w:fldChar w:fldCharType="begin"/>
      </w:r>
      <w:r w:rsidR="00ED6F76" w:rsidRPr="00ED6F76">
        <w:instrText xml:space="preserve"> ADDIN EN.CITE &lt;EndNote&gt;&lt;Cite&gt;&lt;Author&gt;Bak&lt;/Author&gt;&lt;Year&gt;1997&lt;/Year&gt;&lt;RecNum&gt;917&lt;/RecNum&gt;&lt;DisplayText&gt;[26]&lt;/DisplayText&gt;&lt;record&gt;&lt;rec-number&gt;917&lt;/rec-number&gt;&lt;foreign-keys&gt;&lt;key app="EN" db-id="wszrd5t5xp50wke0xaq5d5d0drvrrrsdswrz"&gt;917&lt;/key&gt;&lt;/foreign-keys&gt;&lt;ref-type name="Book"&gt;6&lt;/ref-type&gt;&lt;contributors&gt;&lt;authors&gt;&lt;author&gt;Bak, P.&lt;/author&gt;&lt;/authors&gt;&lt;/contributors&gt;&lt;titles&gt;&lt;title&gt;How nature works : the science of self-organized criticality&lt;/title&gt;&lt;/titles&gt;&lt;pages&gt;xiii, 212 p., 8 p. of plates&lt;/pages&gt;&lt;keywords&gt;&lt;keyword&gt;Critical phenomena (Physics)&lt;/keyword&gt;&lt;keyword&gt;Complexity (Philosophy)&lt;/keyword&gt;&lt;keyword&gt;Physics Philosophy.&lt;/keyword&gt;&lt;/keywords&gt;&lt;dates&gt;&lt;year&gt;1997&lt;/year&gt;&lt;/dates&gt;&lt;pub-location&gt;Oxford&lt;/pub-location&gt;&lt;publisher&gt;Oxford University Press&lt;/publisher&gt;&lt;isbn&gt;0198501641&lt;/isbn&gt;&lt;accession-num&gt;1311006&lt;/accession-num&gt;&lt;call-num&gt;Betty &amp;amp; Gordon Moore Library QC173.4.C74 .B35 1997&amp;#xD;UL: South Front, Floor 4 354:1.c.95.55&lt;/call-num&gt;&lt;urls&gt;&lt;/urls&gt;&lt;/record&gt;&lt;/Cite&gt;&lt;/EndNote&gt;</w:instrText>
      </w:r>
      <w:r w:rsidR="004018DE" w:rsidRPr="00ED6F76">
        <w:fldChar w:fldCharType="separate"/>
      </w:r>
      <w:r w:rsidR="00ED6F76" w:rsidRPr="00ED6F76">
        <w:t>[</w:t>
      </w:r>
      <w:r w:rsidR="007919C3">
        <w:fldChar w:fldCharType="begin"/>
      </w:r>
      <w:r w:rsidR="007919C3">
        <w:instrText xml:space="preserve"> HYPERLINK \l "_ENREF_26" \o "Bak, 1997 #917" </w:instrText>
      </w:r>
      <w:r w:rsidR="007919C3">
        <w:fldChar w:fldCharType="separate"/>
      </w:r>
      <w:r w:rsidR="00242F5A" w:rsidRPr="00ED6F76">
        <w:t>26</w:t>
      </w:r>
      <w:r w:rsidR="007919C3">
        <w:fldChar w:fldCharType="end"/>
      </w:r>
      <w:r w:rsidR="00ED6F76" w:rsidRPr="00ED6F76">
        <w:t>]</w:t>
      </w:r>
      <w:r w:rsidR="004018DE" w:rsidRPr="00ED6F76">
        <w:fldChar w:fldCharType="end"/>
      </w:r>
      <w:r w:rsidR="00C947FE" w:rsidRPr="00ED6F76">
        <w:t>, it is not yet known whether real-world creative destruction follows this distribution of sizes. Stylised facts concerning ge</w:t>
      </w:r>
      <w:r w:rsidR="00C947FE" w:rsidRPr="00ED6F76">
        <w:t>o</w:t>
      </w:r>
      <w:r w:rsidR="00C947FE" w:rsidRPr="00ED6F76">
        <w:t xml:space="preserve">metric growth in quality (better, faster, cheaper etc. </w:t>
      </w:r>
      <w:r w:rsidR="004018DE" w:rsidRPr="00ED6F76">
        <w:t xml:space="preserve">– i.e. </w:t>
      </w:r>
      <w:r w:rsidR="00C947FE" w:rsidRPr="00ED6F76">
        <w:t>quantitative innovation) and the immense growth in number of types of goods and services (qualitative innovat</w:t>
      </w:r>
      <w:r w:rsidR="004018DE" w:rsidRPr="00ED6F76">
        <w:t xml:space="preserve">ion) </w:t>
      </w:r>
      <w:r w:rsidR="004018DE" w:rsidRPr="00ED6F76">
        <w:lastRenderedPageBreak/>
        <w:t>were not explained by the above</w:t>
      </w:r>
      <w:r w:rsidR="00C947FE" w:rsidRPr="00ED6F76">
        <w:t xml:space="preserve"> models. Future models might address </w:t>
      </w:r>
      <w:r w:rsidR="004018DE" w:rsidRPr="00ED6F76">
        <w:t xml:space="preserve">these and also </w:t>
      </w:r>
      <w:r w:rsidR="00C947FE" w:rsidRPr="00ED6F76">
        <w:t>the scaling laws relating innovation rates (number of patents per capita, number of entrepren</w:t>
      </w:r>
      <w:r w:rsidR="008E4016" w:rsidRPr="00ED6F76">
        <w:t xml:space="preserve">eurs per capita) to city </w:t>
      </w:r>
      <w:r w:rsidR="00D129B1" w:rsidRPr="00ED6F76">
        <w:t xml:space="preserve">population </w:t>
      </w:r>
      <w:r w:rsidR="008E4016" w:rsidRPr="00ED6F76">
        <w:t xml:space="preserve">sizes recently highlighted by </w:t>
      </w:r>
      <w:r w:rsidR="008E4016" w:rsidRPr="00ED6F76">
        <w:fldChar w:fldCharType="begin">
          <w:fldData xml:space="preserve">PEVuZE5vdGU+PENpdGUgQXV0aG9yWWVhcj0iMSI+PEF1dGhvcj5CZXR0ZW5jb3VydDwvQXV0aG9y
PjxZZWFyPjIwMDc8L1llYXI+PFJlY051bT4xMjM4PC9SZWNOdW0+PERpc3BsYXlUZXh0PkJldHRl
bmNvdXJ0LCBMb2JvLCBIZWxiaW5nLCBLdWhuZXJ0IGFuZCBXZXN0IFszNV08L0Rpc3BsYXlUZXh0
PjxyZWNvcmQ+PHJlYy1udW1iZXI+MTIzODwvcmVjLW51bWJlcj48Zm9yZWlnbi1rZXlzPjxrZXkg
YXBwPSJFTiIgZGItaWQ9IndzenJkNXQ1eHA1MHdrZTB4YXE1ZDVkMGRydnJycnNkc3dyeiI+MTIz
ODwva2V5PjwvZm9yZWlnbi1rZXlzPjxyZWYtdHlwZSBuYW1lPSJKb3VybmFsIEFydGljbGUiPjE3
PC9yZWYtdHlwZT48Y29udHJpYnV0b3JzPjxhdXRob3JzPjxhdXRob3I+QmV0dGVuY291cnQsIEwu
IE0uIEEuPC9hdXRob3I+PGF1dGhvcj5Mb2JvLCBKLjwvYXV0aG9yPjxhdXRob3I+SGVsYmluZywg
RC48L2F1dGhvcj48YXV0aG9yPkt1aG5lcnQsIEMuPC9hdXRob3I+PGF1dGhvcj5XZXN0LCBHLiBC
LjwvYXV0aG9yPjwvYXV0aG9ycz48L2NvbnRyaWJ1dG9ycz48YXV0aC1hZGRyZXNzPkxvcyBBbGFt
b3MgTmF0bCBMYWIsIERpdiBUaGVvcmV0LCBMb3MgQWxhbW9zLCBOTSA4NzU0NSBVU0EuIEFyaXpv
bmEgU3RhdGUgVW5pdiwgR2xvYmFsIEluc3QgU3VzdGFpbmFiaWwsIFRlbXBlLCBBWiA4NTI4NyBV
U0EuIFRlY2ggVW5pdiBEcmVzZGVuLCBJbnN0IFRyYW5zcG9ydCAmYW1wOyBFY29uLCBELTAxMDYy
IERyZXNkZW4sIEdlcm1hbnkuIFNhbnRhIEZlIEluc3QsIFNhbnRhIEZlLCBOTSA4NzUwMSBVU0Eu
JiN4RDtCZXR0ZW5jb3VydCwgTE1BIChyZXByaW50IGF1dGhvciksIExvcyBBbGFtb3MgTmF0bCBM
YWIsIERpdiBUaGVvcmV0LCBMb3MgQWxhbW9zLCBOTSA4NzU0NSBVU0EuJiN4RDtsbWJldHRAbGFu
bC5nb3Y8L2F1dGgtYWRkcmVzcz48dGl0bGVzPjx0aXRsZT5Hcm93dGgsIGlubm92YXRpb24sIHNj
YWxpbmcsIGFuZCB0aGUgcGFjZSBvZiBsaWZlIGluIGNpdGllczwvdGl0bGU+PHNlY29uZGFyeS10
aXRsZT5Qcm9jZWVkaW5ncyBvZiB0aGUgTmF0aW9uYWwgQWNhZGVteSBvZiBTY2llbmNlcyBvZiB0
aGUgVW5pdGVkIFN0YXRlcyBvZiBBbWVyaWNhPC9zZWNvbmRhcnktdGl0bGU+PC90aXRsZXM+PHBl
cmlvZGljYWw+PGZ1bGwtdGl0bGU+UHJvY2VlZGluZ3Mgb2YgdGhlIE5hdGlvbmFsIEFjYWRlbXkg
b2YgU2NpZW5jZXMgb2YgdGhlIFVuaXRlZCBTdGF0ZXMgb2YgQW1lcmljYTwvZnVsbC10aXRsZT48
YWJici0xPlByb2MuIE5hdGwuIEFjYWQuIFNjaS4gVS4gUy4gQS48L2FiYnItMT48L3BlcmlvZGlj
YWw+PHBhZ2VzPjczMDEtNzMwNjwvcGFnZXM+PHZvbHVtZT4xMDQ8L3ZvbHVtZT48bnVtYmVyPjE3
PC9udW1iZXI+PGtleXdvcmRzPjxrZXl3b3JkPnBvcHVsYXRpb248L2tleXdvcmQ+PGtleXdvcmQ+
c3VzdGFpbmFiaWxpdHk8L2tleXdvcmQ+PGtleXdvcmQ+dXJiYW4gc3R1ZGllczwva2V5d29yZD48
a2V5d29yZD5pbmNyZWFzaW5nIHJldHVybnM8L2tleXdvcmQ+PGtleXdvcmQ+ZWNvbm9taWNzPC9r
ZXl3b3JkPjxrZXl3b3JkPm9mIHNjYWxlPC9rZXl3b3JkPjxrZXl3b3JkPnN1c3RhaW5hYmlsaXR5
IHRyYW5zaXRpb248L2tleXdvcmQ+PGtleXdvcmQ+aW5jcmVhc2luZyByZXR1cm5zPC9rZXl3b3Jk
PjxrZXl3b3JkPnBvcHVsYXRpb24tZ3Jvd3RoPC9rZXl3b3JkPjxrZXl3b3JkPmdlbmVyYWwtbW9k
ZWw8L2tleXdvcmQ+PGtleXdvcmQ+dXJiYW5pemF0aW9uPC9rZXl3b3JkPjxrZXl3b3JkPmVudmly
b25tZW50PC9rZXl3b3JkPjxrZXl3b3JkPnNjaWVuY2U8L2tleXdvcmQ+PGtleXdvcmQ+Y2xpbWF0
ZTwva2V5d29yZD48a2V5d29yZD50cmVuZHM8L2tleXdvcmQ+PGtleXdvcmQ+c2l6ZTwva2V5d29y
ZD48L2tleXdvcmRzPjxkYXRlcz48eWVhcj4yMDA3PC95ZWFyPjxwdWItZGF0ZXM+PGRhdGU+QXBy
PC9kYXRlPjwvcHViLWRhdGVzPjwvZGF0ZXM+PGlzYm4+MDAyNy04NDI0PC9pc2JuPjxhY2Nlc3Np
b24tbnVtPldPUzowMDAyNDYwMjQ3MDAwNzQ8L2FjY2Vzc2lvbi1udW0+PHdvcmstdHlwZT5BcnRp
Y2xlPC93b3JrLXR5cGU+PHVybHM+PHJlbGF0ZWQtdXJscz48dXJsPiZsdDtHbyB0byBJU0kmZ3Q7
Oi8vV09TOjAwMDI0NjAyNDcwMDA3NDwvdXJsPjwvcmVsYXRlZC11cmxzPjwvdXJscz48ZWxlY3Ry
b25pYy1yZXNvdXJjZS1udW0+MTAuMTA3My9wbmFzLjA2MTAxNzIxMDQ8L2VsZWN0cm9uaWMtcmVz
b3VyY2UtbnVtPjxsYW5ndWFnZT5FbmdsaXNoPC9sYW5ndWFnZT48L3JlY29yZD48L0NpdGU+PC9F
bmROb3RlPgB=
</w:fldData>
        </w:fldChar>
      </w:r>
      <w:r w:rsidR="00ED6F76" w:rsidRPr="00ED6F76">
        <w:instrText xml:space="preserve"> ADDIN EN.CITE </w:instrText>
      </w:r>
      <w:r w:rsidR="00ED6F76" w:rsidRPr="00ED6F76">
        <w:fldChar w:fldCharType="begin">
          <w:fldData xml:space="preserve">PEVuZE5vdGU+PENpdGUgQXV0aG9yWWVhcj0iMSI+PEF1dGhvcj5CZXR0ZW5jb3VydDwvQXV0aG9y
PjxZZWFyPjIwMDc8L1llYXI+PFJlY051bT4xMjM4PC9SZWNOdW0+PERpc3BsYXlUZXh0PkJldHRl
bmNvdXJ0LCBMb2JvLCBIZWxiaW5nLCBLdWhuZXJ0IGFuZCBXZXN0IFszNV08L0Rpc3BsYXlUZXh0
PjxyZWNvcmQ+PHJlYy1udW1iZXI+MTIzODwvcmVjLW51bWJlcj48Zm9yZWlnbi1rZXlzPjxrZXkg
YXBwPSJFTiIgZGItaWQ9IndzenJkNXQ1eHA1MHdrZTB4YXE1ZDVkMGRydnJycnNkc3dyeiI+MTIz
ODwva2V5PjwvZm9yZWlnbi1rZXlzPjxyZWYtdHlwZSBuYW1lPSJKb3VybmFsIEFydGljbGUiPjE3
PC9yZWYtdHlwZT48Y29udHJpYnV0b3JzPjxhdXRob3JzPjxhdXRob3I+QmV0dGVuY291cnQsIEwu
IE0uIEEuPC9hdXRob3I+PGF1dGhvcj5Mb2JvLCBKLjwvYXV0aG9yPjxhdXRob3I+SGVsYmluZywg
RC48L2F1dGhvcj48YXV0aG9yPkt1aG5lcnQsIEMuPC9hdXRob3I+PGF1dGhvcj5XZXN0LCBHLiBC
LjwvYXV0aG9yPjwvYXV0aG9ycz48L2NvbnRyaWJ1dG9ycz48YXV0aC1hZGRyZXNzPkxvcyBBbGFt
b3MgTmF0bCBMYWIsIERpdiBUaGVvcmV0LCBMb3MgQWxhbW9zLCBOTSA4NzU0NSBVU0EuIEFyaXpv
bmEgU3RhdGUgVW5pdiwgR2xvYmFsIEluc3QgU3VzdGFpbmFiaWwsIFRlbXBlLCBBWiA4NTI4NyBV
U0EuIFRlY2ggVW5pdiBEcmVzZGVuLCBJbnN0IFRyYW5zcG9ydCAmYW1wOyBFY29uLCBELTAxMDYy
IERyZXNkZW4sIEdlcm1hbnkuIFNhbnRhIEZlIEluc3QsIFNhbnRhIEZlLCBOTSA4NzUwMSBVU0Eu
JiN4RDtCZXR0ZW5jb3VydCwgTE1BIChyZXByaW50IGF1dGhvciksIExvcyBBbGFtb3MgTmF0bCBM
YWIsIERpdiBUaGVvcmV0LCBMb3MgQWxhbW9zLCBOTSA4NzU0NSBVU0EuJiN4RDtsbWJldHRAbGFu
bC5nb3Y8L2F1dGgtYWRkcmVzcz48dGl0bGVzPjx0aXRsZT5Hcm93dGgsIGlubm92YXRpb24sIHNj
YWxpbmcsIGFuZCB0aGUgcGFjZSBvZiBsaWZlIGluIGNpdGllczwvdGl0bGU+PHNlY29uZGFyeS10
aXRsZT5Qcm9jZWVkaW5ncyBvZiB0aGUgTmF0aW9uYWwgQWNhZGVteSBvZiBTY2llbmNlcyBvZiB0
aGUgVW5pdGVkIFN0YXRlcyBvZiBBbWVyaWNhPC9zZWNvbmRhcnktdGl0bGU+PC90aXRsZXM+PHBl
cmlvZGljYWw+PGZ1bGwtdGl0bGU+UHJvY2VlZGluZ3Mgb2YgdGhlIE5hdGlvbmFsIEFjYWRlbXkg
b2YgU2NpZW5jZXMgb2YgdGhlIFVuaXRlZCBTdGF0ZXMgb2YgQW1lcmljYTwvZnVsbC10aXRsZT48
YWJici0xPlByb2MuIE5hdGwuIEFjYWQuIFNjaS4gVS4gUy4gQS48L2FiYnItMT48L3BlcmlvZGlj
YWw+PHBhZ2VzPjczMDEtNzMwNjwvcGFnZXM+PHZvbHVtZT4xMDQ8L3ZvbHVtZT48bnVtYmVyPjE3
PC9udW1iZXI+PGtleXdvcmRzPjxrZXl3b3JkPnBvcHVsYXRpb248L2tleXdvcmQ+PGtleXdvcmQ+
c3VzdGFpbmFiaWxpdHk8L2tleXdvcmQ+PGtleXdvcmQ+dXJiYW4gc3R1ZGllczwva2V5d29yZD48
a2V5d29yZD5pbmNyZWFzaW5nIHJldHVybnM8L2tleXdvcmQ+PGtleXdvcmQ+ZWNvbm9taWNzPC9r
ZXl3b3JkPjxrZXl3b3JkPm9mIHNjYWxlPC9rZXl3b3JkPjxrZXl3b3JkPnN1c3RhaW5hYmlsaXR5
IHRyYW5zaXRpb248L2tleXdvcmQ+PGtleXdvcmQ+aW5jcmVhc2luZyByZXR1cm5zPC9rZXl3b3Jk
PjxrZXl3b3JkPnBvcHVsYXRpb24tZ3Jvd3RoPC9rZXl3b3JkPjxrZXl3b3JkPmdlbmVyYWwtbW9k
ZWw8L2tleXdvcmQ+PGtleXdvcmQ+dXJiYW5pemF0aW9uPC9rZXl3b3JkPjxrZXl3b3JkPmVudmly
b25tZW50PC9rZXl3b3JkPjxrZXl3b3JkPnNjaWVuY2U8L2tleXdvcmQ+PGtleXdvcmQ+Y2xpbWF0
ZTwva2V5d29yZD48a2V5d29yZD50cmVuZHM8L2tleXdvcmQ+PGtleXdvcmQ+c2l6ZTwva2V5d29y
ZD48L2tleXdvcmRzPjxkYXRlcz48eWVhcj4yMDA3PC95ZWFyPjxwdWItZGF0ZXM+PGRhdGU+QXBy
PC9kYXRlPjwvcHViLWRhdGVzPjwvZGF0ZXM+PGlzYm4+MDAyNy04NDI0PC9pc2JuPjxhY2Nlc3Np
b24tbnVtPldPUzowMDAyNDYwMjQ3MDAwNzQ8L2FjY2Vzc2lvbi1udW0+PHdvcmstdHlwZT5BcnRp
Y2xlPC93b3JrLXR5cGU+PHVybHM+PHJlbGF0ZWQtdXJscz48dXJsPiZsdDtHbyB0byBJU0kmZ3Q7
Oi8vV09TOjAwMDI0NjAyNDcwMDA3NDwvdXJsPjwvcmVsYXRlZC11cmxzPjwvdXJscz48ZWxlY3Ry
b25pYy1yZXNvdXJjZS1udW0+MTAuMTA3My9wbmFzLjA2MTAxNzIxMDQ8L2VsZWN0cm9uaWMtcmVz
b3VyY2UtbnVtPjxsYW5ndWFnZT5FbmdsaXNoPC9sYW5ndWFnZT48L3JlY29yZD48L0NpdGU+PC9F
bmROb3RlPgB=
</w:fldData>
        </w:fldChar>
      </w:r>
      <w:r w:rsidR="00ED6F76" w:rsidRPr="00ED6F76">
        <w:instrText xml:space="preserve"> ADDIN EN.CITE.DATA </w:instrText>
      </w:r>
      <w:r w:rsidR="00ED6F76" w:rsidRPr="00ED6F76">
        <w:fldChar w:fldCharType="end"/>
      </w:r>
      <w:r w:rsidR="008E4016" w:rsidRPr="00ED6F76">
        <w:fldChar w:fldCharType="separate"/>
      </w:r>
      <w:r w:rsidR="007919C3">
        <w:fldChar w:fldCharType="begin"/>
      </w:r>
      <w:r w:rsidR="007919C3">
        <w:instrText xml:space="preserve"> HYPERLINK \l "_ENREF_35" \o "Bettencourt, 2007 #1238" </w:instrText>
      </w:r>
      <w:r w:rsidR="007919C3">
        <w:fldChar w:fldCharType="separate"/>
      </w:r>
      <w:r w:rsidR="00242F5A" w:rsidRPr="00ED6F76">
        <w:t>Bettencourt, Lobo, Helbing, Kuhnert and West [35</w:t>
      </w:r>
      <w:r w:rsidR="007919C3">
        <w:fldChar w:fldCharType="end"/>
      </w:r>
      <w:r w:rsidR="00ED6F76" w:rsidRPr="00ED6F76">
        <w:t>]</w:t>
      </w:r>
      <w:r w:rsidR="008E4016" w:rsidRPr="00ED6F76">
        <w:fldChar w:fldCharType="end"/>
      </w:r>
      <w:r w:rsidR="008E4016" w:rsidRPr="00ED6F76">
        <w:t xml:space="preserve">. </w:t>
      </w:r>
      <w:r w:rsidR="00D129B1" w:rsidRPr="00ED6F76">
        <w:t xml:space="preserve">The chapters and models in </w:t>
      </w:r>
      <w:r w:rsidR="008E4016" w:rsidRPr="00ED6F76">
        <w:fldChar w:fldCharType="begin"/>
      </w:r>
      <w:r w:rsidR="00ED6F76" w:rsidRPr="00ED6F76">
        <w:instrText xml:space="preserve"> ADDIN EN.CITE &lt;EndNote&gt;&lt;Cite AuthorYear="1"&gt;&lt;Author&gt;Lane&lt;/Author&gt;&lt;Year&gt;2009&lt;/Year&gt;&lt;RecNum&gt;1700&lt;/RecNum&gt;&lt;DisplayText&gt;Lane [18]&lt;/DisplayText&gt;&lt;record&gt;&lt;rec-number&gt;1700&lt;/rec-number&gt;&lt;foreign-keys&gt;&lt;key app="EN" db-id="wszrd5t5xp50wke0xaq5d5d0drvrrrsdswrz"&gt;1700&lt;/key&gt;&lt;/foreign-keys&gt;&lt;ref-type name="Book"&gt;6&lt;/ref-type&gt;&lt;contributors&gt;&lt;authors&gt;&lt;author&gt;Lane, David A.&lt;/author&gt;&lt;/authors&gt;&lt;/contributors&gt;&lt;titles&gt;&lt;title&gt;Complexity perspectives in innovation and social change&lt;/title&gt;&lt;/titles&gt;&lt;pages&gt;ix, 492 p.&lt;/pages&gt;&lt;keywords&gt;&lt;keyword&gt;Technological innovations.&lt;/keyword&gt;&lt;keyword&gt;Social change.&lt;/keyword&gt;&lt;keyword&gt;Emergence (Philosophy)&lt;/keyword&gt;&lt;keyword&gt;Complexity (Philosophy)&lt;/keyword&gt;&lt;/keywords&gt;&lt;dates&gt;&lt;year&gt;2009&lt;/year&gt;&lt;/dates&gt;&lt;pub-location&gt;Dordrecht&lt;/pub-location&gt;&lt;publisher&gt;Springer&lt;/publisher&gt;&lt;isbn&gt;9781402096624 (hbk.) : No price&amp;#xD;1402096623 (hbk.) : No price&amp;#xD;9781402096631 (e-book) : No price&lt;/isbn&gt;&lt;call-num&gt;303.483 22&amp;#xD;British Library DSC 5746.545000 v. 7&amp;#xD;British Library HMNTS YC.2012.a.15051&lt;/call-num&gt;&lt;urls&gt;&lt;/urls&gt;&lt;/record&gt;&lt;/Cite&gt;&lt;/EndNote&gt;</w:instrText>
      </w:r>
      <w:r w:rsidR="008E4016" w:rsidRPr="00ED6F76">
        <w:fldChar w:fldCharType="separate"/>
      </w:r>
      <w:r w:rsidR="007919C3">
        <w:fldChar w:fldCharType="begin"/>
      </w:r>
      <w:r w:rsidR="007919C3">
        <w:instrText xml:space="preserve"> HYPERLINK \l "_ENREF_18" \o "Lane, 2009 #1700" </w:instrText>
      </w:r>
      <w:r w:rsidR="007919C3">
        <w:fldChar w:fldCharType="separate"/>
      </w:r>
      <w:r w:rsidR="00242F5A" w:rsidRPr="00ED6F76">
        <w:t>Lane [18</w:t>
      </w:r>
      <w:r w:rsidR="007919C3">
        <w:fldChar w:fldCharType="end"/>
      </w:r>
      <w:r w:rsidR="00ED6F76" w:rsidRPr="00ED6F76">
        <w:t>]</w:t>
      </w:r>
      <w:r w:rsidR="008E4016" w:rsidRPr="00ED6F76">
        <w:fldChar w:fldCharType="end"/>
      </w:r>
      <w:r w:rsidR="008E4016" w:rsidRPr="00ED6F76">
        <w:t xml:space="preserve"> </w:t>
      </w:r>
      <w:r w:rsidR="00D129B1" w:rsidRPr="00ED6F76">
        <w:t>repr</w:t>
      </w:r>
      <w:r w:rsidR="00D129B1" w:rsidRPr="00ED6F76">
        <w:t>e</w:t>
      </w:r>
      <w:r w:rsidR="00D129B1" w:rsidRPr="00ED6F76">
        <w:t>sent</w:t>
      </w:r>
      <w:r w:rsidR="008E4016" w:rsidRPr="00ED6F76">
        <w:t xml:space="preserve"> a first step towards meeting this </w:t>
      </w:r>
      <w:r w:rsidR="004018DE" w:rsidRPr="00ED6F76">
        <w:t>latter end</w:t>
      </w:r>
      <w:r w:rsidR="008E4016" w:rsidRPr="00ED6F76">
        <w:t>.</w:t>
      </w:r>
    </w:p>
    <w:p w:rsidR="00477B84" w:rsidRPr="00ED6F76" w:rsidRDefault="00477B84" w:rsidP="001459A4">
      <w:pPr>
        <w:rPr>
          <w:lang w:val="en-GB"/>
        </w:rPr>
      </w:pPr>
    </w:p>
    <w:p w:rsidR="00B9075C" w:rsidRPr="00ED6F76" w:rsidRDefault="00477B84" w:rsidP="00B214A4">
      <w:pPr>
        <w:rPr>
          <w:lang w:val="en-GB"/>
        </w:rPr>
      </w:pPr>
      <w:r w:rsidRPr="00ED6F76">
        <w:rPr>
          <w:lang w:val="en-GB"/>
        </w:rPr>
        <w:t>Empirical studies should also inform the inputs and design of these models. For examples, fitness landscapes, the artificial chemistry of rules in the hypercycles mo</w:t>
      </w:r>
      <w:r w:rsidRPr="00ED6F76">
        <w:rPr>
          <w:lang w:val="en-GB"/>
        </w:rPr>
        <w:t>d</w:t>
      </w:r>
      <w:r w:rsidRPr="00ED6F76">
        <w:rPr>
          <w:lang w:val="en-GB"/>
        </w:rPr>
        <w:t xml:space="preserve">el, and the initial firm networks in L&amp;F and the hypercycles models play important roles in the models’ behaviour, but abstract or arbitrary choices are currently used for these inputs. </w:t>
      </w:r>
      <w:r w:rsidR="007324C2" w:rsidRPr="00ED6F76">
        <w:rPr>
          <w:lang w:val="en-GB"/>
        </w:rPr>
        <w:t xml:space="preserve">Some of </w:t>
      </w:r>
      <w:r w:rsidR="004018DE" w:rsidRPr="00ED6F76">
        <w:rPr>
          <w:lang w:val="en-GB"/>
        </w:rPr>
        <w:t>the</w:t>
      </w:r>
      <w:r w:rsidR="007324C2" w:rsidRPr="00ED6F76">
        <w:rPr>
          <w:lang w:val="en-GB"/>
        </w:rPr>
        <w:t xml:space="preserve"> models made a distinction between incremental and radical innovation processes, </w:t>
      </w:r>
      <w:r w:rsidR="004018DE" w:rsidRPr="00ED6F76">
        <w:rPr>
          <w:lang w:val="en-GB"/>
        </w:rPr>
        <w:t xml:space="preserve">as is common in innovation literature, </w:t>
      </w:r>
      <w:r w:rsidR="007324C2" w:rsidRPr="00ED6F76">
        <w:rPr>
          <w:lang w:val="en-GB"/>
        </w:rPr>
        <w:t>but the further identific</w:t>
      </w:r>
      <w:r w:rsidR="007324C2" w:rsidRPr="00ED6F76">
        <w:rPr>
          <w:lang w:val="en-GB"/>
        </w:rPr>
        <w:t>a</w:t>
      </w:r>
      <w:r w:rsidR="007324C2" w:rsidRPr="00ED6F76">
        <w:rPr>
          <w:lang w:val="en-GB"/>
        </w:rPr>
        <w:t xml:space="preserve">tion of modular and architectural innovations </w:t>
      </w:r>
      <w:r w:rsidR="007324C2" w:rsidRPr="00ED6F76">
        <w:rPr>
          <w:lang w:val="en-GB"/>
        </w:rPr>
        <w:fldChar w:fldCharType="begin"/>
      </w:r>
      <w:r w:rsidR="00ED6F76" w:rsidRPr="00ED6F76">
        <w:rPr>
          <w:lang w:val="en-GB"/>
        </w:rPr>
        <w:instrText xml:space="preserve"> ADDIN EN.CITE &lt;EndNote&gt;&lt;Cite&gt;&lt;Author&gt;Henderson&lt;/Author&gt;&lt;Year&gt;1990&lt;/Year&gt;&lt;RecNum&gt;1163&lt;/RecNum&gt;&lt;DisplayText&gt;[17]&lt;/DisplayText&gt;&lt;record&gt;&lt;rec-number&gt;1163&lt;/rec-number&gt;&lt;foreign-keys&gt;&lt;key app="EN" db-id="wszrd5t5xp50wke0xaq5d5d0drvrrrsdswrz"&gt;1163&lt;/key&gt;&lt;/foreign-keys&gt;&lt;ref-type name="Journal Article"&gt;17&lt;/ref-type&gt;&lt;contributors&gt;&lt;authors&gt;&lt;author&gt;Henderson, Rebecca M.&lt;/author&gt;&lt;author&gt;Clark, Kim B.&lt;/author&gt;&lt;/authors&gt;&lt;/contributors&gt;&lt;titles&gt;&lt;title&gt;Architectural Innovation: The Reconfiguration of Existing Product Technologies and the Failure of Established Firms&lt;/title&gt;&lt;secondary-title&gt;Administrative Science Quarterly&lt;/secondary-title&gt;&lt;/titles&gt;&lt;periodical&gt;&lt;full-title&gt;Administrative Science Quarterly&lt;/full-title&gt;&lt;abbr-1&gt;Adm. Sci. Q.&lt;/abbr-1&gt;&lt;/periodical&gt;&lt;pages&gt;9-30&lt;/pages&gt;&lt;volume&gt;35&lt;/volume&gt;&lt;number&gt;1&lt;/number&gt;&lt;keywords&gt;&lt;keyword&gt;TECHNOLOGICAL innovations&lt;/keyword&gt;&lt;keyword&gt;INDUSTRIAL equipment&lt;/keyword&gt;&lt;keyword&gt;SEMICONDUCTOR industry&lt;/keyword&gt;&lt;keyword&gt;PRODUCT management&lt;/keyword&gt;&lt;keyword&gt;ARCHITECTURAL designs&lt;/keyword&gt;&lt;keyword&gt;SEMICONDUCTORS -- Design &amp;amp; construction&lt;/keyword&gt;&lt;keyword&gt;DESIGN &amp;amp; construction&lt;/keyword&gt;&lt;/keywords&gt;&lt;dates&gt;&lt;year&gt;1990&lt;/year&gt;&lt;/dates&gt;&lt;publisher&gt;Administrative Science Quarterly&lt;/publisher&gt;&lt;isbn&gt;00018392&lt;/isbn&gt;&lt;accession-num&gt;9603111651&lt;/accession-num&gt;&lt;work-type&gt;Article&lt;/work-type&gt;&lt;urls&gt;&lt;related-urls&gt;&lt;url&gt;http://search.ebscohost.com/login.aspx?direct=true&amp;amp;db=bth&amp;amp;AN=9603111651&amp;amp;site=ehost-live&lt;/url&gt;&lt;/related-urls&gt;&lt;/urls&gt;&lt;remote-database-name&gt;bth&lt;/remote-database-name&gt;&lt;remote-database-provider&gt;EBSCOhost&lt;/remote-database-provider&gt;&lt;/record&gt;&lt;/Cite&gt;&lt;/EndNote&gt;</w:instrText>
      </w:r>
      <w:r w:rsidR="007324C2" w:rsidRPr="00ED6F76">
        <w:rPr>
          <w:lang w:val="en-GB"/>
        </w:rPr>
        <w:fldChar w:fldCharType="separate"/>
      </w:r>
      <w:r w:rsidR="00ED6F76" w:rsidRPr="00ED6F76">
        <w:rPr>
          <w:lang w:val="en-GB"/>
        </w:rPr>
        <w:t>[</w:t>
      </w:r>
      <w:hyperlink w:anchor="_ENREF_17" w:tooltip="Henderson, 1990 #1163" w:history="1">
        <w:r w:rsidR="00242F5A" w:rsidRPr="00ED6F76">
          <w:rPr>
            <w:lang w:val="en-GB"/>
          </w:rPr>
          <w:t>17</w:t>
        </w:r>
      </w:hyperlink>
      <w:r w:rsidR="00ED6F76" w:rsidRPr="00ED6F76">
        <w:rPr>
          <w:lang w:val="en-GB"/>
        </w:rPr>
        <w:t>]</w:t>
      </w:r>
      <w:r w:rsidR="007324C2" w:rsidRPr="00ED6F76">
        <w:rPr>
          <w:lang w:val="en-GB"/>
        </w:rPr>
        <w:fldChar w:fldCharType="end"/>
      </w:r>
      <w:r w:rsidR="007324C2" w:rsidRPr="00ED6F76">
        <w:rPr>
          <w:lang w:val="en-GB"/>
        </w:rPr>
        <w:t xml:space="preserve"> was missing. </w:t>
      </w:r>
      <w:r w:rsidR="004018DE" w:rsidRPr="00ED6F76">
        <w:rPr>
          <w:lang w:val="en-GB"/>
        </w:rPr>
        <w:t>This will require some thought as to how technology spaces and fitness landscapes should be stru</w:t>
      </w:r>
      <w:r w:rsidR="004018DE" w:rsidRPr="00ED6F76">
        <w:rPr>
          <w:lang w:val="en-GB"/>
        </w:rPr>
        <w:t>c</w:t>
      </w:r>
      <w:r w:rsidR="004018DE" w:rsidRPr="00ED6F76">
        <w:rPr>
          <w:lang w:val="en-GB"/>
        </w:rPr>
        <w:t xml:space="preserve">tured. </w:t>
      </w:r>
      <w:r w:rsidRPr="00ED6F76">
        <w:rPr>
          <w:lang w:val="en-GB"/>
        </w:rPr>
        <w:t>In addition, agent learning behaviour and market mechanisms could also be grounded in real-world cases.</w:t>
      </w:r>
    </w:p>
    <w:p w:rsidR="00477B84" w:rsidRPr="00ED6F76" w:rsidRDefault="00477B84" w:rsidP="00B214A4">
      <w:pPr>
        <w:rPr>
          <w:lang w:val="en-GB"/>
        </w:rPr>
      </w:pPr>
    </w:p>
    <w:p w:rsidR="00F459B8" w:rsidRPr="00ED6F76" w:rsidRDefault="00D129B1" w:rsidP="00B214A4">
      <w:pPr>
        <w:rPr>
          <w:lang w:val="en-GB"/>
        </w:rPr>
      </w:pPr>
      <w:r w:rsidRPr="00ED6F76">
        <w:rPr>
          <w:lang w:val="en-GB"/>
        </w:rPr>
        <w:t xml:space="preserve">None of the models translated their outputs into </w:t>
      </w:r>
      <w:r w:rsidR="004018DE" w:rsidRPr="00ED6F76">
        <w:rPr>
          <w:lang w:val="en-GB"/>
        </w:rPr>
        <w:t xml:space="preserve">familiar </w:t>
      </w:r>
      <w:r w:rsidRPr="00ED6F76">
        <w:rPr>
          <w:lang w:val="en-GB"/>
        </w:rPr>
        <w:t>economic terms</w:t>
      </w:r>
      <w:r w:rsidR="004018DE" w:rsidRPr="00ED6F76">
        <w:rPr>
          <w:lang w:val="en-GB"/>
        </w:rPr>
        <w:t xml:space="preserve"> beyond </w:t>
      </w:r>
      <w:r w:rsidRPr="00ED6F76">
        <w:rPr>
          <w:lang w:val="en-GB"/>
        </w:rPr>
        <w:t xml:space="preserve">the SKIN </w:t>
      </w:r>
      <w:r w:rsidR="004018DE" w:rsidRPr="00ED6F76">
        <w:rPr>
          <w:lang w:val="en-GB"/>
        </w:rPr>
        <w:t xml:space="preserve">model’s use of </w:t>
      </w:r>
      <w:r w:rsidRPr="00ED6F76">
        <w:rPr>
          <w:lang w:val="en-GB"/>
        </w:rPr>
        <w:t xml:space="preserve">market pricing. </w:t>
      </w:r>
      <w:r w:rsidR="003C6297" w:rsidRPr="00ED6F76">
        <w:rPr>
          <w:lang w:val="en-GB"/>
        </w:rPr>
        <w:t>To provide insights into the role played by innovation in a whole economy</w:t>
      </w:r>
      <w:r w:rsidRPr="00ED6F76">
        <w:rPr>
          <w:lang w:val="en-GB"/>
        </w:rPr>
        <w:t xml:space="preserve"> </w:t>
      </w:r>
      <w:r w:rsidR="004018DE" w:rsidRPr="00ED6F76">
        <w:rPr>
          <w:lang w:val="en-GB"/>
        </w:rPr>
        <w:t>or</w:t>
      </w:r>
      <w:r w:rsidRPr="00ED6F76">
        <w:rPr>
          <w:lang w:val="en-GB"/>
        </w:rPr>
        <w:t xml:space="preserve"> society</w:t>
      </w:r>
      <w:r w:rsidR="003C6297" w:rsidRPr="00ED6F76">
        <w:rPr>
          <w:lang w:val="en-GB"/>
        </w:rPr>
        <w:t xml:space="preserve">, the models surveyed here </w:t>
      </w:r>
      <w:r w:rsidR="00A57662" w:rsidRPr="00ED6F76">
        <w:rPr>
          <w:lang w:val="en-GB"/>
        </w:rPr>
        <w:t>need more co</w:t>
      </w:r>
      <w:r w:rsidR="00A57662" w:rsidRPr="00ED6F76">
        <w:rPr>
          <w:lang w:val="en-GB"/>
        </w:rPr>
        <w:t>n</w:t>
      </w:r>
      <w:r w:rsidR="00A57662" w:rsidRPr="00ED6F76">
        <w:rPr>
          <w:lang w:val="en-GB"/>
        </w:rPr>
        <w:t>nection</w:t>
      </w:r>
      <w:r w:rsidR="003C6297" w:rsidRPr="00ED6F76">
        <w:rPr>
          <w:lang w:val="en-GB"/>
        </w:rPr>
        <w:t xml:space="preserve"> between the results of innovation</w:t>
      </w:r>
      <w:r w:rsidR="00F459B8" w:rsidRPr="00ED6F76">
        <w:rPr>
          <w:lang w:val="en-GB"/>
        </w:rPr>
        <w:t xml:space="preserve"> on the one hand, and the future ability</w:t>
      </w:r>
      <w:r w:rsidR="003C6297" w:rsidRPr="00ED6F76">
        <w:rPr>
          <w:lang w:val="en-GB"/>
        </w:rPr>
        <w:t xml:space="preserve"> </w:t>
      </w:r>
      <w:r w:rsidR="00F459B8" w:rsidRPr="00ED6F76">
        <w:rPr>
          <w:lang w:val="en-GB"/>
        </w:rPr>
        <w:t xml:space="preserve">of agents to innovate on the other. Knowledge and technologies </w:t>
      </w:r>
      <w:r w:rsidR="00A57662" w:rsidRPr="00ED6F76">
        <w:rPr>
          <w:lang w:val="en-GB"/>
        </w:rPr>
        <w:t xml:space="preserve">serve </w:t>
      </w:r>
      <w:r w:rsidR="00F459B8" w:rsidRPr="00ED6F76">
        <w:rPr>
          <w:lang w:val="en-GB"/>
        </w:rPr>
        <w:t xml:space="preserve">purposes, while both human agents and firms have needs. Failure to meet </w:t>
      </w:r>
      <w:r w:rsidRPr="00ED6F76">
        <w:rPr>
          <w:lang w:val="en-GB"/>
        </w:rPr>
        <w:t xml:space="preserve">their </w:t>
      </w:r>
      <w:r w:rsidR="00F459B8" w:rsidRPr="00ED6F76">
        <w:rPr>
          <w:lang w:val="en-GB"/>
        </w:rPr>
        <w:t xml:space="preserve">basic needs </w:t>
      </w:r>
      <w:r w:rsidRPr="00ED6F76">
        <w:rPr>
          <w:lang w:val="en-GB"/>
        </w:rPr>
        <w:t xml:space="preserve">(food, capital) </w:t>
      </w:r>
      <w:r w:rsidR="00F459B8" w:rsidRPr="00ED6F76">
        <w:rPr>
          <w:lang w:val="en-GB"/>
        </w:rPr>
        <w:t>will make it harder to continue to engage in practices such as experiment</w:t>
      </w:r>
      <w:r w:rsidR="00F459B8" w:rsidRPr="00ED6F76">
        <w:rPr>
          <w:lang w:val="en-GB"/>
        </w:rPr>
        <w:t>a</w:t>
      </w:r>
      <w:r w:rsidR="00F459B8" w:rsidRPr="00ED6F76">
        <w:rPr>
          <w:lang w:val="en-GB"/>
        </w:rPr>
        <w:t>tion, learning from others and trading, thus slowing down the rate at which innov</w:t>
      </w:r>
      <w:r w:rsidR="00F459B8" w:rsidRPr="00ED6F76">
        <w:rPr>
          <w:lang w:val="en-GB"/>
        </w:rPr>
        <w:t>a</w:t>
      </w:r>
      <w:r w:rsidR="00F459B8" w:rsidRPr="00ED6F76">
        <w:rPr>
          <w:lang w:val="en-GB"/>
        </w:rPr>
        <w:t xml:space="preserve">tions are generated and diffuse. So far, innovation models have omitted the needs of their human components. </w:t>
      </w:r>
    </w:p>
    <w:p w:rsidR="00F459B8" w:rsidRPr="00ED6F76" w:rsidRDefault="00F459B8" w:rsidP="00B214A4">
      <w:pPr>
        <w:rPr>
          <w:lang w:val="en-GB"/>
        </w:rPr>
      </w:pPr>
    </w:p>
    <w:p w:rsidR="00632192" w:rsidRPr="00ED6F76" w:rsidRDefault="00A57662" w:rsidP="00B214A4">
      <w:pPr>
        <w:rPr>
          <w:lang w:val="en-GB"/>
        </w:rPr>
      </w:pPr>
      <w:r w:rsidRPr="00ED6F76">
        <w:rPr>
          <w:lang w:val="en-GB"/>
        </w:rPr>
        <w:t xml:space="preserve">A </w:t>
      </w:r>
      <w:r w:rsidR="00637140" w:rsidRPr="00ED6F76">
        <w:rPr>
          <w:lang w:val="en-GB"/>
        </w:rPr>
        <w:t xml:space="preserve">key feature of technologies </w:t>
      </w:r>
      <w:r w:rsidRPr="00ED6F76">
        <w:rPr>
          <w:lang w:val="en-GB"/>
        </w:rPr>
        <w:t xml:space="preserve">and practices </w:t>
      </w:r>
      <w:r w:rsidR="00637140" w:rsidRPr="00ED6F76">
        <w:rPr>
          <w:lang w:val="en-GB"/>
        </w:rPr>
        <w:t xml:space="preserve">is their ability to support more than one attribution of functionality. Technologies </w:t>
      </w:r>
      <w:r w:rsidRPr="00ED6F76">
        <w:rPr>
          <w:lang w:val="en-GB"/>
        </w:rPr>
        <w:t xml:space="preserve">and routines </w:t>
      </w:r>
      <w:r w:rsidR="00637140" w:rsidRPr="00ED6F76">
        <w:rPr>
          <w:lang w:val="en-GB"/>
        </w:rPr>
        <w:t xml:space="preserve">developed for one purpose may be reinterpreted </w:t>
      </w:r>
      <w:r w:rsidR="00932318" w:rsidRPr="00ED6F76">
        <w:rPr>
          <w:lang w:val="en-GB"/>
        </w:rPr>
        <w:t xml:space="preserve">and developed to serve a new purpose, </w:t>
      </w:r>
      <w:r w:rsidRPr="00ED6F76">
        <w:rPr>
          <w:lang w:val="en-GB"/>
        </w:rPr>
        <w:t xml:space="preserve">one </w:t>
      </w:r>
      <w:r w:rsidR="00932318" w:rsidRPr="00ED6F76">
        <w:rPr>
          <w:lang w:val="en-GB"/>
        </w:rPr>
        <w:t>not foreseen during earlier development and present seemingly only by accident</w:t>
      </w:r>
      <w:r w:rsidRPr="00ED6F76">
        <w:rPr>
          <w:lang w:val="en-GB"/>
        </w:rPr>
        <w:t>.</w:t>
      </w:r>
      <w:r w:rsidR="00932318" w:rsidRPr="00ED6F76">
        <w:rPr>
          <w:lang w:val="en-GB"/>
        </w:rPr>
        <w:t xml:space="preserve"> </w:t>
      </w:r>
      <w:r w:rsidRPr="00ED6F76">
        <w:rPr>
          <w:lang w:val="en-GB"/>
        </w:rPr>
        <w:t xml:space="preserve">This is the </w:t>
      </w:r>
      <w:r w:rsidR="00932318" w:rsidRPr="00ED6F76">
        <w:rPr>
          <w:lang w:val="en-GB"/>
        </w:rPr>
        <w:t xml:space="preserve">process known in biology as exaptation. </w:t>
      </w:r>
      <w:r w:rsidR="00932318" w:rsidRPr="00ED6F76">
        <w:rPr>
          <w:lang w:val="en-GB"/>
        </w:rPr>
        <w:fldChar w:fldCharType="begin"/>
      </w:r>
      <w:r w:rsidR="00ED6F76" w:rsidRPr="00ED6F76">
        <w:rPr>
          <w:lang w:val="en-GB"/>
        </w:rPr>
        <w:instrText xml:space="preserve"> ADDIN EN.CITE &lt;EndNote&gt;&lt;Cite AuthorYear="1"&gt;&lt;Author&gt;Villani&lt;/Author&gt;&lt;Year&gt;2007&lt;/Year&gt;&lt;RecNum&gt;1349&lt;/RecNum&gt;&lt;DisplayText&gt;Villani, Bonacini, Ferrari, Serra and Lane [36]&lt;/DisplayText&gt;&lt;record&gt;&lt;rec-number&gt;1349&lt;/rec-number&gt;&lt;foreign-keys&gt;&lt;key app="EN" db-id="wszrd5t5xp50wke0xaq5d5d0drvrrrsdswrz"&gt;1349&lt;/key&gt;&lt;/foreign-keys&gt;&lt;ref-type name="Journal Article"&gt;17&lt;/ref-type&gt;&lt;contributors&gt;&lt;authors&gt;&lt;author&gt;Villani, Marco&lt;/author&gt;&lt;author&gt;Bonacini, Stefano&lt;/author&gt;&lt;author&gt;Ferrari, Davide&lt;/author&gt;&lt;author&gt;Serra, Roberto&lt;/author&gt;&lt;author&gt;Lane, David&lt;/author&gt;&lt;/authors&gt;&lt;/contributors&gt;&lt;titles&gt;&lt;title&gt;An agent-based model of exaptive processes&lt;/title&gt;&lt;secondary-title&gt;European Management Review&lt;/secondary-title&gt;&lt;/titles&gt;&lt;periodical&gt;&lt;full-title&gt;European Management Review&lt;/full-title&gt;&lt;/periodical&gt;&lt;pages&gt;141-151&lt;/pages&gt;&lt;volume&gt;4&lt;/volume&gt;&lt;number&gt;3&lt;/number&gt;&lt;keywords&gt;&lt;keyword&gt;innovation&lt;/keyword&gt;&lt;keyword&gt;agent-based model&lt;/keyword&gt;&lt;keyword&gt;exaptation&lt;/keyword&gt;&lt;keyword&gt;cognitive representation&lt;/keyword&gt;&lt;/keywords&gt;&lt;dates&gt;&lt;year&gt;2007&lt;/year&gt;&lt;/dates&gt;&lt;publisher&gt;Blackwell Publishing Ltd&lt;/publisher&gt;&lt;isbn&gt;1740-4762&lt;/isbn&gt;&lt;urls&gt;&lt;related-urls&gt;&lt;url&gt;http://dx.doi.org/10.1057/palgrave.emr.1500085&lt;/url&gt;&lt;/related-urls&gt;&lt;/urls&gt;&lt;electronic-resource-num&gt;10.1057/palgrave.emr.1500085&lt;/electronic-resource-num&gt;&lt;/record&gt;&lt;/Cite&gt;&lt;/EndNote&gt;</w:instrText>
      </w:r>
      <w:r w:rsidR="00932318" w:rsidRPr="00ED6F76">
        <w:rPr>
          <w:lang w:val="en-GB"/>
        </w:rPr>
        <w:fldChar w:fldCharType="separate"/>
      </w:r>
      <w:hyperlink w:anchor="_ENREF_36" w:tooltip="Villani, 2007 #1349" w:history="1">
        <w:r w:rsidR="00242F5A" w:rsidRPr="00ED6F76">
          <w:rPr>
            <w:lang w:val="en-GB"/>
          </w:rPr>
          <w:t>Villani, Bonacini, Ferrari, Serra and Lane [36</w:t>
        </w:r>
      </w:hyperlink>
      <w:r w:rsidR="00ED6F76" w:rsidRPr="00ED6F76">
        <w:rPr>
          <w:lang w:val="en-GB"/>
        </w:rPr>
        <w:t>]</w:t>
      </w:r>
      <w:r w:rsidR="00932318" w:rsidRPr="00ED6F76">
        <w:rPr>
          <w:lang w:val="en-GB"/>
        </w:rPr>
        <w:fldChar w:fldCharType="end"/>
      </w:r>
      <w:r w:rsidR="00932318" w:rsidRPr="00ED6F76">
        <w:rPr>
          <w:lang w:val="en-GB"/>
        </w:rPr>
        <w:t xml:space="preserve">  hold </w:t>
      </w:r>
      <w:proofErr w:type="spellStart"/>
      <w:r w:rsidR="00932318" w:rsidRPr="00ED6F76">
        <w:rPr>
          <w:lang w:val="en-GB"/>
        </w:rPr>
        <w:t>exaptive</w:t>
      </w:r>
      <w:proofErr w:type="spellEnd"/>
      <w:r w:rsidR="00932318" w:rsidRPr="00ED6F76">
        <w:rPr>
          <w:lang w:val="en-GB"/>
        </w:rPr>
        <w:t xml:space="preserve"> bootstrapping to be responsible for the continual growth in the number of types of thing, and present a</w:t>
      </w:r>
      <w:r w:rsidRPr="00ED6F76">
        <w:rPr>
          <w:lang w:val="en-GB"/>
        </w:rPr>
        <w:t>n early attempt at a</w:t>
      </w:r>
      <w:r w:rsidR="00932318" w:rsidRPr="00ED6F76">
        <w:rPr>
          <w:lang w:val="en-GB"/>
        </w:rPr>
        <w:t xml:space="preserve"> model in which agents’ cognitive attributions of functionality to artefacts enables the representation of this process. Several of the models surveyed above can simulate an innovation in the function or value of one thing, due to the appearance or disappearance of another, but they do not distinguish these changes in </w:t>
      </w:r>
      <w:r w:rsidRPr="00ED6F76">
        <w:rPr>
          <w:lang w:val="en-GB"/>
        </w:rPr>
        <w:t xml:space="preserve">actual </w:t>
      </w:r>
      <w:r w:rsidR="00932318" w:rsidRPr="00ED6F76">
        <w:rPr>
          <w:lang w:val="en-GB"/>
        </w:rPr>
        <w:t>functionality from changes in agents’ awareness of functiona</w:t>
      </w:r>
      <w:r w:rsidR="00932318" w:rsidRPr="00ED6F76">
        <w:rPr>
          <w:lang w:val="en-GB"/>
        </w:rPr>
        <w:t>l</w:t>
      </w:r>
      <w:r w:rsidR="00932318" w:rsidRPr="00ED6F76">
        <w:rPr>
          <w:lang w:val="en-GB"/>
        </w:rPr>
        <w:t>ity.</w:t>
      </w:r>
      <w:r w:rsidR="00E55E46" w:rsidRPr="00ED6F76">
        <w:rPr>
          <w:lang w:val="en-GB"/>
        </w:rPr>
        <w:t xml:space="preserve"> While the models are good at representing innovation as recombination, they are less clear at representing innovation as reinterpretation.</w:t>
      </w:r>
    </w:p>
    <w:p w:rsidR="007A5447" w:rsidRPr="00ED6F76" w:rsidRDefault="007A5447" w:rsidP="00B214A4">
      <w:pPr>
        <w:rPr>
          <w:lang w:val="en-GB"/>
        </w:rPr>
      </w:pPr>
    </w:p>
    <w:p w:rsidR="00A57662" w:rsidRPr="00ED6F76" w:rsidRDefault="00A57662" w:rsidP="00A57662">
      <w:pPr>
        <w:rPr>
          <w:lang w:val="en-GB"/>
        </w:rPr>
      </w:pPr>
      <w:r w:rsidRPr="00ED6F76">
        <w:rPr>
          <w:lang w:val="en-GB"/>
        </w:rPr>
        <w:t xml:space="preserve">Introducing cognition </w:t>
      </w:r>
      <w:r w:rsidR="003B4DA6" w:rsidRPr="00ED6F76">
        <w:rPr>
          <w:lang w:val="en-GB"/>
        </w:rPr>
        <w:t xml:space="preserve">raises the </w:t>
      </w:r>
      <w:r w:rsidRPr="00ED6F76">
        <w:rPr>
          <w:lang w:val="en-GB"/>
        </w:rPr>
        <w:t xml:space="preserve">roles of imagination, analogy and metaphor in </w:t>
      </w:r>
      <w:r w:rsidR="003B4DA6" w:rsidRPr="00ED6F76">
        <w:rPr>
          <w:lang w:val="en-GB"/>
        </w:rPr>
        <w:t xml:space="preserve">generating </w:t>
      </w:r>
      <w:r w:rsidRPr="00ED6F76">
        <w:rPr>
          <w:lang w:val="en-GB"/>
        </w:rPr>
        <w:t>innovation</w:t>
      </w:r>
      <w:r w:rsidR="003B4DA6" w:rsidRPr="00ED6F76">
        <w:rPr>
          <w:lang w:val="en-GB"/>
        </w:rPr>
        <w:t>s</w:t>
      </w:r>
      <w:r w:rsidRPr="00ED6F76">
        <w:rPr>
          <w:lang w:val="en-GB"/>
        </w:rPr>
        <w:t>. The range of logically possible combinations of all our cu</w:t>
      </w:r>
      <w:r w:rsidRPr="00ED6F76">
        <w:rPr>
          <w:lang w:val="en-GB"/>
        </w:rPr>
        <w:t>r</w:t>
      </w:r>
      <w:r w:rsidRPr="00ED6F76">
        <w:rPr>
          <w:lang w:val="en-GB"/>
        </w:rPr>
        <w:t xml:space="preserve">rent technologies is vast, and most of them seem nonsensical or unviable. We only </w:t>
      </w:r>
      <w:r w:rsidRPr="00ED6F76">
        <w:rPr>
          <w:lang w:val="en-GB"/>
        </w:rPr>
        <w:lastRenderedPageBreak/>
        <w:t xml:space="preserve">have time to try out a tiny fraction of the combinations, so how do we manage to find any useful ones? Models that treat component technologies or beliefs as indivisible base units will lack a basis for their agents to anticipate how well two never-before-combined base technologies are likely to fare when combined for the first time. </w:t>
      </w:r>
      <w:r w:rsidRPr="00ED6F76">
        <w:rPr>
          <w:lang w:val="en-GB"/>
        </w:rPr>
        <w:fldChar w:fldCharType="begin"/>
      </w:r>
      <w:r w:rsidR="00ED6F76" w:rsidRPr="00ED6F76">
        <w:rPr>
          <w:lang w:val="en-GB"/>
        </w:rPr>
        <w:instrText xml:space="preserve"> ADDIN EN.CITE &lt;EndNote&gt;&lt;Cite AuthorYear="1"&gt;&lt;Author&gt;Gavetti&lt;/Author&gt;&lt;Year&gt;2005&lt;/Year&gt;&lt;RecNum&gt;509&lt;/RecNum&gt;&lt;DisplayText&gt;Gavetti, Levinthal and Rivkin [37]&lt;/DisplayText&gt;&lt;record&gt;&lt;rec-number&gt;509&lt;/rec-number&gt;&lt;foreign-keys&gt;&lt;key app="EN" db-id="wszrd5t5xp50wke0xaq5d5d0drvrrrsdswrz"&gt;509&lt;/key&gt;&lt;/foreign-keys&gt;&lt;ref-type name="Journal Article"&gt;17&lt;/ref-type&gt;&lt;contributors&gt;&lt;authors&gt;&lt;author&gt;Gavetti, G.&lt;/author&gt;&lt;author&gt;Levinthal, D. A.&lt;/author&gt;&lt;author&gt;Rivkin, J. W.&lt;/author&gt;&lt;/authors&gt;&lt;/contributors&gt;&lt;auth-address&gt;Univ Penn, Wharton Sch, Philadelphia, PA 19104 USA. Harvard Univ, Sch Business, Boston, MA USA.&amp;#xD;Levinthal, DA (reprint author), Univ Penn, Wharton Sch, 2028 Steinberg Dietrich Hall, Philadelphia, PA 19104 USA.&amp;#xD;levinthal@wharton.upenn.edu&lt;/auth-address&gt;&lt;titles&gt;&lt;title&gt;Strategy making in novel and complex worlds: The power of analogy&lt;/title&gt;&lt;secondary-title&gt;Strategic Management Journal&lt;/secondary-title&gt;&lt;/titles&gt;&lt;periodical&gt;&lt;full-title&gt;Strategic Management Journal&lt;/full-title&gt;&lt;/periodical&gt;&lt;pages&gt;691-712&lt;/pages&gt;&lt;volume&gt;26&lt;/volume&gt;&lt;number&gt;8&lt;/number&gt;&lt;keywords&gt;&lt;keyword&gt;analogy&lt;/keyword&gt;&lt;keyword&gt;cognition&lt;/keyword&gt;&lt;keyword&gt;complex systems&lt;/keyword&gt;&lt;keyword&gt;strategic decision making&lt;/keyword&gt;&lt;keyword&gt;modularity&lt;/keyword&gt;&lt;keyword&gt;rugged landscapes&lt;/keyword&gt;&lt;keyword&gt;search&lt;/keyword&gt;&lt;keyword&gt;imitation&lt;/keyword&gt;&lt;/keywords&gt;&lt;dates&gt;&lt;year&gt;2005&lt;/year&gt;&lt;pub-dates&gt;&lt;date&gt;Aug&lt;/date&gt;&lt;/pub-dates&gt;&lt;/dates&gt;&lt;isbn&gt;0143-2095&lt;/isbn&gt;&lt;accession-num&gt;WOS:000230378000001&lt;/accession-num&gt;&lt;work-type&gt;Article&lt;/work-type&gt;&lt;urls&gt;&lt;related-urls&gt;&lt;url&gt;&amp;lt;Go to ISI&amp;gt;://WOS:000230378000001&lt;/url&gt;&lt;/related-urls&gt;&lt;/urls&gt;&lt;electronic-resource-num&gt;10.1002/smj.475&lt;/electronic-resource-num&gt;&lt;language&gt;English&lt;/language&gt;&lt;/record&gt;&lt;/Cite&gt;&lt;/EndNote&gt;</w:instrText>
      </w:r>
      <w:r w:rsidRPr="00ED6F76">
        <w:rPr>
          <w:lang w:val="en-GB"/>
        </w:rPr>
        <w:fldChar w:fldCharType="separate"/>
      </w:r>
      <w:hyperlink w:anchor="_ENREF_37" w:tooltip="Gavetti, 2005 #509" w:history="1">
        <w:r w:rsidR="00242F5A" w:rsidRPr="00ED6F76">
          <w:rPr>
            <w:lang w:val="en-GB"/>
          </w:rPr>
          <w:t>Gavetti, Levinthal and Rivkin [37</w:t>
        </w:r>
      </w:hyperlink>
      <w:r w:rsidR="00ED6F76" w:rsidRPr="00ED6F76">
        <w:rPr>
          <w:lang w:val="en-GB"/>
        </w:rPr>
        <w:t>]</w:t>
      </w:r>
      <w:r w:rsidRPr="00ED6F76">
        <w:rPr>
          <w:lang w:val="en-GB"/>
        </w:rPr>
        <w:fldChar w:fldCharType="end"/>
      </w:r>
      <w:r w:rsidR="003B4DA6" w:rsidRPr="00ED6F76">
        <w:rPr>
          <w:lang w:val="en-GB"/>
        </w:rPr>
        <w:t xml:space="preserve"> simulate the use of analogical reasoning in gene</w:t>
      </w:r>
      <w:r w:rsidR="003B4DA6" w:rsidRPr="00ED6F76">
        <w:rPr>
          <w:lang w:val="en-GB"/>
        </w:rPr>
        <w:t>r</w:t>
      </w:r>
      <w:r w:rsidR="003B4DA6" w:rsidRPr="00ED6F76">
        <w:rPr>
          <w:lang w:val="en-GB"/>
        </w:rPr>
        <w:t>ating new strategies. Attention to reasoning processes and the circumstances in which they work well will be issues for modellers of other forms of innovation as well.</w:t>
      </w:r>
    </w:p>
    <w:p w:rsidR="00A57662" w:rsidRPr="00ED6F76" w:rsidRDefault="00A57662" w:rsidP="00A57662">
      <w:pPr>
        <w:rPr>
          <w:lang w:val="en-GB"/>
        </w:rPr>
      </w:pPr>
    </w:p>
    <w:p w:rsidR="001716BC" w:rsidRPr="00ED6F76" w:rsidRDefault="001716BC" w:rsidP="00B214A4">
      <w:pPr>
        <w:rPr>
          <w:lang w:val="en-GB"/>
        </w:rPr>
      </w:pPr>
    </w:p>
    <w:p w:rsidR="00242F5A" w:rsidRPr="00242F5A" w:rsidRDefault="00FB5D99" w:rsidP="00242F5A">
      <w:pPr>
        <w:pStyle w:val="referenceitem"/>
        <w:rPr>
          <w:noProof/>
          <w:lang w:val="en-GB"/>
        </w:rPr>
      </w:pPr>
      <w:r w:rsidRPr="00ED6F76">
        <w:rPr>
          <w:lang w:val="en-GB"/>
        </w:rPr>
        <w:fldChar w:fldCharType="begin"/>
      </w:r>
      <w:r w:rsidRPr="00ED6F76">
        <w:rPr>
          <w:lang w:val="en-GB"/>
        </w:rPr>
        <w:instrText xml:space="preserve"> ADDIN EN.REFLIST </w:instrText>
      </w:r>
      <w:r w:rsidRPr="00ED6F76">
        <w:rPr>
          <w:lang w:val="en-GB"/>
        </w:rPr>
        <w:fldChar w:fldCharType="separate"/>
      </w:r>
      <w:bookmarkStart w:id="7" w:name="_ENREF_1"/>
      <w:r w:rsidR="00242F5A" w:rsidRPr="00242F5A">
        <w:rPr>
          <w:noProof/>
          <w:lang w:val="en-GB"/>
        </w:rPr>
        <w:t>Lazer, D., Friedman, A.: The network structure of exploration and exploitation. Adm. Sci. Q. 52,</w:t>
      </w:r>
      <w:r w:rsidR="00242F5A" w:rsidRPr="00242F5A">
        <w:rPr>
          <w:b/>
          <w:noProof/>
          <w:lang w:val="en-GB"/>
        </w:rPr>
        <w:t xml:space="preserve"> </w:t>
      </w:r>
      <w:r w:rsidR="00242F5A" w:rsidRPr="00242F5A">
        <w:rPr>
          <w:noProof/>
          <w:lang w:val="en-GB"/>
        </w:rPr>
        <w:t>667-694 (2007)</w:t>
      </w:r>
      <w:bookmarkEnd w:id="7"/>
    </w:p>
    <w:p w:rsidR="00242F5A" w:rsidRPr="00242F5A" w:rsidRDefault="00242F5A" w:rsidP="00242F5A">
      <w:pPr>
        <w:pStyle w:val="referenceitem"/>
        <w:rPr>
          <w:noProof/>
          <w:lang w:val="en-GB"/>
        </w:rPr>
      </w:pPr>
      <w:bookmarkStart w:id="8" w:name="_ENREF_2"/>
      <w:r w:rsidRPr="00242F5A">
        <w:rPr>
          <w:noProof/>
          <w:lang w:val="en-GB"/>
        </w:rPr>
        <w:t>Silverberg, G., Verspagen, B.: Self-organization of R&amp;D search in complex technology spaces. J Econ Interac Coord 2,</w:t>
      </w:r>
      <w:r w:rsidRPr="00242F5A">
        <w:rPr>
          <w:b/>
          <w:noProof/>
          <w:lang w:val="en-GB"/>
        </w:rPr>
        <w:t xml:space="preserve"> </w:t>
      </w:r>
      <w:r w:rsidRPr="00242F5A">
        <w:rPr>
          <w:noProof/>
          <w:lang w:val="en-GB"/>
        </w:rPr>
        <w:t>195-210 (2007)</w:t>
      </w:r>
      <w:bookmarkEnd w:id="8"/>
    </w:p>
    <w:p w:rsidR="00242F5A" w:rsidRPr="00242F5A" w:rsidRDefault="00242F5A" w:rsidP="00242F5A">
      <w:pPr>
        <w:pStyle w:val="referenceitem"/>
        <w:rPr>
          <w:noProof/>
          <w:lang w:val="en-GB"/>
        </w:rPr>
      </w:pPr>
      <w:bookmarkStart w:id="9" w:name="_ENREF_3"/>
      <w:r w:rsidRPr="00242F5A">
        <w:rPr>
          <w:noProof/>
          <w:lang w:val="en-GB"/>
        </w:rPr>
        <w:t>Silverberg, G., Verspagen, B.: A percolation model of innovation in complex technology spaces. Journal of Economic Dynamics &amp; Control 29,</w:t>
      </w:r>
      <w:r w:rsidRPr="00242F5A">
        <w:rPr>
          <w:b/>
          <w:noProof/>
          <w:lang w:val="en-GB"/>
        </w:rPr>
        <w:t xml:space="preserve"> </w:t>
      </w:r>
      <w:r w:rsidRPr="00242F5A">
        <w:rPr>
          <w:noProof/>
          <w:lang w:val="en-GB"/>
        </w:rPr>
        <w:t>225-244 (2005)</w:t>
      </w:r>
      <w:bookmarkEnd w:id="9"/>
    </w:p>
    <w:p w:rsidR="00242F5A" w:rsidRPr="00242F5A" w:rsidRDefault="00242F5A" w:rsidP="00242F5A">
      <w:pPr>
        <w:pStyle w:val="referenceitem"/>
        <w:rPr>
          <w:noProof/>
          <w:lang w:val="en-GB"/>
        </w:rPr>
      </w:pPr>
      <w:bookmarkStart w:id="10" w:name="_ENREF_4"/>
      <w:r w:rsidRPr="00242F5A">
        <w:rPr>
          <w:noProof/>
          <w:lang w:val="en-GB"/>
        </w:rPr>
        <w:t>Arthur, W.B., Polak, W.: The evolution of technology within a simple computer model. Complexity 11,</w:t>
      </w:r>
      <w:r w:rsidRPr="00242F5A">
        <w:rPr>
          <w:b/>
          <w:noProof/>
          <w:lang w:val="en-GB"/>
        </w:rPr>
        <w:t xml:space="preserve"> </w:t>
      </w:r>
      <w:r w:rsidRPr="00242F5A">
        <w:rPr>
          <w:noProof/>
          <w:lang w:val="en-GB"/>
        </w:rPr>
        <w:t>23-31 (2006)</w:t>
      </w:r>
      <w:bookmarkEnd w:id="10"/>
    </w:p>
    <w:p w:rsidR="00242F5A" w:rsidRPr="00242F5A" w:rsidRDefault="00242F5A" w:rsidP="00242F5A">
      <w:pPr>
        <w:pStyle w:val="referenceitem"/>
        <w:rPr>
          <w:noProof/>
          <w:lang w:val="en-GB"/>
        </w:rPr>
      </w:pPr>
      <w:bookmarkStart w:id="11" w:name="_ENREF_5"/>
      <w:r w:rsidRPr="00242F5A">
        <w:rPr>
          <w:noProof/>
          <w:lang w:val="en-GB"/>
        </w:rPr>
        <w:t>Ahrweiler, P., Pyka, A., Gilbert, N.: Simulating Knowledge Dynamics in Innovation Networks (SKIN). In: Leombruni, R., Richiardi, M. (eds.) Industry and labor dynamics : the agent-based computational economics approach : proceedings of the Wild@ace2003 workshop, Torino, Italy, 3-4 October 2003, pp. 284-296. World Scientific, Singapore ; Hackensackm NJ (2004)</w:t>
      </w:r>
      <w:bookmarkEnd w:id="11"/>
    </w:p>
    <w:p w:rsidR="00242F5A" w:rsidRPr="00242F5A" w:rsidRDefault="00242F5A" w:rsidP="00242F5A">
      <w:pPr>
        <w:pStyle w:val="referenceitem"/>
        <w:rPr>
          <w:noProof/>
          <w:lang w:val="en-GB"/>
        </w:rPr>
      </w:pPr>
      <w:bookmarkStart w:id="12" w:name="_ENREF_6"/>
      <w:r w:rsidRPr="00242F5A">
        <w:rPr>
          <w:noProof/>
          <w:lang w:val="en-GB"/>
        </w:rPr>
        <w:t>Cowan, R., Jonard, N., Zimmermann, J.B.: Bilateral collaboration and the emergence of innovation networks. Management Science 53,</w:t>
      </w:r>
      <w:r w:rsidRPr="00242F5A">
        <w:rPr>
          <w:b/>
          <w:noProof/>
          <w:lang w:val="en-GB"/>
        </w:rPr>
        <w:t xml:space="preserve"> </w:t>
      </w:r>
      <w:r w:rsidRPr="00242F5A">
        <w:rPr>
          <w:noProof/>
          <w:lang w:val="en-GB"/>
        </w:rPr>
        <w:t>1051-1067 (2007)</w:t>
      </w:r>
      <w:bookmarkEnd w:id="12"/>
    </w:p>
    <w:p w:rsidR="00242F5A" w:rsidRPr="00242F5A" w:rsidRDefault="00242F5A" w:rsidP="00242F5A">
      <w:pPr>
        <w:pStyle w:val="referenceitem"/>
        <w:rPr>
          <w:noProof/>
          <w:lang w:val="en-GB"/>
        </w:rPr>
      </w:pPr>
      <w:bookmarkStart w:id="13" w:name="_ENREF_7"/>
      <w:r w:rsidRPr="00242F5A">
        <w:rPr>
          <w:noProof/>
          <w:lang w:val="en-GB"/>
        </w:rPr>
        <w:t>Padgett, J.F., Lee, D., Collier, N.: Economic production as chemistry. Industrial and Corporate Change 12,</w:t>
      </w:r>
      <w:r w:rsidRPr="00242F5A">
        <w:rPr>
          <w:b/>
          <w:noProof/>
          <w:lang w:val="en-GB"/>
        </w:rPr>
        <w:t xml:space="preserve"> </w:t>
      </w:r>
      <w:r w:rsidRPr="00242F5A">
        <w:rPr>
          <w:noProof/>
          <w:lang w:val="en-GB"/>
        </w:rPr>
        <w:t>843-877 (2003)</w:t>
      </w:r>
      <w:bookmarkEnd w:id="13"/>
    </w:p>
    <w:p w:rsidR="00242F5A" w:rsidRPr="00242F5A" w:rsidRDefault="00242F5A" w:rsidP="00242F5A">
      <w:pPr>
        <w:pStyle w:val="referenceitem"/>
        <w:rPr>
          <w:noProof/>
          <w:lang w:val="en-GB"/>
        </w:rPr>
      </w:pPr>
      <w:bookmarkStart w:id="14" w:name="_ENREF_8"/>
      <w:r w:rsidRPr="00242F5A">
        <w:rPr>
          <w:noProof/>
          <w:lang w:val="en-GB"/>
        </w:rPr>
        <w:t>Ahrweiler, P., Gilbert, N.: Caffe Nero: the evaluation of social simulation. Jasss-the Journal of Artificial Societies and Social Simulation 8,</w:t>
      </w:r>
      <w:r w:rsidRPr="00242F5A">
        <w:rPr>
          <w:b/>
          <w:noProof/>
          <w:lang w:val="en-GB"/>
        </w:rPr>
        <w:t xml:space="preserve"> </w:t>
      </w:r>
      <w:r w:rsidRPr="00242F5A">
        <w:rPr>
          <w:noProof/>
          <w:lang w:val="en-GB"/>
        </w:rPr>
        <w:t>(2005)</w:t>
      </w:r>
      <w:bookmarkEnd w:id="14"/>
    </w:p>
    <w:p w:rsidR="00242F5A" w:rsidRPr="00242F5A" w:rsidRDefault="00242F5A" w:rsidP="00242F5A">
      <w:pPr>
        <w:pStyle w:val="referenceitem"/>
        <w:rPr>
          <w:noProof/>
          <w:lang w:val="en-GB"/>
        </w:rPr>
      </w:pPr>
      <w:bookmarkStart w:id="15" w:name="_ENREF_9"/>
      <w:r w:rsidRPr="00242F5A">
        <w:rPr>
          <w:noProof/>
          <w:lang w:val="en-GB"/>
        </w:rPr>
        <w:t>Lienhard, J.H.: How invention begins : echoes of old voices in the rise of new machines. Oxford University Press, New York, N.Y. ; Oxford (2006)</w:t>
      </w:r>
      <w:bookmarkEnd w:id="15"/>
    </w:p>
    <w:p w:rsidR="00242F5A" w:rsidRPr="00242F5A" w:rsidRDefault="00242F5A" w:rsidP="00242F5A">
      <w:pPr>
        <w:pStyle w:val="referenceitem"/>
        <w:rPr>
          <w:noProof/>
          <w:lang w:val="en-GB"/>
        </w:rPr>
      </w:pPr>
      <w:bookmarkStart w:id="16" w:name="_ENREF_10"/>
      <w:r w:rsidRPr="00242F5A">
        <w:rPr>
          <w:noProof/>
          <w:lang w:val="en-GB"/>
        </w:rPr>
        <w:t>Lienhard, J.H.: Some ideas about growth and quality in technology. Technological Forecasting and Social Change 27,</w:t>
      </w:r>
      <w:r w:rsidRPr="00242F5A">
        <w:rPr>
          <w:b/>
          <w:noProof/>
          <w:lang w:val="en-GB"/>
        </w:rPr>
        <w:t xml:space="preserve"> </w:t>
      </w:r>
      <w:r w:rsidRPr="00242F5A">
        <w:rPr>
          <w:noProof/>
          <w:lang w:val="en-GB"/>
        </w:rPr>
        <w:t>265-281 (1985)</w:t>
      </w:r>
      <w:bookmarkEnd w:id="16"/>
    </w:p>
    <w:p w:rsidR="00242F5A" w:rsidRPr="00242F5A" w:rsidRDefault="00242F5A" w:rsidP="00242F5A">
      <w:pPr>
        <w:pStyle w:val="referenceitem"/>
        <w:rPr>
          <w:noProof/>
          <w:lang w:val="en-GB"/>
        </w:rPr>
      </w:pPr>
      <w:bookmarkStart w:id="17" w:name="_ENREF_11"/>
      <w:r w:rsidRPr="00242F5A">
        <w:rPr>
          <w:noProof/>
          <w:lang w:val="en-GB"/>
        </w:rPr>
        <w:t>Beinhocker, E.D.: The origin of wealth : evolution, complexity, and the radical remaking of economics. Random House Business, London (2007)</w:t>
      </w:r>
      <w:bookmarkEnd w:id="17"/>
    </w:p>
    <w:p w:rsidR="00242F5A" w:rsidRPr="00242F5A" w:rsidRDefault="00242F5A" w:rsidP="00242F5A">
      <w:pPr>
        <w:pStyle w:val="referenceitem"/>
        <w:rPr>
          <w:noProof/>
          <w:lang w:val="en-GB"/>
        </w:rPr>
      </w:pPr>
      <w:bookmarkStart w:id="18" w:name="_ENREF_12"/>
      <w:r w:rsidRPr="00242F5A">
        <w:rPr>
          <w:noProof/>
          <w:lang w:val="en-GB"/>
        </w:rPr>
        <w:t>Scherer, F.M.: The size distribution of profits from innovation. Kluwer Academic Publishers, Norwell (2000)</w:t>
      </w:r>
      <w:bookmarkEnd w:id="18"/>
    </w:p>
    <w:p w:rsidR="00242F5A" w:rsidRPr="00242F5A" w:rsidRDefault="00242F5A" w:rsidP="00242F5A">
      <w:pPr>
        <w:pStyle w:val="referenceitem"/>
        <w:rPr>
          <w:noProof/>
          <w:lang w:val="en-GB"/>
        </w:rPr>
      </w:pPr>
      <w:bookmarkStart w:id="19" w:name="_ENREF_13"/>
      <w:r w:rsidRPr="00242F5A">
        <w:rPr>
          <w:noProof/>
          <w:lang w:val="en-GB"/>
        </w:rPr>
        <w:t>Harhoff, D., Narin, F., Scherer, F.M., Vopel, K.: Citation frequency and the value of patented inventions. Review of Economics and Statistics 81,</w:t>
      </w:r>
      <w:r w:rsidRPr="00242F5A">
        <w:rPr>
          <w:b/>
          <w:noProof/>
          <w:lang w:val="en-GB"/>
        </w:rPr>
        <w:t xml:space="preserve"> </w:t>
      </w:r>
      <w:r w:rsidRPr="00242F5A">
        <w:rPr>
          <w:noProof/>
          <w:lang w:val="en-GB"/>
        </w:rPr>
        <w:t>511-515 (1999)</w:t>
      </w:r>
      <w:bookmarkEnd w:id="19"/>
    </w:p>
    <w:p w:rsidR="00242F5A" w:rsidRPr="00242F5A" w:rsidRDefault="00242F5A" w:rsidP="00242F5A">
      <w:pPr>
        <w:pStyle w:val="referenceitem"/>
        <w:rPr>
          <w:noProof/>
          <w:lang w:val="en-GB"/>
        </w:rPr>
      </w:pPr>
      <w:bookmarkStart w:id="20" w:name="_ENREF_14"/>
      <w:r w:rsidRPr="00242F5A">
        <w:rPr>
          <w:noProof/>
          <w:lang w:val="en-GB"/>
        </w:rPr>
        <w:t>Trajtenberg, M.: A penny for your quotes: patent citations and the value of innovations. RAND Journal of Economics 21,</w:t>
      </w:r>
      <w:r w:rsidRPr="00242F5A">
        <w:rPr>
          <w:b/>
          <w:noProof/>
          <w:lang w:val="en-GB"/>
        </w:rPr>
        <w:t xml:space="preserve"> </w:t>
      </w:r>
      <w:r w:rsidRPr="00242F5A">
        <w:rPr>
          <w:noProof/>
          <w:lang w:val="en-GB"/>
        </w:rPr>
        <w:t>172-187 (1990)</w:t>
      </w:r>
      <w:bookmarkEnd w:id="20"/>
    </w:p>
    <w:p w:rsidR="00242F5A" w:rsidRPr="00242F5A" w:rsidRDefault="00242F5A" w:rsidP="00242F5A">
      <w:pPr>
        <w:pStyle w:val="referenceitem"/>
        <w:rPr>
          <w:noProof/>
          <w:lang w:val="en-GB"/>
        </w:rPr>
      </w:pPr>
      <w:bookmarkStart w:id="21" w:name="_ENREF_15"/>
      <w:r w:rsidRPr="00242F5A">
        <w:rPr>
          <w:noProof/>
          <w:lang w:val="en-GB"/>
        </w:rPr>
        <w:t>Schumpeter, J.A.: Capitalism, socialism, and democracy. G. Allen &amp; Unwin ltd, London, (1943)</w:t>
      </w:r>
      <w:bookmarkEnd w:id="21"/>
    </w:p>
    <w:p w:rsidR="00242F5A" w:rsidRPr="00242F5A" w:rsidRDefault="00242F5A" w:rsidP="00242F5A">
      <w:pPr>
        <w:pStyle w:val="referenceitem"/>
        <w:rPr>
          <w:noProof/>
          <w:lang w:val="en-GB"/>
        </w:rPr>
      </w:pPr>
      <w:bookmarkStart w:id="22" w:name="_ENREF_16"/>
      <w:r w:rsidRPr="00242F5A">
        <w:rPr>
          <w:noProof/>
          <w:lang w:val="en-GB"/>
        </w:rPr>
        <w:t>Abernathy, W.J.: The productivity dilemma : roadblock to innovation in the automobile industry. Johns Hopkins University Press, Baltimore ; London (1978)</w:t>
      </w:r>
      <w:bookmarkEnd w:id="22"/>
    </w:p>
    <w:p w:rsidR="00242F5A" w:rsidRPr="00242F5A" w:rsidRDefault="00242F5A" w:rsidP="00242F5A">
      <w:pPr>
        <w:pStyle w:val="referenceitem"/>
        <w:rPr>
          <w:noProof/>
          <w:lang w:val="en-GB"/>
        </w:rPr>
      </w:pPr>
      <w:bookmarkStart w:id="23" w:name="_ENREF_17"/>
      <w:r w:rsidRPr="00242F5A">
        <w:rPr>
          <w:noProof/>
          <w:lang w:val="en-GB"/>
        </w:rPr>
        <w:t>Henderson, R.M., Clark, K.B.: Architectural Innovation: The Reconfiguration of Existing Product Technologies and the Failure of Established Firms. Adm. Sci. Q. 35,</w:t>
      </w:r>
      <w:r w:rsidRPr="00242F5A">
        <w:rPr>
          <w:b/>
          <w:noProof/>
          <w:lang w:val="en-GB"/>
        </w:rPr>
        <w:t xml:space="preserve"> </w:t>
      </w:r>
      <w:r w:rsidRPr="00242F5A">
        <w:rPr>
          <w:noProof/>
          <w:lang w:val="en-GB"/>
        </w:rPr>
        <w:t>9-30 (1990)</w:t>
      </w:r>
      <w:bookmarkEnd w:id="23"/>
    </w:p>
    <w:p w:rsidR="00242F5A" w:rsidRPr="00242F5A" w:rsidRDefault="00242F5A" w:rsidP="00242F5A">
      <w:pPr>
        <w:pStyle w:val="referenceitem"/>
        <w:rPr>
          <w:noProof/>
          <w:lang w:val="en-GB"/>
        </w:rPr>
      </w:pPr>
      <w:bookmarkStart w:id="24" w:name="_ENREF_18"/>
      <w:r w:rsidRPr="00242F5A">
        <w:rPr>
          <w:noProof/>
          <w:lang w:val="en-GB"/>
        </w:rPr>
        <w:t>Lane, D.A.: Complexity perspectives in innovation and social change. Springer, Dordrecht (2009)</w:t>
      </w:r>
      <w:bookmarkEnd w:id="24"/>
    </w:p>
    <w:p w:rsidR="00242F5A" w:rsidRPr="00242F5A" w:rsidRDefault="00242F5A" w:rsidP="00242F5A">
      <w:pPr>
        <w:pStyle w:val="referenceitem"/>
        <w:rPr>
          <w:noProof/>
          <w:lang w:val="en-GB"/>
        </w:rPr>
      </w:pPr>
      <w:bookmarkStart w:id="25" w:name="_ENREF_19"/>
      <w:r w:rsidRPr="00242F5A">
        <w:rPr>
          <w:noProof/>
          <w:lang w:val="en-GB"/>
        </w:rPr>
        <w:lastRenderedPageBreak/>
        <w:t>Edmonds, B., Gilbert, N., Ahrweiler, P., Scharnhorst, A.: Simulating the Social Processes of Science. Jasss-the Journal of Artificial Societies and Social Simulation 14,</w:t>
      </w:r>
      <w:r w:rsidRPr="00242F5A">
        <w:rPr>
          <w:b/>
          <w:noProof/>
          <w:lang w:val="en-GB"/>
        </w:rPr>
        <w:t xml:space="preserve"> </w:t>
      </w:r>
      <w:r w:rsidRPr="00242F5A">
        <w:rPr>
          <w:noProof/>
          <w:lang w:val="en-GB"/>
        </w:rPr>
        <w:t>(2011)</w:t>
      </w:r>
      <w:bookmarkEnd w:id="25"/>
    </w:p>
    <w:p w:rsidR="00242F5A" w:rsidRPr="00242F5A" w:rsidRDefault="00242F5A" w:rsidP="00242F5A">
      <w:pPr>
        <w:pStyle w:val="referenceitem"/>
        <w:rPr>
          <w:noProof/>
          <w:lang w:val="en-GB"/>
        </w:rPr>
      </w:pPr>
      <w:bookmarkStart w:id="26" w:name="_ENREF_20"/>
      <w:r w:rsidRPr="00242F5A">
        <w:rPr>
          <w:noProof/>
          <w:lang w:val="en-GB"/>
        </w:rPr>
        <w:t>March, J.G.: Exploration and exploitation in organizational learning. Organization Science 2,</w:t>
      </w:r>
      <w:r w:rsidRPr="00242F5A">
        <w:rPr>
          <w:b/>
          <w:noProof/>
          <w:lang w:val="en-GB"/>
        </w:rPr>
        <w:t xml:space="preserve"> </w:t>
      </w:r>
      <w:r w:rsidRPr="00242F5A">
        <w:rPr>
          <w:noProof/>
          <w:lang w:val="en-GB"/>
        </w:rPr>
        <w:t>71-87 (1991)</w:t>
      </w:r>
      <w:bookmarkEnd w:id="26"/>
    </w:p>
    <w:p w:rsidR="00242F5A" w:rsidRPr="00242F5A" w:rsidRDefault="00242F5A" w:rsidP="00242F5A">
      <w:pPr>
        <w:pStyle w:val="referenceitem"/>
        <w:rPr>
          <w:noProof/>
          <w:lang w:val="en-GB"/>
        </w:rPr>
      </w:pPr>
      <w:bookmarkStart w:id="27" w:name="_ENREF_21"/>
      <w:r w:rsidRPr="00242F5A">
        <w:rPr>
          <w:noProof/>
          <w:lang w:val="en-GB"/>
        </w:rPr>
        <w:t>Rivkin, J.W., Siggelkow, N.: Balancing search and stability: Interdependencies among elements of organizational design. Management Science 49,</w:t>
      </w:r>
      <w:r w:rsidRPr="00242F5A">
        <w:rPr>
          <w:b/>
          <w:noProof/>
          <w:lang w:val="en-GB"/>
        </w:rPr>
        <w:t xml:space="preserve"> </w:t>
      </w:r>
      <w:r w:rsidRPr="00242F5A">
        <w:rPr>
          <w:noProof/>
          <w:lang w:val="en-GB"/>
        </w:rPr>
        <w:t>290-311 (2003)</w:t>
      </w:r>
      <w:bookmarkEnd w:id="27"/>
    </w:p>
    <w:p w:rsidR="00242F5A" w:rsidRPr="00242F5A" w:rsidRDefault="00242F5A" w:rsidP="00242F5A">
      <w:pPr>
        <w:pStyle w:val="referenceitem"/>
        <w:rPr>
          <w:noProof/>
          <w:lang w:val="en-GB"/>
        </w:rPr>
      </w:pPr>
      <w:bookmarkStart w:id="28" w:name="_ENREF_22"/>
      <w:r w:rsidRPr="00242F5A">
        <w:rPr>
          <w:noProof/>
          <w:lang w:val="en-GB"/>
        </w:rPr>
        <w:t>Steels, L.: A self-organizing spatial vocabulary. Artificial Life 2,</w:t>
      </w:r>
      <w:r w:rsidRPr="00242F5A">
        <w:rPr>
          <w:b/>
          <w:noProof/>
          <w:lang w:val="en-GB"/>
        </w:rPr>
        <w:t xml:space="preserve"> </w:t>
      </w:r>
      <w:r w:rsidRPr="00242F5A">
        <w:rPr>
          <w:noProof/>
          <w:lang w:val="en-GB"/>
        </w:rPr>
        <w:t>319-332 (1996)</w:t>
      </w:r>
      <w:bookmarkEnd w:id="28"/>
    </w:p>
    <w:p w:rsidR="00242F5A" w:rsidRPr="00242F5A" w:rsidRDefault="00242F5A" w:rsidP="00242F5A">
      <w:pPr>
        <w:pStyle w:val="referenceitem"/>
        <w:rPr>
          <w:noProof/>
          <w:lang w:val="en-GB"/>
        </w:rPr>
      </w:pPr>
      <w:bookmarkStart w:id="29" w:name="_ENREF_23"/>
      <w:r w:rsidRPr="00242F5A">
        <w:rPr>
          <w:noProof/>
          <w:lang w:val="en-GB"/>
        </w:rPr>
        <w:t>Steels, L.: Grounding symbols through evolutionary language games. Simulating the Evolution of Language 211-226 (2002)</w:t>
      </w:r>
      <w:bookmarkEnd w:id="29"/>
    </w:p>
    <w:p w:rsidR="00242F5A" w:rsidRPr="00242F5A" w:rsidRDefault="00242F5A" w:rsidP="00242F5A">
      <w:pPr>
        <w:pStyle w:val="referenceitem"/>
        <w:rPr>
          <w:noProof/>
          <w:lang w:val="en-GB"/>
        </w:rPr>
      </w:pPr>
      <w:bookmarkStart w:id="30" w:name="_ENREF_24"/>
      <w:r w:rsidRPr="00242F5A">
        <w:rPr>
          <w:noProof/>
          <w:lang w:val="en-GB"/>
        </w:rPr>
        <w:t>Watts, C., Gilbert, N.: Simulating innovation. Edward Elgar Publishing, Cheltenham, UK (forthcoming)</w:t>
      </w:r>
      <w:bookmarkEnd w:id="30"/>
    </w:p>
    <w:p w:rsidR="00242F5A" w:rsidRPr="00242F5A" w:rsidRDefault="00242F5A" w:rsidP="00242F5A">
      <w:pPr>
        <w:pStyle w:val="referenceitem"/>
        <w:rPr>
          <w:noProof/>
          <w:lang w:val="en-GB"/>
        </w:rPr>
      </w:pPr>
      <w:bookmarkStart w:id="31" w:name="_ENREF_25"/>
      <w:r w:rsidRPr="00242F5A">
        <w:rPr>
          <w:noProof/>
          <w:lang w:val="en-GB"/>
        </w:rPr>
        <w:t>Kauffman, S.A.: At home in the universe : the search for laws of self-organization and complexity. Penguin, London (1996)</w:t>
      </w:r>
      <w:bookmarkEnd w:id="31"/>
    </w:p>
    <w:p w:rsidR="00242F5A" w:rsidRPr="00242F5A" w:rsidRDefault="00242F5A" w:rsidP="00242F5A">
      <w:pPr>
        <w:pStyle w:val="referenceitem"/>
        <w:rPr>
          <w:noProof/>
          <w:lang w:val="en-GB"/>
        </w:rPr>
      </w:pPr>
      <w:bookmarkStart w:id="32" w:name="_ENREF_26"/>
      <w:r w:rsidRPr="00242F5A">
        <w:rPr>
          <w:noProof/>
          <w:lang w:val="en-GB"/>
        </w:rPr>
        <w:t>Bak, P.: How nature works : the science of self-organized criticality. Oxford University Press, Oxford (1997)</w:t>
      </w:r>
      <w:bookmarkEnd w:id="32"/>
    </w:p>
    <w:p w:rsidR="00242F5A" w:rsidRPr="00242F5A" w:rsidRDefault="00242F5A" w:rsidP="00242F5A">
      <w:pPr>
        <w:pStyle w:val="referenceitem"/>
        <w:rPr>
          <w:noProof/>
          <w:lang w:val="en-GB"/>
        </w:rPr>
      </w:pPr>
      <w:bookmarkStart w:id="33" w:name="_ENREF_27"/>
      <w:r w:rsidRPr="00242F5A">
        <w:rPr>
          <w:noProof/>
          <w:lang w:val="en-GB"/>
        </w:rPr>
        <w:t>Gilbert, N., Ahrweiler, P., Pyka, A.: Learning in innovation networks: Some simulation experiments. Physica A 378,</w:t>
      </w:r>
      <w:r w:rsidRPr="00242F5A">
        <w:rPr>
          <w:b/>
          <w:noProof/>
          <w:lang w:val="en-GB"/>
        </w:rPr>
        <w:t xml:space="preserve"> </w:t>
      </w:r>
      <w:r w:rsidRPr="00242F5A">
        <w:rPr>
          <w:noProof/>
          <w:lang w:val="en-GB"/>
        </w:rPr>
        <w:t>100-109 (2007)</w:t>
      </w:r>
      <w:bookmarkEnd w:id="33"/>
    </w:p>
    <w:p w:rsidR="00242F5A" w:rsidRPr="00242F5A" w:rsidRDefault="00242F5A" w:rsidP="00242F5A">
      <w:pPr>
        <w:pStyle w:val="referenceitem"/>
        <w:rPr>
          <w:noProof/>
          <w:lang w:val="en-GB"/>
        </w:rPr>
      </w:pPr>
      <w:bookmarkStart w:id="34" w:name="_ENREF_28"/>
      <w:r w:rsidRPr="00242F5A">
        <w:rPr>
          <w:noProof/>
          <w:lang w:val="en-GB"/>
        </w:rPr>
        <w:t>Pyka, A., Gilbert, N., Ahrweiler, P.: Simulating knowledge-generation and distribution processes in innovation collaborations and networks. Cybernetics and Systems 38,</w:t>
      </w:r>
      <w:r w:rsidRPr="00242F5A">
        <w:rPr>
          <w:b/>
          <w:noProof/>
          <w:lang w:val="en-GB"/>
        </w:rPr>
        <w:t xml:space="preserve"> </w:t>
      </w:r>
      <w:r w:rsidRPr="00242F5A">
        <w:rPr>
          <w:noProof/>
          <w:lang w:val="en-GB"/>
        </w:rPr>
        <w:t>667-693 (2007)</w:t>
      </w:r>
      <w:bookmarkEnd w:id="34"/>
    </w:p>
    <w:p w:rsidR="00242F5A" w:rsidRPr="00242F5A" w:rsidRDefault="00242F5A" w:rsidP="00242F5A">
      <w:pPr>
        <w:pStyle w:val="referenceitem"/>
        <w:rPr>
          <w:noProof/>
          <w:lang w:val="en-GB"/>
        </w:rPr>
      </w:pPr>
      <w:bookmarkStart w:id="35" w:name="_ENREF_29"/>
      <w:r w:rsidRPr="00242F5A">
        <w:rPr>
          <w:noProof/>
          <w:lang w:val="en-GB"/>
        </w:rPr>
        <w:t>Padgett, J.F.: The emergence of simple ecologies of skill: a hypercycle approach to economic organization. In: Arthur, W.B., Durlauf, S.N., Lane, D.A. (eds.) The economy as an evolving complex system II, pp. xii, 583p. Advanced Book Program/Perseus Books, Reading, Mass (1997)</w:t>
      </w:r>
      <w:bookmarkEnd w:id="35"/>
    </w:p>
    <w:p w:rsidR="00242F5A" w:rsidRPr="00242F5A" w:rsidRDefault="00242F5A" w:rsidP="00242F5A">
      <w:pPr>
        <w:pStyle w:val="referenceitem"/>
        <w:rPr>
          <w:noProof/>
          <w:lang w:val="en-GB"/>
        </w:rPr>
      </w:pPr>
      <w:bookmarkStart w:id="36" w:name="_ENREF_30"/>
      <w:r w:rsidRPr="00242F5A">
        <w:rPr>
          <w:noProof/>
          <w:lang w:val="en-GB"/>
        </w:rPr>
        <w:t>Padgett, J.F., McMahan, P., Zhong, X.: Economic Production as Chemistry II. In: Padgett, J.F., Powell, W.W. (eds.) The emergence of organizations and markets, pp. 70-91. Princeton University Press, Princeton, N.J. ; Oxford (2012)</w:t>
      </w:r>
      <w:bookmarkEnd w:id="36"/>
    </w:p>
    <w:p w:rsidR="00242F5A" w:rsidRPr="00242F5A" w:rsidRDefault="00242F5A" w:rsidP="00242F5A">
      <w:pPr>
        <w:pStyle w:val="referenceitem"/>
        <w:rPr>
          <w:noProof/>
          <w:lang w:val="en-GB"/>
        </w:rPr>
      </w:pPr>
      <w:bookmarkStart w:id="37" w:name="_ENREF_31"/>
      <w:r w:rsidRPr="00242F5A">
        <w:rPr>
          <w:noProof/>
          <w:lang w:val="en-GB"/>
        </w:rPr>
        <w:t>Cyert, R.M., March, J.G., Clarkson, G.P.E.: A behavioral theory of the firm, Englewood Cliffs, N.J, (1964)</w:t>
      </w:r>
      <w:bookmarkEnd w:id="37"/>
    </w:p>
    <w:p w:rsidR="00242F5A" w:rsidRPr="00242F5A" w:rsidRDefault="00242F5A" w:rsidP="00242F5A">
      <w:pPr>
        <w:pStyle w:val="referenceitem"/>
        <w:rPr>
          <w:noProof/>
          <w:lang w:val="en-GB"/>
        </w:rPr>
      </w:pPr>
      <w:bookmarkStart w:id="38" w:name="_ENREF_32"/>
      <w:r w:rsidRPr="00242F5A">
        <w:rPr>
          <w:noProof/>
          <w:lang w:val="en-GB"/>
        </w:rPr>
        <w:t>Nelson, R.R., Winter, S.G.: An evolutionary theory of economic change. Belknap Press, Cambridge, Mass. ; London (1982)</w:t>
      </w:r>
      <w:bookmarkEnd w:id="38"/>
    </w:p>
    <w:p w:rsidR="00242F5A" w:rsidRPr="00242F5A" w:rsidRDefault="00242F5A" w:rsidP="00242F5A">
      <w:pPr>
        <w:pStyle w:val="referenceitem"/>
        <w:rPr>
          <w:noProof/>
          <w:lang w:val="en-GB"/>
        </w:rPr>
      </w:pPr>
      <w:bookmarkStart w:id="39" w:name="_ENREF_33"/>
      <w:r w:rsidRPr="00242F5A">
        <w:rPr>
          <w:noProof/>
          <w:lang w:val="en-GB"/>
        </w:rPr>
        <w:t>Becker, M.C., Knudsen, T., March, J.G.: Schumpeter, Winter, and the sources of novelty. Industrial &amp; Corporate Change 15,</w:t>
      </w:r>
      <w:r w:rsidRPr="00242F5A">
        <w:rPr>
          <w:b/>
          <w:noProof/>
          <w:lang w:val="en-GB"/>
        </w:rPr>
        <w:t xml:space="preserve"> </w:t>
      </w:r>
      <w:r w:rsidRPr="00242F5A">
        <w:rPr>
          <w:noProof/>
          <w:lang w:val="en-GB"/>
        </w:rPr>
        <w:t>353-371 (2006)</w:t>
      </w:r>
      <w:bookmarkEnd w:id="39"/>
    </w:p>
    <w:p w:rsidR="00242F5A" w:rsidRPr="00242F5A" w:rsidRDefault="00242F5A" w:rsidP="00242F5A">
      <w:pPr>
        <w:pStyle w:val="referenceitem"/>
        <w:rPr>
          <w:noProof/>
          <w:lang w:val="en-GB"/>
        </w:rPr>
      </w:pPr>
      <w:bookmarkStart w:id="40" w:name="_ENREF_34"/>
      <w:r w:rsidRPr="00242F5A">
        <w:rPr>
          <w:noProof/>
          <w:lang w:val="en-GB"/>
        </w:rPr>
        <w:t>Padgett, J.F., Powell, W.W.: The emergence of organizations and markets. Princeton University Press, Princeton, N.J. ; Oxford (2012)</w:t>
      </w:r>
      <w:bookmarkEnd w:id="40"/>
    </w:p>
    <w:p w:rsidR="00242F5A" w:rsidRPr="00242F5A" w:rsidRDefault="00242F5A" w:rsidP="00242F5A">
      <w:pPr>
        <w:pStyle w:val="referenceitem"/>
        <w:rPr>
          <w:noProof/>
          <w:lang w:val="en-GB"/>
        </w:rPr>
      </w:pPr>
      <w:bookmarkStart w:id="41" w:name="_ENREF_35"/>
      <w:r w:rsidRPr="00242F5A">
        <w:rPr>
          <w:noProof/>
          <w:lang w:val="en-GB"/>
        </w:rPr>
        <w:t>Bettencourt, L.M.A., Lobo, J., Helbing, D., Kuhnert, C., West, G.B.: Growth, innovation, scaling, and the pace of life in cities. Proc. Natl. Acad. Sci. U. S. A. 104,</w:t>
      </w:r>
      <w:r w:rsidRPr="00242F5A">
        <w:rPr>
          <w:b/>
          <w:noProof/>
          <w:lang w:val="en-GB"/>
        </w:rPr>
        <w:t xml:space="preserve"> </w:t>
      </w:r>
      <w:r w:rsidRPr="00242F5A">
        <w:rPr>
          <w:noProof/>
          <w:lang w:val="en-GB"/>
        </w:rPr>
        <w:t>7301-7306 (2007)</w:t>
      </w:r>
      <w:bookmarkEnd w:id="41"/>
    </w:p>
    <w:p w:rsidR="00242F5A" w:rsidRPr="00242F5A" w:rsidRDefault="00242F5A" w:rsidP="00242F5A">
      <w:pPr>
        <w:pStyle w:val="referenceitem"/>
        <w:rPr>
          <w:noProof/>
          <w:lang w:val="en-GB"/>
        </w:rPr>
      </w:pPr>
      <w:bookmarkStart w:id="42" w:name="_ENREF_36"/>
      <w:r w:rsidRPr="00242F5A">
        <w:rPr>
          <w:noProof/>
          <w:lang w:val="en-GB"/>
        </w:rPr>
        <w:t>Villani, M., Bonacini, S., Ferrari, D., Serra, R., Lane, D.: An agent-based model of exaptive processes. European Management Review 4,</w:t>
      </w:r>
      <w:r w:rsidRPr="00242F5A">
        <w:rPr>
          <w:b/>
          <w:noProof/>
          <w:lang w:val="en-GB"/>
        </w:rPr>
        <w:t xml:space="preserve"> </w:t>
      </w:r>
      <w:r w:rsidRPr="00242F5A">
        <w:rPr>
          <w:noProof/>
          <w:lang w:val="en-GB"/>
        </w:rPr>
        <w:t>141-151 (2007)</w:t>
      </w:r>
      <w:bookmarkEnd w:id="42"/>
    </w:p>
    <w:p w:rsidR="00242F5A" w:rsidRPr="00242F5A" w:rsidRDefault="00242F5A" w:rsidP="00242F5A">
      <w:pPr>
        <w:pStyle w:val="referenceitem"/>
        <w:rPr>
          <w:noProof/>
          <w:lang w:val="en-GB"/>
        </w:rPr>
      </w:pPr>
      <w:bookmarkStart w:id="43" w:name="_ENREF_37"/>
      <w:r w:rsidRPr="00242F5A">
        <w:rPr>
          <w:noProof/>
          <w:lang w:val="en-GB"/>
        </w:rPr>
        <w:t>Gavetti, G., Levinthal, D.A., Rivkin, J.W.: Strategy making in novel and complex worlds: The power of analogy. Strategic Management Journal 26,</w:t>
      </w:r>
      <w:r w:rsidRPr="00242F5A">
        <w:rPr>
          <w:b/>
          <w:noProof/>
          <w:lang w:val="en-GB"/>
        </w:rPr>
        <w:t xml:space="preserve"> </w:t>
      </w:r>
      <w:r w:rsidRPr="00242F5A">
        <w:rPr>
          <w:noProof/>
          <w:lang w:val="en-GB"/>
        </w:rPr>
        <w:t>691-712 (2005)</w:t>
      </w:r>
      <w:bookmarkEnd w:id="43"/>
    </w:p>
    <w:p w:rsidR="00335073" w:rsidRDefault="00FB5D99" w:rsidP="00005CDB">
      <w:pPr>
        <w:pStyle w:val="referenceitem"/>
        <w:numPr>
          <w:ilvl w:val="0"/>
          <w:numId w:val="0"/>
        </w:numPr>
        <w:rPr>
          <w:lang w:val="en-GB"/>
        </w:rPr>
      </w:pPr>
      <w:r w:rsidRPr="00ED6F76">
        <w:rPr>
          <w:lang w:val="en-GB"/>
        </w:rPr>
        <w:fldChar w:fldCharType="end"/>
      </w:r>
    </w:p>
    <w:p w:rsidR="00C61913" w:rsidRPr="00ED6F76" w:rsidRDefault="005602A8" w:rsidP="005602A8">
      <w:pPr>
        <w:ind w:firstLine="0"/>
        <w:rPr>
          <w:lang w:val="en-GB"/>
        </w:rPr>
      </w:pPr>
      <w:r w:rsidRPr="005602A8">
        <w:rPr>
          <w:rStyle w:val="heading30"/>
        </w:rPr>
        <w:t>Acknowledgements.</w:t>
      </w:r>
      <w:r>
        <w:rPr>
          <w:lang w:val="en-GB"/>
        </w:rPr>
        <w:t xml:space="preserve"> </w:t>
      </w:r>
      <w:del w:id="44" w:author="Nigel Gilbert" w:date="2013-05-19T13:35:00Z">
        <w:r w:rsidR="00C61913" w:rsidDel="007919C3">
          <w:rPr>
            <w:lang w:val="en-GB"/>
          </w:rPr>
          <w:delText xml:space="preserve">This </w:delText>
        </w:r>
        <w:r w:rsidR="007C046E" w:rsidDel="007919C3">
          <w:rPr>
            <w:lang w:val="en-GB"/>
          </w:rPr>
          <w:delText>paper is based</w:delText>
        </w:r>
      </w:del>
      <w:ins w:id="45" w:author="Nigel Gilbert" w:date="2013-05-19T13:35:00Z">
        <w:r w:rsidR="007919C3">
          <w:rPr>
            <w:lang w:val="en-GB"/>
          </w:rPr>
          <w:t>We acknowledge the support of</w:t>
        </w:r>
      </w:ins>
      <w:r w:rsidR="007C046E">
        <w:rPr>
          <w:lang w:val="en-GB"/>
        </w:rPr>
        <w:t xml:space="preserve"> </w:t>
      </w:r>
      <w:del w:id="46" w:author="Nigel Gilbert" w:date="2013-05-19T13:36:00Z">
        <w:r w:rsidR="007C046E" w:rsidDel="007919C3">
          <w:rPr>
            <w:lang w:val="en-GB"/>
          </w:rPr>
          <w:delText xml:space="preserve">on </w:delText>
        </w:r>
      </w:del>
      <w:r w:rsidR="00C61913">
        <w:rPr>
          <w:lang w:val="en-GB"/>
        </w:rPr>
        <w:t>the SIMIAN project</w:t>
      </w:r>
      <w:r>
        <w:rPr>
          <w:lang w:val="en-GB"/>
        </w:rPr>
        <w:t xml:space="preserve"> (www.simian.ac.uk)</w:t>
      </w:r>
      <w:r w:rsidR="00C61913">
        <w:rPr>
          <w:lang w:val="en-GB"/>
        </w:rPr>
        <w:t xml:space="preserve"> funded by the </w:t>
      </w:r>
      <w:ins w:id="47" w:author="Nigel Gilbert" w:date="2013-05-19T13:40:00Z">
        <w:r w:rsidR="007919C3">
          <w:rPr>
            <w:lang w:val="en-GB"/>
          </w:rPr>
          <w:t xml:space="preserve">UK </w:t>
        </w:r>
      </w:ins>
      <w:bookmarkStart w:id="48" w:name="_GoBack"/>
      <w:bookmarkEnd w:id="48"/>
      <w:r w:rsidR="00C61913">
        <w:rPr>
          <w:lang w:val="en-GB"/>
        </w:rPr>
        <w:t>E</w:t>
      </w:r>
      <w:ins w:id="49" w:author="Nigel Gilbert" w:date="2013-05-19T13:39:00Z">
        <w:r w:rsidR="007919C3">
          <w:rPr>
            <w:lang w:val="en-GB"/>
          </w:rPr>
          <w:t xml:space="preserve">conomic </w:t>
        </w:r>
      </w:ins>
      <w:ins w:id="50" w:author="Nigel Gilbert" w:date="2013-05-19T13:40:00Z">
        <w:r w:rsidR="007919C3">
          <w:rPr>
            <w:lang w:val="en-GB"/>
          </w:rPr>
          <w:t xml:space="preserve">and </w:t>
        </w:r>
      </w:ins>
      <w:r w:rsidR="00C61913">
        <w:rPr>
          <w:lang w:val="en-GB"/>
        </w:rPr>
        <w:t>S</w:t>
      </w:r>
      <w:ins w:id="51" w:author="Nigel Gilbert" w:date="2013-05-19T13:40:00Z">
        <w:r w:rsidR="007919C3">
          <w:rPr>
            <w:lang w:val="en-GB"/>
          </w:rPr>
          <w:t xml:space="preserve">ocial </w:t>
        </w:r>
      </w:ins>
      <w:r w:rsidR="00C61913">
        <w:rPr>
          <w:lang w:val="en-GB"/>
        </w:rPr>
        <w:t>R</w:t>
      </w:r>
      <w:ins w:id="52" w:author="Nigel Gilbert" w:date="2013-05-19T13:40:00Z">
        <w:r w:rsidR="007919C3">
          <w:rPr>
            <w:lang w:val="en-GB"/>
          </w:rPr>
          <w:t xml:space="preserve">esearch </w:t>
        </w:r>
      </w:ins>
      <w:r w:rsidR="00C61913">
        <w:rPr>
          <w:lang w:val="en-GB"/>
        </w:rPr>
        <w:t>C</w:t>
      </w:r>
      <w:ins w:id="53" w:author="Nigel Gilbert" w:date="2013-05-19T13:40:00Z">
        <w:r w:rsidR="007919C3">
          <w:rPr>
            <w:lang w:val="en-GB"/>
          </w:rPr>
          <w:t>ouncil</w:t>
        </w:r>
      </w:ins>
      <w:r w:rsidR="00C61913">
        <w:rPr>
          <w:lang w:val="en-GB"/>
        </w:rPr>
        <w:t>’s N</w:t>
      </w:r>
      <w:r w:rsidR="00C61913">
        <w:rPr>
          <w:lang w:val="en-GB"/>
        </w:rPr>
        <w:t>a</w:t>
      </w:r>
      <w:r w:rsidR="00C61913">
        <w:rPr>
          <w:lang w:val="en-GB"/>
        </w:rPr>
        <w:t>tional Centre for Research Methods</w:t>
      </w:r>
      <w:ins w:id="54" w:author="Nigel Gilbert" w:date="2013-05-19T13:36:00Z">
        <w:r w:rsidR="007919C3">
          <w:rPr>
            <w:lang w:val="en-GB"/>
          </w:rPr>
          <w:t>.</w:t>
        </w:r>
      </w:ins>
      <w:r w:rsidR="00C61913">
        <w:rPr>
          <w:lang w:val="en-GB"/>
        </w:rPr>
        <w:t xml:space="preserve"> </w:t>
      </w:r>
      <w:del w:id="55" w:author="Nigel Gilbert" w:date="2013-05-19T13:36:00Z">
        <w:r w:rsidR="00C61913" w:rsidDel="007919C3">
          <w:rPr>
            <w:lang w:val="en-GB"/>
          </w:rPr>
          <w:delText xml:space="preserve">and </w:delText>
        </w:r>
        <w:r w:rsidDel="007919C3">
          <w:rPr>
            <w:lang w:val="en-GB"/>
          </w:rPr>
          <w:delText>resulting</w:delText>
        </w:r>
      </w:del>
      <w:ins w:id="56" w:author="Nigel Gilbert" w:date="2013-05-19T13:36:00Z">
        <w:r w:rsidR="007919C3">
          <w:rPr>
            <w:lang w:val="en-GB"/>
          </w:rPr>
          <w:t>A more detailed version will be included</w:t>
        </w:r>
      </w:ins>
      <w:r w:rsidR="00C61913">
        <w:rPr>
          <w:lang w:val="en-GB"/>
        </w:rPr>
        <w:t xml:space="preserve"> in a forthco</w:t>
      </w:r>
      <w:r w:rsidR="00C61913">
        <w:rPr>
          <w:lang w:val="en-GB"/>
        </w:rPr>
        <w:t>m</w:t>
      </w:r>
      <w:r w:rsidR="00C61913">
        <w:rPr>
          <w:lang w:val="en-GB"/>
        </w:rPr>
        <w:t xml:space="preserve">ing book </w:t>
      </w:r>
      <w:r w:rsidR="00C61913">
        <w:rPr>
          <w:lang w:val="en-GB"/>
        </w:rPr>
        <w:fldChar w:fldCharType="begin"/>
      </w:r>
      <w:r w:rsidR="00F17796">
        <w:rPr>
          <w:lang w:val="en-GB"/>
        </w:rPr>
        <w:instrText xml:space="preserve"> ADDIN EN.CITE &lt;EndNote&gt;&lt;Cite&gt;&lt;Author&gt;Watts&lt;/Author&gt;&lt;Year&gt;forthcoming&lt;/Year&gt;&lt;RecNum&gt;1697&lt;/RecNum&gt;&lt;DisplayText&gt;[24]&lt;/DisplayText&gt;&lt;record&gt;&lt;rec-number&gt;1697&lt;/rec-number&gt;&lt;foreign-keys&gt;&lt;key app="EN" db-id="wszrd5t5xp50wke0xaq5d5d0drvrrrsdswrz"&gt;1697&lt;/key&gt;&lt;/foreign-keys&gt;&lt;ref-type name="Book"&gt;6&lt;/ref-type&gt;&lt;contributors&gt;&lt;authors&gt;&lt;author&gt;Watts, Christopher&lt;/author&gt;&lt;author&gt;Gilbert, Nigel&lt;/author&gt;&lt;/authors&gt;&lt;/contributors&gt;&lt;titles&gt;&lt;title&gt;Simulating innovation&lt;/title&gt;&lt;/titles&gt;&lt;dates&gt;&lt;year&gt;forthcoming&lt;/year&gt;&lt;/dates&gt;&lt;pub-location&gt;Cheltenham, UK&lt;/pub-location&gt;&lt;publisher&gt;Edward Elgar Publishing&lt;/publisher&gt;&lt;urls&gt;&lt;/urls&gt;&lt;/record&gt;&lt;/Cite&gt;&lt;/EndNote&gt;</w:instrText>
      </w:r>
      <w:r w:rsidR="00C61913">
        <w:rPr>
          <w:lang w:val="en-GB"/>
        </w:rPr>
        <w:fldChar w:fldCharType="separate"/>
      </w:r>
      <w:r w:rsidR="00F17796">
        <w:rPr>
          <w:noProof/>
          <w:lang w:val="en-GB"/>
        </w:rPr>
        <w:t>[</w:t>
      </w:r>
      <w:hyperlink w:anchor="_ENREF_24" w:tooltip="Watts, forthcoming #1697" w:history="1">
        <w:r w:rsidR="00242F5A">
          <w:rPr>
            <w:noProof/>
            <w:lang w:val="en-GB"/>
          </w:rPr>
          <w:t>24</w:t>
        </w:r>
      </w:hyperlink>
      <w:r w:rsidR="00F17796">
        <w:rPr>
          <w:noProof/>
          <w:lang w:val="en-GB"/>
        </w:rPr>
        <w:t>]</w:t>
      </w:r>
      <w:r w:rsidR="00C61913">
        <w:rPr>
          <w:lang w:val="en-GB"/>
        </w:rPr>
        <w:fldChar w:fldCharType="end"/>
      </w:r>
      <w:r w:rsidR="00C61913">
        <w:rPr>
          <w:lang w:val="en-GB"/>
        </w:rPr>
        <w:t>.</w:t>
      </w:r>
    </w:p>
    <w:sectPr w:rsidR="00C61913" w:rsidRPr="00ED6F76" w:rsidSect="006E027A">
      <w:footerReference w:type="default" r:id="rId12"/>
      <w:pgSz w:w="11906" w:h="16838"/>
      <w:pgMar w:top="2948" w:right="2494" w:bottom="2948" w:left="2494" w:header="2381" w:footer="2324"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B7483" w:rsidRDefault="00DB7483" w:rsidP="00C22980">
      <w:r>
        <w:separator/>
      </w:r>
    </w:p>
  </w:endnote>
  <w:endnote w:type="continuationSeparator" w:id="0">
    <w:p w:rsidR="00DB7483" w:rsidRDefault="00DB7483" w:rsidP="00C229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7796" w:rsidRDefault="00F17796" w:rsidP="003024A1">
    <w:pPr>
      <w:pStyle w:val="Footer"/>
    </w:pPr>
  </w:p>
  <w:p w:rsidR="00F17796" w:rsidRDefault="00F1779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B7483" w:rsidRDefault="00DB7483" w:rsidP="00C22980">
      <w:r>
        <w:separator/>
      </w:r>
    </w:p>
  </w:footnote>
  <w:footnote w:type="continuationSeparator" w:id="0">
    <w:p w:rsidR="00DB7483" w:rsidRDefault="00DB7483" w:rsidP="00C2298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FAC733C"/>
    <w:lvl w:ilvl="0">
      <w:start w:val="1"/>
      <w:numFmt w:val="decimal"/>
      <w:lvlText w:val="%1."/>
      <w:lvlJc w:val="left"/>
      <w:pPr>
        <w:tabs>
          <w:tab w:val="num" w:pos="1492"/>
        </w:tabs>
        <w:ind w:left="1492" w:hanging="360"/>
      </w:pPr>
    </w:lvl>
  </w:abstractNum>
  <w:abstractNum w:abstractNumId="1">
    <w:nsid w:val="FFFFFF7D"/>
    <w:multiLevelType w:val="singleLevel"/>
    <w:tmpl w:val="71B49DFC"/>
    <w:lvl w:ilvl="0">
      <w:start w:val="1"/>
      <w:numFmt w:val="decimal"/>
      <w:lvlText w:val="%1."/>
      <w:lvlJc w:val="left"/>
      <w:pPr>
        <w:tabs>
          <w:tab w:val="num" w:pos="1209"/>
        </w:tabs>
        <w:ind w:left="1209" w:hanging="360"/>
      </w:pPr>
    </w:lvl>
  </w:abstractNum>
  <w:abstractNum w:abstractNumId="2">
    <w:nsid w:val="FFFFFF7E"/>
    <w:multiLevelType w:val="singleLevel"/>
    <w:tmpl w:val="788E45C2"/>
    <w:lvl w:ilvl="0">
      <w:start w:val="1"/>
      <w:numFmt w:val="decimal"/>
      <w:lvlText w:val="%1."/>
      <w:lvlJc w:val="left"/>
      <w:pPr>
        <w:tabs>
          <w:tab w:val="num" w:pos="926"/>
        </w:tabs>
        <w:ind w:left="926" w:hanging="360"/>
      </w:pPr>
    </w:lvl>
  </w:abstractNum>
  <w:abstractNum w:abstractNumId="3">
    <w:nsid w:val="FFFFFF7F"/>
    <w:multiLevelType w:val="singleLevel"/>
    <w:tmpl w:val="8618C808"/>
    <w:lvl w:ilvl="0">
      <w:start w:val="1"/>
      <w:numFmt w:val="decimal"/>
      <w:lvlText w:val="%1."/>
      <w:lvlJc w:val="left"/>
      <w:pPr>
        <w:tabs>
          <w:tab w:val="num" w:pos="643"/>
        </w:tabs>
        <w:ind w:left="643" w:hanging="360"/>
      </w:pPr>
    </w:lvl>
  </w:abstractNum>
  <w:abstractNum w:abstractNumId="4">
    <w:nsid w:val="FFFFFF80"/>
    <w:multiLevelType w:val="singleLevel"/>
    <w:tmpl w:val="E5F2F6C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65BE8C3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5F09DA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157EC48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9">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1">
    <w:nsid w:val="393026D5"/>
    <w:multiLevelType w:val="multilevel"/>
    <w:tmpl w:val="2632941E"/>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12">
    <w:nsid w:val="6C1B24C2"/>
    <w:multiLevelType w:val="multilevel"/>
    <w:tmpl w:val="30021730"/>
    <w:lvl w:ilvl="0">
      <w:start w:val="1"/>
      <w:numFmt w:val="bullet"/>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3">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4">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6">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15"/>
  </w:num>
  <w:num w:numId="2">
    <w:abstractNumId w:val="10"/>
  </w:num>
  <w:num w:numId="3">
    <w:abstractNumId w:val="13"/>
  </w:num>
  <w:num w:numId="4">
    <w:abstractNumId w:val="14"/>
  </w:num>
  <w:num w:numId="5">
    <w:abstractNumId w:val="16"/>
  </w:num>
  <w:num w:numId="6">
    <w:abstractNumId w:val="12"/>
  </w:num>
  <w:num w:numId="7">
    <w:abstractNumId w:val="9"/>
  </w:num>
  <w:num w:numId="8">
    <w:abstractNumId w:val="8"/>
  </w:num>
  <w:num w:numId="9">
    <w:abstractNumId w:val="11"/>
  </w:num>
  <w:num w:numId="10">
    <w:abstractNumId w:val="7"/>
  </w:num>
  <w:num w:numId="11">
    <w:abstractNumId w:val="6"/>
  </w:num>
  <w:num w:numId="12">
    <w:abstractNumId w:val="5"/>
  </w:num>
  <w:num w:numId="13">
    <w:abstractNumId w:val="4"/>
  </w:num>
  <w:num w:numId="14">
    <w:abstractNumId w:val="3"/>
  </w:num>
  <w:num w:numId="15">
    <w:abstractNumId w:val="2"/>
  </w:num>
  <w:num w:numId="16">
    <w:abstractNumId w:val="1"/>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attachedTemplate r:id="rId1"/>
  <w:trackRevisions/>
  <w:defaultTabStop w:val="720"/>
  <w:autoHyphenation/>
  <w:hyphenationZone w:val="400"/>
  <w:doNotHyphenateCaps/>
  <w:evenAndOddHeaders/>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szrd5t5xp50wke0xaq5d5d0drvrrrsdswrz&quot;&gt;My EndNote Library&lt;record-ids&gt;&lt;item&gt;281&lt;/item&gt;&lt;item&gt;288&lt;/item&gt;&lt;item&gt;355&lt;/item&gt;&lt;item&gt;383&lt;/item&gt;&lt;item&gt;385&lt;/item&gt;&lt;item&gt;487&lt;/item&gt;&lt;item&gt;509&lt;/item&gt;&lt;item&gt;516&lt;/item&gt;&lt;item&gt;519&lt;/item&gt;&lt;item&gt;566&lt;/item&gt;&lt;item&gt;568&lt;/item&gt;&lt;item&gt;785&lt;/item&gt;&lt;item&gt;810&lt;/item&gt;&lt;item&gt;820&lt;/item&gt;&lt;item&gt;821&lt;/item&gt;&lt;item&gt;822&lt;/item&gt;&lt;item&gt;913&lt;/item&gt;&lt;item&gt;916&lt;/item&gt;&lt;item&gt;917&lt;/item&gt;&lt;item&gt;919&lt;/item&gt;&lt;item&gt;940&lt;/item&gt;&lt;item&gt;943&lt;/item&gt;&lt;item&gt;945&lt;/item&gt;&lt;item&gt;981&lt;/item&gt;&lt;item&gt;1077&lt;/item&gt;&lt;item&gt;1161&lt;/item&gt;&lt;item&gt;1163&lt;/item&gt;&lt;item&gt;1205&lt;/item&gt;&lt;item&gt;1228&lt;/item&gt;&lt;item&gt;1238&lt;/item&gt;&lt;item&gt;1349&lt;/item&gt;&lt;item&gt;1353&lt;/item&gt;&lt;item&gt;1354&lt;/item&gt;&lt;item&gt;1613&lt;/item&gt;&lt;item&gt;1697&lt;/item&gt;&lt;item&gt;1700&lt;/item&gt;&lt;item&gt;1702&lt;/item&gt;&lt;/record-ids&gt;&lt;/item&gt;&lt;/Libraries&gt;"/>
  </w:docVars>
  <w:rsids>
    <w:rsidRoot w:val="00954F73"/>
    <w:rsid w:val="00005CDB"/>
    <w:rsid w:val="00036DBB"/>
    <w:rsid w:val="00043C2D"/>
    <w:rsid w:val="000B0302"/>
    <w:rsid w:val="000B42D4"/>
    <w:rsid w:val="000B573A"/>
    <w:rsid w:val="000D5D85"/>
    <w:rsid w:val="001459A4"/>
    <w:rsid w:val="00151470"/>
    <w:rsid w:val="001716BC"/>
    <w:rsid w:val="001806B2"/>
    <w:rsid w:val="00183EDB"/>
    <w:rsid w:val="00196922"/>
    <w:rsid w:val="001D6EA5"/>
    <w:rsid w:val="00213F82"/>
    <w:rsid w:val="0021417C"/>
    <w:rsid w:val="002166CE"/>
    <w:rsid w:val="00225C43"/>
    <w:rsid w:val="00231A01"/>
    <w:rsid w:val="00232457"/>
    <w:rsid w:val="00242F5A"/>
    <w:rsid w:val="00255CC7"/>
    <w:rsid w:val="00295692"/>
    <w:rsid w:val="002F37C0"/>
    <w:rsid w:val="003024A1"/>
    <w:rsid w:val="003237C2"/>
    <w:rsid w:val="003241FD"/>
    <w:rsid w:val="00335073"/>
    <w:rsid w:val="00376B6A"/>
    <w:rsid w:val="00381DE8"/>
    <w:rsid w:val="003B07DB"/>
    <w:rsid w:val="003B4D9A"/>
    <w:rsid w:val="003B4DA6"/>
    <w:rsid w:val="003C6297"/>
    <w:rsid w:val="003D4B15"/>
    <w:rsid w:val="004018DE"/>
    <w:rsid w:val="00401B79"/>
    <w:rsid w:val="00404392"/>
    <w:rsid w:val="004128B6"/>
    <w:rsid w:val="00434BFE"/>
    <w:rsid w:val="00477B84"/>
    <w:rsid w:val="00482C60"/>
    <w:rsid w:val="004904C8"/>
    <w:rsid w:val="00497E9F"/>
    <w:rsid w:val="004B5BD6"/>
    <w:rsid w:val="004C7787"/>
    <w:rsid w:val="004E5252"/>
    <w:rsid w:val="004F3FC8"/>
    <w:rsid w:val="00556B47"/>
    <w:rsid w:val="005602A8"/>
    <w:rsid w:val="00591F5A"/>
    <w:rsid w:val="00632192"/>
    <w:rsid w:val="00637140"/>
    <w:rsid w:val="00643836"/>
    <w:rsid w:val="00683575"/>
    <w:rsid w:val="00684E45"/>
    <w:rsid w:val="006E027A"/>
    <w:rsid w:val="007324C2"/>
    <w:rsid w:val="00742CC6"/>
    <w:rsid w:val="0074681C"/>
    <w:rsid w:val="00770FB5"/>
    <w:rsid w:val="00774FF7"/>
    <w:rsid w:val="007919C3"/>
    <w:rsid w:val="007A5447"/>
    <w:rsid w:val="007C046E"/>
    <w:rsid w:val="007D5559"/>
    <w:rsid w:val="00813082"/>
    <w:rsid w:val="00867AFD"/>
    <w:rsid w:val="008825F0"/>
    <w:rsid w:val="008838A1"/>
    <w:rsid w:val="0088507F"/>
    <w:rsid w:val="00891342"/>
    <w:rsid w:val="008C3290"/>
    <w:rsid w:val="008D60F0"/>
    <w:rsid w:val="008E2B1D"/>
    <w:rsid w:val="008E4016"/>
    <w:rsid w:val="00902F93"/>
    <w:rsid w:val="00932318"/>
    <w:rsid w:val="00942C82"/>
    <w:rsid w:val="00953868"/>
    <w:rsid w:val="00954ED0"/>
    <w:rsid w:val="00954F73"/>
    <w:rsid w:val="0097534F"/>
    <w:rsid w:val="00977078"/>
    <w:rsid w:val="00992E7F"/>
    <w:rsid w:val="009A6A06"/>
    <w:rsid w:val="009B719C"/>
    <w:rsid w:val="009F199E"/>
    <w:rsid w:val="00A01D07"/>
    <w:rsid w:val="00A336B4"/>
    <w:rsid w:val="00A57662"/>
    <w:rsid w:val="00A6202B"/>
    <w:rsid w:val="00A62717"/>
    <w:rsid w:val="00A914BB"/>
    <w:rsid w:val="00AB4360"/>
    <w:rsid w:val="00AC6627"/>
    <w:rsid w:val="00AD6ED1"/>
    <w:rsid w:val="00AE3C7C"/>
    <w:rsid w:val="00AE6471"/>
    <w:rsid w:val="00B214A4"/>
    <w:rsid w:val="00B45756"/>
    <w:rsid w:val="00B70B23"/>
    <w:rsid w:val="00B85274"/>
    <w:rsid w:val="00B9075C"/>
    <w:rsid w:val="00B95ABD"/>
    <w:rsid w:val="00BA7CDF"/>
    <w:rsid w:val="00BC2117"/>
    <w:rsid w:val="00BF1436"/>
    <w:rsid w:val="00C22980"/>
    <w:rsid w:val="00C61913"/>
    <w:rsid w:val="00C739CD"/>
    <w:rsid w:val="00C947FE"/>
    <w:rsid w:val="00C94FD1"/>
    <w:rsid w:val="00CC1D33"/>
    <w:rsid w:val="00CD0EBE"/>
    <w:rsid w:val="00D0768C"/>
    <w:rsid w:val="00D129B1"/>
    <w:rsid w:val="00D16DEE"/>
    <w:rsid w:val="00D41B85"/>
    <w:rsid w:val="00D41EDF"/>
    <w:rsid w:val="00D71547"/>
    <w:rsid w:val="00D767EA"/>
    <w:rsid w:val="00DB7483"/>
    <w:rsid w:val="00DD4766"/>
    <w:rsid w:val="00DF000B"/>
    <w:rsid w:val="00E00672"/>
    <w:rsid w:val="00E17D00"/>
    <w:rsid w:val="00E35C35"/>
    <w:rsid w:val="00E55E46"/>
    <w:rsid w:val="00E837E3"/>
    <w:rsid w:val="00EA1629"/>
    <w:rsid w:val="00EC7AF3"/>
    <w:rsid w:val="00ED6F76"/>
    <w:rsid w:val="00EE1B7F"/>
    <w:rsid w:val="00EF491F"/>
    <w:rsid w:val="00EF63D5"/>
    <w:rsid w:val="00F04410"/>
    <w:rsid w:val="00F17796"/>
    <w:rsid w:val="00F43E4D"/>
    <w:rsid w:val="00F459B8"/>
    <w:rsid w:val="00F90248"/>
    <w:rsid w:val="00F94AEA"/>
    <w:rsid w:val="00FB5D9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lsdException w:name="footnote reference" w:uiPriority="0"/>
    <w:lsdException w:name="page number" w:uiPriority="0"/>
    <w:lsdException w:name="List Bullet" w:uiPriority="0"/>
    <w:lsdException w:name="List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4FD1"/>
    <w:pPr>
      <w:overflowPunct w:val="0"/>
      <w:autoSpaceDE w:val="0"/>
      <w:autoSpaceDN w:val="0"/>
      <w:adjustRightInd w:val="0"/>
      <w:spacing w:line="240" w:lineRule="atLeast"/>
      <w:ind w:firstLine="227"/>
      <w:jc w:val="both"/>
      <w:textAlignment w:val="baseline"/>
    </w:pPr>
    <w:rPr>
      <w:rFonts w:ascii="Times New Roman" w:eastAsia="Times New Roman" w:hAnsi="Times New Roman"/>
      <w:sz w:val="20"/>
      <w:szCs w:val="20"/>
      <w:lang w:val="en-US" w:eastAsia="de-DE"/>
    </w:rPr>
  </w:style>
  <w:style w:type="paragraph" w:styleId="Heading10">
    <w:name w:val="heading 1"/>
    <w:basedOn w:val="Normal"/>
    <w:next w:val="Normal"/>
    <w:link w:val="Heading1Char"/>
    <w:qFormat/>
    <w:rsid w:val="00C94FD1"/>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Normal"/>
    <w:link w:val="Heading2Char"/>
    <w:qFormat/>
    <w:rsid w:val="00C94FD1"/>
    <w:pPr>
      <w:keepNext/>
      <w:keepLines/>
      <w:suppressAutoHyphens/>
      <w:spacing w:before="360" w:after="160"/>
      <w:ind w:left="567" w:hanging="567"/>
      <w:outlineLvl w:val="1"/>
    </w:pPr>
    <w:rPr>
      <w:b/>
    </w:rPr>
  </w:style>
  <w:style w:type="paragraph" w:styleId="Heading3">
    <w:name w:val="heading 3"/>
    <w:basedOn w:val="Normal"/>
    <w:next w:val="Normal"/>
    <w:link w:val="Heading3Char"/>
    <w:qFormat/>
    <w:rsid w:val="00C94FD1"/>
    <w:pPr>
      <w:spacing w:before="360"/>
      <w:ind w:firstLine="0"/>
      <w:outlineLvl w:val="2"/>
    </w:pPr>
  </w:style>
  <w:style w:type="paragraph" w:styleId="Heading4">
    <w:name w:val="heading 4"/>
    <w:basedOn w:val="Normal"/>
    <w:next w:val="Normal"/>
    <w:link w:val="Heading4Char"/>
    <w:qFormat/>
    <w:rsid w:val="00C94FD1"/>
    <w:pPr>
      <w:spacing w:before="240"/>
      <w:ind w:firstLine="0"/>
      <w:outlineLvl w:val="3"/>
    </w:pPr>
  </w:style>
  <w:style w:type="paragraph" w:styleId="Heading5">
    <w:name w:val="heading 5"/>
    <w:basedOn w:val="Normal"/>
    <w:next w:val="Normal"/>
    <w:link w:val="Heading5Char"/>
    <w:qFormat/>
    <w:rsid w:val="00C94FD1"/>
    <w:pPr>
      <w:spacing w:before="240"/>
      <w:ind w:firstLine="0"/>
      <w:outlineLvl w:val="4"/>
    </w:pPr>
  </w:style>
  <w:style w:type="paragraph" w:styleId="Heading6">
    <w:name w:val="heading 6"/>
    <w:basedOn w:val="Normal"/>
    <w:next w:val="Normal"/>
    <w:link w:val="Heading6Char"/>
    <w:qFormat/>
    <w:rsid w:val="00C94FD1"/>
    <w:pPr>
      <w:spacing w:before="240"/>
      <w:ind w:firstLine="0"/>
      <w:outlineLvl w:val="5"/>
    </w:pPr>
  </w:style>
  <w:style w:type="paragraph" w:styleId="Heading7">
    <w:name w:val="heading 7"/>
    <w:basedOn w:val="Normal"/>
    <w:next w:val="Normal"/>
    <w:link w:val="Heading7Char"/>
    <w:qFormat/>
    <w:rsid w:val="00C94FD1"/>
    <w:pPr>
      <w:spacing w:before="240"/>
      <w:ind w:firstLine="0"/>
      <w:outlineLvl w:val="6"/>
    </w:pPr>
  </w:style>
  <w:style w:type="paragraph" w:styleId="Heading8">
    <w:name w:val="heading 8"/>
    <w:basedOn w:val="Normal"/>
    <w:next w:val="Normal"/>
    <w:link w:val="Heading8Char"/>
    <w:qFormat/>
    <w:rsid w:val="00C94FD1"/>
    <w:pPr>
      <w:spacing w:before="240"/>
      <w:ind w:firstLine="0"/>
      <w:outlineLvl w:val="7"/>
    </w:pPr>
  </w:style>
  <w:style w:type="paragraph" w:styleId="Heading9">
    <w:name w:val="heading 9"/>
    <w:basedOn w:val="Normal"/>
    <w:next w:val="Normal"/>
    <w:link w:val="Heading9Char"/>
    <w:qFormat/>
    <w:rsid w:val="00C94FD1"/>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0"/>
    <w:rsid w:val="00C94FD1"/>
    <w:rPr>
      <w:rFonts w:ascii="Times New Roman" w:eastAsia="Times New Roman" w:hAnsi="Times New Roman"/>
      <w:b/>
      <w:sz w:val="24"/>
      <w:szCs w:val="20"/>
      <w:lang w:val="en-US" w:eastAsia="de-DE"/>
    </w:rPr>
  </w:style>
  <w:style w:type="character" w:styleId="Hyperlink">
    <w:name w:val="Hyperlink"/>
    <w:basedOn w:val="DefaultParagraphFont"/>
    <w:rsid w:val="00C94FD1"/>
    <w:rPr>
      <w:color w:val="auto"/>
      <w:u w:val="none"/>
    </w:rPr>
  </w:style>
  <w:style w:type="character" w:customStyle="1" w:styleId="Heading2Char">
    <w:name w:val="Heading 2 Char"/>
    <w:basedOn w:val="DefaultParagraphFont"/>
    <w:link w:val="Heading20"/>
    <w:rsid w:val="00C94FD1"/>
    <w:rPr>
      <w:rFonts w:ascii="Times New Roman" w:eastAsia="Times New Roman" w:hAnsi="Times New Roman"/>
      <w:b/>
      <w:sz w:val="20"/>
      <w:szCs w:val="20"/>
      <w:lang w:val="en-US" w:eastAsia="de-DE"/>
    </w:rPr>
  </w:style>
  <w:style w:type="character" w:customStyle="1" w:styleId="Heading3Char">
    <w:name w:val="Heading 3 Char"/>
    <w:basedOn w:val="DefaultParagraphFont"/>
    <w:link w:val="Heading3"/>
    <w:rsid w:val="00C94FD1"/>
    <w:rPr>
      <w:rFonts w:ascii="Times New Roman" w:eastAsia="Times New Roman" w:hAnsi="Times New Roman"/>
      <w:sz w:val="20"/>
      <w:szCs w:val="20"/>
      <w:lang w:val="en-US" w:eastAsia="de-DE"/>
    </w:rPr>
  </w:style>
  <w:style w:type="character" w:customStyle="1" w:styleId="Heading4Char">
    <w:name w:val="Heading 4 Char"/>
    <w:basedOn w:val="DefaultParagraphFont"/>
    <w:link w:val="Heading4"/>
    <w:rsid w:val="00C94FD1"/>
    <w:rPr>
      <w:rFonts w:ascii="Times New Roman" w:eastAsia="Times New Roman" w:hAnsi="Times New Roman"/>
      <w:sz w:val="20"/>
      <w:szCs w:val="20"/>
      <w:lang w:val="en-US" w:eastAsia="de-DE"/>
    </w:rPr>
  </w:style>
  <w:style w:type="character" w:customStyle="1" w:styleId="Heading5Char">
    <w:name w:val="Heading 5 Char"/>
    <w:basedOn w:val="DefaultParagraphFont"/>
    <w:link w:val="Heading5"/>
    <w:rsid w:val="00C94FD1"/>
    <w:rPr>
      <w:rFonts w:ascii="Times New Roman" w:eastAsia="Times New Roman" w:hAnsi="Times New Roman"/>
      <w:sz w:val="20"/>
      <w:szCs w:val="20"/>
      <w:lang w:val="en-US" w:eastAsia="de-DE"/>
    </w:rPr>
  </w:style>
  <w:style w:type="character" w:customStyle="1" w:styleId="Heading6Char">
    <w:name w:val="Heading 6 Char"/>
    <w:basedOn w:val="DefaultParagraphFont"/>
    <w:link w:val="Heading6"/>
    <w:rsid w:val="00C94FD1"/>
    <w:rPr>
      <w:rFonts w:ascii="Times New Roman" w:eastAsia="Times New Roman" w:hAnsi="Times New Roman"/>
      <w:sz w:val="20"/>
      <w:szCs w:val="20"/>
      <w:lang w:val="en-US" w:eastAsia="de-DE"/>
    </w:rPr>
  </w:style>
  <w:style w:type="character" w:customStyle="1" w:styleId="Heading7Char">
    <w:name w:val="Heading 7 Char"/>
    <w:basedOn w:val="DefaultParagraphFont"/>
    <w:link w:val="Heading7"/>
    <w:rsid w:val="00C94FD1"/>
    <w:rPr>
      <w:rFonts w:ascii="Times New Roman" w:eastAsia="Times New Roman" w:hAnsi="Times New Roman"/>
      <w:sz w:val="20"/>
      <w:szCs w:val="20"/>
      <w:lang w:val="en-US" w:eastAsia="de-DE"/>
    </w:rPr>
  </w:style>
  <w:style w:type="character" w:customStyle="1" w:styleId="Heading8Char">
    <w:name w:val="Heading 8 Char"/>
    <w:basedOn w:val="DefaultParagraphFont"/>
    <w:link w:val="Heading8"/>
    <w:rsid w:val="00C94FD1"/>
    <w:rPr>
      <w:rFonts w:ascii="Times New Roman" w:eastAsia="Times New Roman" w:hAnsi="Times New Roman"/>
      <w:sz w:val="20"/>
      <w:szCs w:val="20"/>
      <w:lang w:val="en-US" w:eastAsia="de-DE"/>
    </w:rPr>
  </w:style>
  <w:style w:type="character" w:customStyle="1" w:styleId="Heading9Char">
    <w:name w:val="Heading 9 Char"/>
    <w:basedOn w:val="DefaultParagraphFont"/>
    <w:link w:val="Heading9"/>
    <w:rsid w:val="00C94FD1"/>
    <w:rPr>
      <w:rFonts w:ascii="Times New Roman" w:eastAsia="Times New Roman" w:hAnsi="Times New Roman"/>
      <w:sz w:val="20"/>
      <w:szCs w:val="20"/>
      <w:lang w:val="en-US" w:eastAsia="de-DE"/>
    </w:rPr>
  </w:style>
  <w:style w:type="paragraph" w:styleId="Title">
    <w:name w:val="Title"/>
    <w:basedOn w:val="Normal"/>
    <w:next w:val="Normal"/>
    <w:link w:val="TitleChar"/>
    <w:uiPriority w:val="10"/>
    <w:qFormat/>
    <w:rsid w:val="00B214A4"/>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B214A4"/>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B214A4"/>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B214A4"/>
    <w:rPr>
      <w:rFonts w:asciiTheme="majorHAnsi" w:eastAsiaTheme="majorEastAsia" w:hAnsiTheme="majorHAnsi"/>
      <w:sz w:val="24"/>
      <w:szCs w:val="24"/>
    </w:rPr>
  </w:style>
  <w:style w:type="character" w:styleId="Strong">
    <w:name w:val="Strong"/>
    <w:basedOn w:val="DefaultParagraphFont"/>
    <w:uiPriority w:val="22"/>
    <w:qFormat/>
    <w:rsid w:val="00B214A4"/>
    <w:rPr>
      <w:b/>
      <w:bCs/>
    </w:rPr>
  </w:style>
  <w:style w:type="character" w:styleId="Emphasis">
    <w:name w:val="Emphasis"/>
    <w:basedOn w:val="DefaultParagraphFont"/>
    <w:uiPriority w:val="20"/>
    <w:qFormat/>
    <w:rsid w:val="00B214A4"/>
    <w:rPr>
      <w:rFonts w:asciiTheme="minorHAnsi" w:hAnsiTheme="minorHAnsi"/>
      <w:b/>
      <w:i/>
      <w:iCs/>
    </w:rPr>
  </w:style>
  <w:style w:type="paragraph" w:styleId="NoSpacing">
    <w:name w:val="No Spacing"/>
    <w:basedOn w:val="Normal"/>
    <w:uiPriority w:val="1"/>
    <w:qFormat/>
    <w:rsid w:val="00B214A4"/>
    <w:rPr>
      <w:szCs w:val="32"/>
    </w:rPr>
  </w:style>
  <w:style w:type="paragraph" w:styleId="ListParagraph">
    <w:name w:val="List Paragraph"/>
    <w:basedOn w:val="Normal"/>
    <w:uiPriority w:val="34"/>
    <w:qFormat/>
    <w:rsid w:val="00B214A4"/>
    <w:pPr>
      <w:ind w:left="720"/>
      <w:contextualSpacing/>
    </w:pPr>
  </w:style>
  <w:style w:type="paragraph" w:styleId="Quote">
    <w:name w:val="Quote"/>
    <w:basedOn w:val="Normal"/>
    <w:next w:val="Normal"/>
    <w:link w:val="QuoteChar"/>
    <w:uiPriority w:val="29"/>
    <w:qFormat/>
    <w:rsid w:val="00B214A4"/>
    <w:rPr>
      <w:i/>
    </w:rPr>
  </w:style>
  <w:style w:type="character" w:customStyle="1" w:styleId="QuoteChar">
    <w:name w:val="Quote Char"/>
    <w:basedOn w:val="DefaultParagraphFont"/>
    <w:link w:val="Quote"/>
    <w:uiPriority w:val="29"/>
    <w:rsid w:val="00B214A4"/>
    <w:rPr>
      <w:i/>
      <w:sz w:val="24"/>
      <w:szCs w:val="24"/>
    </w:rPr>
  </w:style>
  <w:style w:type="paragraph" w:styleId="IntenseQuote">
    <w:name w:val="Intense Quote"/>
    <w:basedOn w:val="Normal"/>
    <w:next w:val="Normal"/>
    <w:link w:val="IntenseQuoteChar"/>
    <w:uiPriority w:val="30"/>
    <w:qFormat/>
    <w:rsid w:val="00B214A4"/>
    <w:pPr>
      <w:ind w:left="720" w:right="720"/>
    </w:pPr>
    <w:rPr>
      <w:b/>
      <w:i/>
      <w:szCs w:val="22"/>
    </w:rPr>
  </w:style>
  <w:style w:type="character" w:customStyle="1" w:styleId="IntenseQuoteChar">
    <w:name w:val="Intense Quote Char"/>
    <w:basedOn w:val="DefaultParagraphFont"/>
    <w:link w:val="IntenseQuote"/>
    <w:uiPriority w:val="30"/>
    <w:rsid w:val="00B214A4"/>
    <w:rPr>
      <w:b/>
      <w:i/>
      <w:sz w:val="24"/>
    </w:rPr>
  </w:style>
  <w:style w:type="character" w:styleId="SubtleEmphasis">
    <w:name w:val="Subtle Emphasis"/>
    <w:uiPriority w:val="19"/>
    <w:qFormat/>
    <w:rsid w:val="00B214A4"/>
    <w:rPr>
      <w:i/>
      <w:color w:val="5A5A5A" w:themeColor="text1" w:themeTint="A5"/>
    </w:rPr>
  </w:style>
  <w:style w:type="character" w:styleId="IntenseEmphasis">
    <w:name w:val="Intense Emphasis"/>
    <w:basedOn w:val="DefaultParagraphFont"/>
    <w:uiPriority w:val="21"/>
    <w:qFormat/>
    <w:rsid w:val="00B214A4"/>
    <w:rPr>
      <w:b/>
      <w:i/>
      <w:sz w:val="24"/>
      <w:szCs w:val="24"/>
      <w:u w:val="single"/>
    </w:rPr>
  </w:style>
  <w:style w:type="character" w:styleId="SubtleReference">
    <w:name w:val="Subtle Reference"/>
    <w:basedOn w:val="DefaultParagraphFont"/>
    <w:uiPriority w:val="31"/>
    <w:qFormat/>
    <w:rsid w:val="00B214A4"/>
    <w:rPr>
      <w:sz w:val="24"/>
      <w:szCs w:val="24"/>
      <w:u w:val="single"/>
    </w:rPr>
  </w:style>
  <w:style w:type="character" w:styleId="IntenseReference">
    <w:name w:val="Intense Reference"/>
    <w:basedOn w:val="DefaultParagraphFont"/>
    <w:uiPriority w:val="32"/>
    <w:qFormat/>
    <w:rsid w:val="00B214A4"/>
    <w:rPr>
      <w:b/>
      <w:sz w:val="24"/>
      <w:u w:val="single"/>
    </w:rPr>
  </w:style>
  <w:style w:type="character" w:styleId="BookTitle">
    <w:name w:val="Book Title"/>
    <w:basedOn w:val="DefaultParagraphFont"/>
    <w:uiPriority w:val="33"/>
    <w:qFormat/>
    <w:rsid w:val="00B214A4"/>
    <w:rPr>
      <w:rFonts w:asciiTheme="majorHAnsi" w:eastAsiaTheme="majorEastAsia" w:hAnsiTheme="majorHAnsi"/>
      <w:b/>
      <w:i/>
      <w:sz w:val="24"/>
      <w:szCs w:val="24"/>
    </w:rPr>
  </w:style>
  <w:style w:type="paragraph" w:styleId="TOCHeading">
    <w:name w:val="TOC Heading"/>
    <w:basedOn w:val="Heading10"/>
    <w:next w:val="Normal"/>
    <w:uiPriority w:val="39"/>
    <w:semiHidden/>
    <w:unhideWhenUsed/>
    <w:qFormat/>
    <w:rsid w:val="00B214A4"/>
    <w:pPr>
      <w:outlineLvl w:val="9"/>
    </w:pPr>
  </w:style>
  <w:style w:type="paragraph" w:styleId="Header">
    <w:name w:val="header"/>
    <w:basedOn w:val="Normal"/>
    <w:link w:val="HeaderChar"/>
    <w:rsid w:val="00C94FD1"/>
    <w:pPr>
      <w:tabs>
        <w:tab w:val="center" w:pos="4536"/>
        <w:tab w:val="right" w:pos="9072"/>
      </w:tabs>
      <w:ind w:firstLine="0"/>
    </w:pPr>
    <w:rPr>
      <w:sz w:val="18"/>
    </w:rPr>
  </w:style>
  <w:style w:type="character" w:customStyle="1" w:styleId="HeaderChar">
    <w:name w:val="Header Char"/>
    <w:basedOn w:val="DefaultParagraphFont"/>
    <w:link w:val="Header"/>
    <w:rsid w:val="00C94FD1"/>
    <w:rPr>
      <w:rFonts w:ascii="Times New Roman" w:eastAsia="Times New Roman" w:hAnsi="Times New Roman"/>
      <w:sz w:val="18"/>
      <w:szCs w:val="20"/>
      <w:lang w:val="en-US" w:eastAsia="de-DE"/>
    </w:rPr>
  </w:style>
  <w:style w:type="paragraph" w:styleId="Footer">
    <w:name w:val="footer"/>
    <w:basedOn w:val="Normal"/>
    <w:link w:val="FooterChar"/>
    <w:rsid w:val="00C94FD1"/>
    <w:pPr>
      <w:tabs>
        <w:tab w:val="center" w:pos="4536"/>
        <w:tab w:val="right" w:pos="9072"/>
      </w:tabs>
    </w:pPr>
  </w:style>
  <w:style w:type="character" w:customStyle="1" w:styleId="FooterChar">
    <w:name w:val="Footer Char"/>
    <w:basedOn w:val="DefaultParagraphFont"/>
    <w:link w:val="Footer"/>
    <w:rsid w:val="00C94FD1"/>
    <w:rPr>
      <w:rFonts w:ascii="Times New Roman" w:eastAsia="Times New Roman" w:hAnsi="Times New Roman"/>
      <w:sz w:val="20"/>
      <w:szCs w:val="20"/>
      <w:lang w:val="en-US" w:eastAsia="de-DE"/>
    </w:rPr>
  </w:style>
  <w:style w:type="paragraph" w:styleId="BalloonText">
    <w:name w:val="Balloon Text"/>
    <w:basedOn w:val="Normal"/>
    <w:link w:val="BalloonTextChar"/>
    <w:rsid w:val="00C94FD1"/>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C94FD1"/>
    <w:rPr>
      <w:rFonts w:ascii="Tahoma" w:eastAsia="Times New Roman" w:hAnsi="Tahoma" w:cs="Tahoma"/>
      <w:sz w:val="16"/>
      <w:szCs w:val="16"/>
      <w:lang w:val="en-US" w:eastAsia="de-DE"/>
    </w:rPr>
  </w:style>
  <w:style w:type="paragraph" w:customStyle="1" w:styleId="abstract">
    <w:name w:val="abstract"/>
    <w:basedOn w:val="Normal"/>
    <w:rsid w:val="00C94FD1"/>
    <w:pPr>
      <w:spacing w:before="600" w:after="360" w:line="220" w:lineRule="atLeast"/>
      <w:ind w:left="567" w:right="567"/>
      <w:contextualSpacing/>
    </w:pPr>
    <w:rPr>
      <w:sz w:val="18"/>
    </w:rPr>
  </w:style>
  <w:style w:type="paragraph" w:customStyle="1" w:styleId="address">
    <w:name w:val="address"/>
    <w:basedOn w:val="Normal"/>
    <w:rsid w:val="00C94FD1"/>
    <w:pPr>
      <w:spacing w:after="200" w:line="220" w:lineRule="atLeast"/>
      <w:ind w:firstLine="0"/>
      <w:contextualSpacing/>
      <w:jc w:val="center"/>
    </w:pPr>
    <w:rPr>
      <w:sz w:val="18"/>
    </w:rPr>
  </w:style>
  <w:style w:type="numbering" w:customStyle="1" w:styleId="arabnumitem">
    <w:name w:val="arabnumitem"/>
    <w:basedOn w:val="NoList"/>
    <w:rsid w:val="00C94FD1"/>
    <w:pPr>
      <w:numPr>
        <w:numId w:val="1"/>
      </w:numPr>
    </w:pPr>
  </w:style>
  <w:style w:type="paragraph" w:styleId="ListBullet">
    <w:name w:val="List Bullet"/>
    <w:basedOn w:val="Normal"/>
    <w:rsid w:val="00C94FD1"/>
    <w:pPr>
      <w:numPr>
        <w:numId w:val="7"/>
      </w:numPr>
      <w:spacing w:before="120" w:after="120"/>
      <w:contextualSpacing/>
    </w:pPr>
  </w:style>
  <w:style w:type="paragraph" w:customStyle="1" w:styleId="author">
    <w:name w:val="author"/>
    <w:basedOn w:val="Normal"/>
    <w:next w:val="address"/>
    <w:rsid w:val="00C94FD1"/>
    <w:pPr>
      <w:spacing w:after="200"/>
      <w:ind w:firstLine="0"/>
      <w:jc w:val="center"/>
    </w:pPr>
  </w:style>
  <w:style w:type="paragraph" w:customStyle="1" w:styleId="bulletitem">
    <w:name w:val="bulletitem"/>
    <w:basedOn w:val="Normal"/>
    <w:rsid w:val="00C94FD1"/>
    <w:pPr>
      <w:numPr>
        <w:numId w:val="2"/>
      </w:numPr>
      <w:spacing w:before="160" w:after="160"/>
      <w:contextualSpacing/>
    </w:pPr>
  </w:style>
  <w:style w:type="paragraph" w:customStyle="1" w:styleId="dashitem">
    <w:name w:val="dashitem"/>
    <w:basedOn w:val="Normal"/>
    <w:rsid w:val="00C94FD1"/>
    <w:pPr>
      <w:numPr>
        <w:numId w:val="3"/>
      </w:numPr>
      <w:spacing w:before="160" w:after="160"/>
      <w:contextualSpacing/>
    </w:pPr>
  </w:style>
  <w:style w:type="character" w:customStyle="1" w:styleId="e-mail">
    <w:name w:val="e-mail"/>
    <w:basedOn w:val="DefaultParagraphFont"/>
    <w:rsid w:val="00C94FD1"/>
    <w:rPr>
      <w:rFonts w:ascii="Courier" w:hAnsi="Courier"/>
      <w:noProof/>
      <w:lang w:val="en-US"/>
    </w:rPr>
  </w:style>
  <w:style w:type="paragraph" w:customStyle="1" w:styleId="equation">
    <w:name w:val="equation"/>
    <w:basedOn w:val="Normal"/>
    <w:next w:val="Normal"/>
    <w:rsid w:val="00C94FD1"/>
    <w:pPr>
      <w:tabs>
        <w:tab w:val="center" w:pos="3289"/>
        <w:tab w:val="right" w:pos="6917"/>
      </w:tabs>
      <w:spacing w:before="160" w:after="160"/>
      <w:ind w:firstLine="0"/>
    </w:pPr>
  </w:style>
  <w:style w:type="paragraph" w:customStyle="1" w:styleId="figurecaption">
    <w:name w:val="figurecaption"/>
    <w:basedOn w:val="Normal"/>
    <w:next w:val="Normal"/>
    <w:rsid w:val="00C94FD1"/>
    <w:pPr>
      <w:keepLines/>
      <w:spacing w:before="120" w:after="240" w:line="220" w:lineRule="atLeast"/>
      <w:ind w:firstLine="0"/>
      <w:jc w:val="center"/>
    </w:pPr>
    <w:rPr>
      <w:sz w:val="18"/>
    </w:rPr>
  </w:style>
  <w:style w:type="character" w:styleId="FootnoteReference">
    <w:name w:val="footnote reference"/>
    <w:basedOn w:val="DefaultParagraphFont"/>
    <w:rsid w:val="00C94FD1"/>
    <w:rPr>
      <w:position w:val="0"/>
      <w:vertAlign w:val="superscript"/>
    </w:rPr>
  </w:style>
  <w:style w:type="paragraph" w:customStyle="1" w:styleId="heading1">
    <w:name w:val="heading1"/>
    <w:basedOn w:val="Heading10"/>
    <w:next w:val="Normal"/>
    <w:rsid w:val="00C94FD1"/>
    <w:pPr>
      <w:numPr>
        <w:numId w:val="4"/>
      </w:numPr>
    </w:pPr>
    <w:rPr>
      <w:bCs/>
    </w:rPr>
  </w:style>
  <w:style w:type="paragraph" w:customStyle="1" w:styleId="heading2">
    <w:name w:val="heading2"/>
    <w:basedOn w:val="Heading20"/>
    <w:next w:val="Normal"/>
    <w:rsid w:val="00C94FD1"/>
    <w:pPr>
      <w:numPr>
        <w:ilvl w:val="1"/>
        <w:numId w:val="4"/>
      </w:numPr>
    </w:pPr>
    <w:rPr>
      <w:bCs/>
      <w:iCs/>
    </w:rPr>
  </w:style>
  <w:style w:type="character" w:customStyle="1" w:styleId="heading30">
    <w:name w:val="heading3"/>
    <w:basedOn w:val="DefaultParagraphFont"/>
    <w:rsid w:val="00C94FD1"/>
    <w:rPr>
      <w:b/>
    </w:rPr>
  </w:style>
  <w:style w:type="character" w:customStyle="1" w:styleId="heading40">
    <w:name w:val="heading4"/>
    <w:basedOn w:val="DefaultParagraphFont"/>
    <w:rsid w:val="00C94FD1"/>
    <w:rPr>
      <w:i/>
    </w:rPr>
  </w:style>
  <w:style w:type="numbering" w:customStyle="1" w:styleId="headings">
    <w:name w:val="headings"/>
    <w:basedOn w:val="arabnumitem"/>
    <w:rsid w:val="00C94FD1"/>
    <w:pPr>
      <w:numPr>
        <w:numId w:val="4"/>
      </w:numPr>
    </w:pPr>
  </w:style>
  <w:style w:type="paragraph" w:customStyle="1" w:styleId="image">
    <w:name w:val="image"/>
    <w:basedOn w:val="Normal"/>
    <w:next w:val="Normal"/>
    <w:rsid w:val="00C94FD1"/>
    <w:pPr>
      <w:spacing w:before="240" w:after="120"/>
      <w:ind w:firstLine="0"/>
      <w:jc w:val="center"/>
    </w:pPr>
  </w:style>
  <w:style w:type="numbering" w:customStyle="1" w:styleId="itemization">
    <w:name w:val="itemization"/>
    <w:basedOn w:val="NoList"/>
    <w:semiHidden/>
    <w:rsid w:val="00C94FD1"/>
  </w:style>
  <w:style w:type="numbering" w:customStyle="1" w:styleId="itemization1">
    <w:name w:val="itemization1"/>
    <w:basedOn w:val="NoList"/>
    <w:rsid w:val="00C94FD1"/>
    <w:pPr>
      <w:numPr>
        <w:numId w:val="2"/>
      </w:numPr>
    </w:pPr>
  </w:style>
  <w:style w:type="numbering" w:customStyle="1" w:styleId="itemization2">
    <w:name w:val="itemization2"/>
    <w:basedOn w:val="NoList"/>
    <w:rsid w:val="00C94FD1"/>
    <w:pPr>
      <w:numPr>
        <w:numId w:val="3"/>
      </w:numPr>
    </w:pPr>
  </w:style>
  <w:style w:type="paragraph" w:customStyle="1" w:styleId="keywords">
    <w:name w:val="keywords"/>
    <w:basedOn w:val="abstract"/>
    <w:next w:val="heading1"/>
    <w:rsid w:val="00C94FD1"/>
    <w:pPr>
      <w:spacing w:before="220"/>
      <w:ind w:firstLine="0"/>
      <w:contextualSpacing w:val="0"/>
      <w:jc w:val="left"/>
    </w:pPr>
  </w:style>
  <w:style w:type="paragraph" w:styleId="ListNumber">
    <w:name w:val="List Number"/>
    <w:basedOn w:val="Normal"/>
    <w:rsid w:val="00C94FD1"/>
    <w:pPr>
      <w:numPr>
        <w:numId w:val="8"/>
      </w:numPr>
    </w:pPr>
  </w:style>
  <w:style w:type="paragraph" w:customStyle="1" w:styleId="numitem">
    <w:name w:val="numitem"/>
    <w:basedOn w:val="Normal"/>
    <w:rsid w:val="00C94FD1"/>
    <w:pPr>
      <w:numPr>
        <w:numId w:val="9"/>
      </w:numPr>
      <w:spacing w:before="160" w:after="160"/>
      <w:contextualSpacing/>
    </w:pPr>
  </w:style>
  <w:style w:type="paragraph" w:customStyle="1" w:styleId="p1a">
    <w:name w:val="p1a"/>
    <w:basedOn w:val="Normal"/>
    <w:rsid w:val="00C94FD1"/>
    <w:pPr>
      <w:ind w:firstLine="0"/>
    </w:pPr>
  </w:style>
  <w:style w:type="paragraph" w:customStyle="1" w:styleId="programcode">
    <w:name w:val="programcode"/>
    <w:basedOn w:val="Normal"/>
    <w:rsid w:val="00C94FD1"/>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C94FD1"/>
    <w:pPr>
      <w:numPr>
        <w:numId w:val="5"/>
      </w:numPr>
      <w:spacing w:line="220" w:lineRule="atLeast"/>
    </w:pPr>
    <w:rPr>
      <w:sz w:val="18"/>
    </w:rPr>
  </w:style>
  <w:style w:type="numbering" w:customStyle="1" w:styleId="referencelist">
    <w:name w:val="referencelist"/>
    <w:basedOn w:val="NoList"/>
    <w:semiHidden/>
    <w:rsid w:val="00C94FD1"/>
    <w:pPr>
      <w:numPr>
        <w:numId w:val="5"/>
      </w:numPr>
    </w:pPr>
  </w:style>
  <w:style w:type="paragraph" w:customStyle="1" w:styleId="runninghead-left">
    <w:name w:val="running head - left"/>
    <w:basedOn w:val="Normal"/>
    <w:rsid w:val="00C94FD1"/>
    <w:pPr>
      <w:ind w:firstLine="0"/>
      <w:jc w:val="left"/>
    </w:pPr>
    <w:rPr>
      <w:sz w:val="18"/>
      <w:szCs w:val="18"/>
    </w:rPr>
  </w:style>
  <w:style w:type="paragraph" w:customStyle="1" w:styleId="runninghead-right">
    <w:name w:val="running head - right"/>
    <w:basedOn w:val="Normal"/>
    <w:rsid w:val="00C94FD1"/>
    <w:pPr>
      <w:ind w:firstLine="0"/>
      <w:jc w:val="right"/>
    </w:pPr>
    <w:rPr>
      <w:bCs/>
      <w:sz w:val="18"/>
      <w:szCs w:val="18"/>
    </w:rPr>
  </w:style>
  <w:style w:type="character" w:styleId="PageNumber">
    <w:name w:val="page number"/>
    <w:basedOn w:val="DefaultParagraphFont"/>
    <w:rsid w:val="00C94FD1"/>
    <w:rPr>
      <w:sz w:val="18"/>
    </w:rPr>
  </w:style>
  <w:style w:type="paragraph" w:customStyle="1" w:styleId="papertitle">
    <w:name w:val="papertitle"/>
    <w:basedOn w:val="Normal"/>
    <w:next w:val="author"/>
    <w:rsid w:val="00C94FD1"/>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C94FD1"/>
    <w:pPr>
      <w:spacing w:before="120" w:line="280" w:lineRule="atLeast"/>
    </w:pPr>
    <w:rPr>
      <w:sz w:val="24"/>
    </w:rPr>
  </w:style>
  <w:style w:type="paragraph" w:customStyle="1" w:styleId="tablecaption">
    <w:name w:val="tablecaption"/>
    <w:basedOn w:val="Normal"/>
    <w:next w:val="Normal"/>
    <w:rsid w:val="00C94FD1"/>
    <w:pPr>
      <w:keepNext/>
      <w:keepLines/>
      <w:spacing w:before="240" w:after="120" w:line="220" w:lineRule="atLeast"/>
      <w:ind w:firstLine="0"/>
      <w:jc w:val="center"/>
    </w:pPr>
    <w:rPr>
      <w:sz w:val="18"/>
      <w:lang w:val="de-DE"/>
    </w:rPr>
  </w:style>
  <w:style w:type="character" w:customStyle="1" w:styleId="url">
    <w:name w:val="url"/>
    <w:basedOn w:val="DefaultParagraphFont"/>
    <w:rsid w:val="00C94FD1"/>
    <w:rPr>
      <w:rFonts w:ascii="Courier" w:hAnsi="Courier"/>
      <w:noProof/>
      <w:lang w:val="en-US"/>
    </w:rPr>
  </w:style>
  <w:style w:type="paragraph" w:styleId="FootnoteText">
    <w:name w:val="footnote text"/>
    <w:basedOn w:val="Normal"/>
    <w:link w:val="FootnoteTextChar"/>
    <w:rsid w:val="00C94FD1"/>
    <w:pPr>
      <w:spacing w:line="220" w:lineRule="atLeast"/>
      <w:ind w:left="227" w:hanging="227"/>
    </w:pPr>
    <w:rPr>
      <w:sz w:val="18"/>
    </w:rPr>
  </w:style>
  <w:style w:type="character" w:customStyle="1" w:styleId="FootnoteTextChar">
    <w:name w:val="Footnote Text Char"/>
    <w:basedOn w:val="DefaultParagraphFont"/>
    <w:link w:val="FootnoteText"/>
    <w:rsid w:val="00C94FD1"/>
    <w:rPr>
      <w:rFonts w:ascii="Times New Roman" w:eastAsia="Times New Roman" w:hAnsi="Times New Roman"/>
      <w:sz w:val="18"/>
      <w:szCs w:val="20"/>
      <w:lang w:val="en-US" w:eastAsia="de-DE"/>
    </w:rPr>
  </w:style>
  <w:style w:type="character" w:customStyle="1" w:styleId="RH">
    <w:name w:val="RH"/>
    <w:basedOn w:val="DefaultParagraphFont"/>
    <w:rsid w:val="00C94FD1"/>
  </w:style>
  <w:style w:type="paragraph" w:customStyle="1" w:styleId="ReferenceLine">
    <w:name w:val="ReferenceLine"/>
    <w:basedOn w:val="p1a"/>
    <w:rsid w:val="00C94FD1"/>
    <w:pPr>
      <w:spacing w:line="200" w:lineRule="exact"/>
    </w:pPr>
    <w:rPr>
      <w:sz w:val="16"/>
    </w:rPr>
  </w:style>
  <w:style w:type="table" w:styleId="TableGrid">
    <w:name w:val="Table Grid"/>
    <w:basedOn w:val="TableNormal"/>
    <w:uiPriority w:val="59"/>
    <w:rsid w:val="00E83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
    <w:name w:val="first para"/>
    <w:basedOn w:val="Normal"/>
    <w:next w:val="Normal"/>
    <w:qFormat/>
    <w:rsid w:val="007919C3"/>
    <w:pPr>
      <w:ind w:firstLine="0"/>
      <w:pPrChange w:id="0" w:author="Nigel Gilbert" w:date="2013-05-19T13:38:00Z">
        <w:pPr>
          <w:overflowPunct w:val="0"/>
          <w:autoSpaceDE w:val="0"/>
          <w:autoSpaceDN w:val="0"/>
          <w:adjustRightInd w:val="0"/>
          <w:spacing w:line="240" w:lineRule="atLeast"/>
          <w:ind w:firstLine="227"/>
          <w:jc w:val="both"/>
          <w:textAlignment w:val="baseline"/>
        </w:pPr>
      </w:pPrChange>
    </w:pPr>
    <w:rPr>
      <w:lang w:val="en-GB"/>
      <w:rPrChange w:id="0" w:author="Nigel Gilbert" w:date="2013-05-19T13:38:00Z">
        <w:rPr>
          <w:lang w:val="en-GB" w:eastAsia="de-DE" w:bidi="ar-SA"/>
        </w:rPr>
      </w:rPrChang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lsdException w:name="footnote reference" w:uiPriority="0"/>
    <w:lsdException w:name="page number" w:uiPriority="0"/>
    <w:lsdException w:name="List Bullet" w:uiPriority="0"/>
    <w:lsdException w:name="List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4FD1"/>
    <w:pPr>
      <w:overflowPunct w:val="0"/>
      <w:autoSpaceDE w:val="0"/>
      <w:autoSpaceDN w:val="0"/>
      <w:adjustRightInd w:val="0"/>
      <w:spacing w:line="240" w:lineRule="atLeast"/>
      <w:ind w:firstLine="227"/>
      <w:jc w:val="both"/>
      <w:textAlignment w:val="baseline"/>
    </w:pPr>
    <w:rPr>
      <w:rFonts w:ascii="Times New Roman" w:eastAsia="Times New Roman" w:hAnsi="Times New Roman"/>
      <w:sz w:val="20"/>
      <w:szCs w:val="20"/>
      <w:lang w:val="en-US" w:eastAsia="de-DE"/>
    </w:rPr>
  </w:style>
  <w:style w:type="paragraph" w:styleId="Heading10">
    <w:name w:val="heading 1"/>
    <w:basedOn w:val="Normal"/>
    <w:next w:val="Normal"/>
    <w:link w:val="Heading1Char"/>
    <w:qFormat/>
    <w:rsid w:val="00C94FD1"/>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Normal"/>
    <w:link w:val="Heading2Char"/>
    <w:qFormat/>
    <w:rsid w:val="00C94FD1"/>
    <w:pPr>
      <w:keepNext/>
      <w:keepLines/>
      <w:suppressAutoHyphens/>
      <w:spacing w:before="360" w:after="160"/>
      <w:ind w:left="567" w:hanging="567"/>
      <w:outlineLvl w:val="1"/>
    </w:pPr>
    <w:rPr>
      <w:b/>
    </w:rPr>
  </w:style>
  <w:style w:type="paragraph" w:styleId="Heading3">
    <w:name w:val="heading 3"/>
    <w:basedOn w:val="Normal"/>
    <w:next w:val="Normal"/>
    <w:link w:val="Heading3Char"/>
    <w:qFormat/>
    <w:rsid w:val="00C94FD1"/>
    <w:pPr>
      <w:spacing w:before="360"/>
      <w:ind w:firstLine="0"/>
      <w:outlineLvl w:val="2"/>
    </w:pPr>
  </w:style>
  <w:style w:type="paragraph" w:styleId="Heading4">
    <w:name w:val="heading 4"/>
    <w:basedOn w:val="Normal"/>
    <w:next w:val="Normal"/>
    <w:link w:val="Heading4Char"/>
    <w:qFormat/>
    <w:rsid w:val="00C94FD1"/>
    <w:pPr>
      <w:spacing w:before="240"/>
      <w:ind w:firstLine="0"/>
      <w:outlineLvl w:val="3"/>
    </w:pPr>
  </w:style>
  <w:style w:type="paragraph" w:styleId="Heading5">
    <w:name w:val="heading 5"/>
    <w:basedOn w:val="Normal"/>
    <w:next w:val="Normal"/>
    <w:link w:val="Heading5Char"/>
    <w:qFormat/>
    <w:rsid w:val="00C94FD1"/>
    <w:pPr>
      <w:spacing w:before="240"/>
      <w:ind w:firstLine="0"/>
      <w:outlineLvl w:val="4"/>
    </w:pPr>
  </w:style>
  <w:style w:type="paragraph" w:styleId="Heading6">
    <w:name w:val="heading 6"/>
    <w:basedOn w:val="Normal"/>
    <w:next w:val="Normal"/>
    <w:link w:val="Heading6Char"/>
    <w:qFormat/>
    <w:rsid w:val="00C94FD1"/>
    <w:pPr>
      <w:spacing w:before="240"/>
      <w:ind w:firstLine="0"/>
      <w:outlineLvl w:val="5"/>
    </w:pPr>
  </w:style>
  <w:style w:type="paragraph" w:styleId="Heading7">
    <w:name w:val="heading 7"/>
    <w:basedOn w:val="Normal"/>
    <w:next w:val="Normal"/>
    <w:link w:val="Heading7Char"/>
    <w:qFormat/>
    <w:rsid w:val="00C94FD1"/>
    <w:pPr>
      <w:spacing w:before="240"/>
      <w:ind w:firstLine="0"/>
      <w:outlineLvl w:val="6"/>
    </w:pPr>
  </w:style>
  <w:style w:type="paragraph" w:styleId="Heading8">
    <w:name w:val="heading 8"/>
    <w:basedOn w:val="Normal"/>
    <w:next w:val="Normal"/>
    <w:link w:val="Heading8Char"/>
    <w:qFormat/>
    <w:rsid w:val="00C94FD1"/>
    <w:pPr>
      <w:spacing w:before="240"/>
      <w:ind w:firstLine="0"/>
      <w:outlineLvl w:val="7"/>
    </w:pPr>
  </w:style>
  <w:style w:type="paragraph" w:styleId="Heading9">
    <w:name w:val="heading 9"/>
    <w:basedOn w:val="Normal"/>
    <w:next w:val="Normal"/>
    <w:link w:val="Heading9Char"/>
    <w:qFormat/>
    <w:rsid w:val="00C94FD1"/>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0"/>
    <w:rsid w:val="00C94FD1"/>
    <w:rPr>
      <w:rFonts w:ascii="Times New Roman" w:eastAsia="Times New Roman" w:hAnsi="Times New Roman"/>
      <w:b/>
      <w:sz w:val="24"/>
      <w:szCs w:val="20"/>
      <w:lang w:val="en-US" w:eastAsia="de-DE"/>
    </w:rPr>
  </w:style>
  <w:style w:type="character" w:styleId="Hyperlink">
    <w:name w:val="Hyperlink"/>
    <w:basedOn w:val="DefaultParagraphFont"/>
    <w:rsid w:val="00C94FD1"/>
    <w:rPr>
      <w:color w:val="auto"/>
      <w:u w:val="none"/>
    </w:rPr>
  </w:style>
  <w:style w:type="character" w:customStyle="1" w:styleId="Heading2Char">
    <w:name w:val="Heading 2 Char"/>
    <w:basedOn w:val="DefaultParagraphFont"/>
    <w:link w:val="Heading20"/>
    <w:rsid w:val="00C94FD1"/>
    <w:rPr>
      <w:rFonts w:ascii="Times New Roman" w:eastAsia="Times New Roman" w:hAnsi="Times New Roman"/>
      <w:b/>
      <w:sz w:val="20"/>
      <w:szCs w:val="20"/>
      <w:lang w:val="en-US" w:eastAsia="de-DE"/>
    </w:rPr>
  </w:style>
  <w:style w:type="character" w:customStyle="1" w:styleId="Heading3Char">
    <w:name w:val="Heading 3 Char"/>
    <w:basedOn w:val="DefaultParagraphFont"/>
    <w:link w:val="Heading3"/>
    <w:rsid w:val="00C94FD1"/>
    <w:rPr>
      <w:rFonts w:ascii="Times New Roman" w:eastAsia="Times New Roman" w:hAnsi="Times New Roman"/>
      <w:sz w:val="20"/>
      <w:szCs w:val="20"/>
      <w:lang w:val="en-US" w:eastAsia="de-DE"/>
    </w:rPr>
  </w:style>
  <w:style w:type="character" w:customStyle="1" w:styleId="Heading4Char">
    <w:name w:val="Heading 4 Char"/>
    <w:basedOn w:val="DefaultParagraphFont"/>
    <w:link w:val="Heading4"/>
    <w:rsid w:val="00C94FD1"/>
    <w:rPr>
      <w:rFonts w:ascii="Times New Roman" w:eastAsia="Times New Roman" w:hAnsi="Times New Roman"/>
      <w:sz w:val="20"/>
      <w:szCs w:val="20"/>
      <w:lang w:val="en-US" w:eastAsia="de-DE"/>
    </w:rPr>
  </w:style>
  <w:style w:type="character" w:customStyle="1" w:styleId="Heading5Char">
    <w:name w:val="Heading 5 Char"/>
    <w:basedOn w:val="DefaultParagraphFont"/>
    <w:link w:val="Heading5"/>
    <w:rsid w:val="00C94FD1"/>
    <w:rPr>
      <w:rFonts w:ascii="Times New Roman" w:eastAsia="Times New Roman" w:hAnsi="Times New Roman"/>
      <w:sz w:val="20"/>
      <w:szCs w:val="20"/>
      <w:lang w:val="en-US" w:eastAsia="de-DE"/>
    </w:rPr>
  </w:style>
  <w:style w:type="character" w:customStyle="1" w:styleId="Heading6Char">
    <w:name w:val="Heading 6 Char"/>
    <w:basedOn w:val="DefaultParagraphFont"/>
    <w:link w:val="Heading6"/>
    <w:rsid w:val="00C94FD1"/>
    <w:rPr>
      <w:rFonts w:ascii="Times New Roman" w:eastAsia="Times New Roman" w:hAnsi="Times New Roman"/>
      <w:sz w:val="20"/>
      <w:szCs w:val="20"/>
      <w:lang w:val="en-US" w:eastAsia="de-DE"/>
    </w:rPr>
  </w:style>
  <w:style w:type="character" w:customStyle="1" w:styleId="Heading7Char">
    <w:name w:val="Heading 7 Char"/>
    <w:basedOn w:val="DefaultParagraphFont"/>
    <w:link w:val="Heading7"/>
    <w:rsid w:val="00C94FD1"/>
    <w:rPr>
      <w:rFonts w:ascii="Times New Roman" w:eastAsia="Times New Roman" w:hAnsi="Times New Roman"/>
      <w:sz w:val="20"/>
      <w:szCs w:val="20"/>
      <w:lang w:val="en-US" w:eastAsia="de-DE"/>
    </w:rPr>
  </w:style>
  <w:style w:type="character" w:customStyle="1" w:styleId="Heading8Char">
    <w:name w:val="Heading 8 Char"/>
    <w:basedOn w:val="DefaultParagraphFont"/>
    <w:link w:val="Heading8"/>
    <w:rsid w:val="00C94FD1"/>
    <w:rPr>
      <w:rFonts w:ascii="Times New Roman" w:eastAsia="Times New Roman" w:hAnsi="Times New Roman"/>
      <w:sz w:val="20"/>
      <w:szCs w:val="20"/>
      <w:lang w:val="en-US" w:eastAsia="de-DE"/>
    </w:rPr>
  </w:style>
  <w:style w:type="character" w:customStyle="1" w:styleId="Heading9Char">
    <w:name w:val="Heading 9 Char"/>
    <w:basedOn w:val="DefaultParagraphFont"/>
    <w:link w:val="Heading9"/>
    <w:rsid w:val="00C94FD1"/>
    <w:rPr>
      <w:rFonts w:ascii="Times New Roman" w:eastAsia="Times New Roman" w:hAnsi="Times New Roman"/>
      <w:sz w:val="20"/>
      <w:szCs w:val="20"/>
      <w:lang w:val="en-US" w:eastAsia="de-DE"/>
    </w:rPr>
  </w:style>
  <w:style w:type="paragraph" w:styleId="Title">
    <w:name w:val="Title"/>
    <w:basedOn w:val="Normal"/>
    <w:next w:val="Normal"/>
    <w:link w:val="TitleChar"/>
    <w:uiPriority w:val="10"/>
    <w:qFormat/>
    <w:rsid w:val="00B214A4"/>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B214A4"/>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B214A4"/>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B214A4"/>
    <w:rPr>
      <w:rFonts w:asciiTheme="majorHAnsi" w:eastAsiaTheme="majorEastAsia" w:hAnsiTheme="majorHAnsi"/>
      <w:sz w:val="24"/>
      <w:szCs w:val="24"/>
    </w:rPr>
  </w:style>
  <w:style w:type="character" w:styleId="Strong">
    <w:name w:val="Strong"/>
    <w:basedOn w:val="DefaultParagraphFont"/>
    <w:uiPriority w:val="22"/>
    <w:qFormat/>
    <w:rsid w:val="00B214A4"/>
    <w:rPr>
      <w:b/>
      <w:bCs/>
    </w:rPr>
  </w:style>
  <w:style w:type="character" w:styleId="Emphasis">
    <w:name w:val="Emphasis"/>
    <w:basedOn w:val="DefaultParagraphFont"/>
    <w:uiPriority w:val="20"/>
    <w:qFormat/>
    <w:rsid w:val="00B214A4"/>
    <w:rPr>
      <w:rFonts w:asciiTheme="minorHAnsi" w:hAnsiTheme="minorHAnsi"/>
      <w:b/>
      <w:i/>
      <w:iCs/>
    </w:rPr>
  </w:style>
  <w:style w:type="paragraph" w:styleId="NoSpacing">
    <w:name w:val="No Spacing"/>
    <w:basedOn w:val="Normal"/>
    <w:uiPriority w:val="1"/>
    <w:qFormat/>
    <w:rsid w:val="00B214A4"/>
    <w:rPr>
      <w:szCs w:val="32"/>
    </w:rPr>
  </w:style>
  <w:style w:type="paragraph" w:styleId="ListParagraph">
    <w:name w:val="List Paragraph"/>
    <w:basedOn w:val="Normal"/>
    <w:uiPriority w:val="34"/>
    <w:qFormat/>
    <w:rsid w:val="00B214A4"/>
    <w:pPr>
      <w:ind w:left="720"/>
      <w:contextualSpacing/>
    </w:pPr>
  </w:style>
  <w:style w:type="paragraph" w:styleId="Quote">
    <w:name w:val="Quote"/>
    <w:basedOn w:val="Normal"/>
    <w:next w:val="Normal"/>
    <w:link w:val="QuoteChar"/>
    <w:uiPriority w:val="29"/>
    <w:qFormat/>
    <w:rsid w:val="00B214A4"/>
    <w:rPr>
      <w:i/>
    </w:rPr>
  </w:style>
  <w:style w:type="character" w:customStyle="1" w:styleId="QuoteChar">
    <w:name w:val="Quote Char"/>
    <w:basedOn w:val="DefaultParagraphFont"/>
    <w:link w:val="Quote"/>
    <w:uiPriority w:val="29"/>
    <w:rsid w:val="00B214A4"/>
    <w:rPr>
      <w:i/>
      <w:sz w:val="24"/>
      <w:szCs w:val="24"/>
    </w:rPr>
  </w:style>
  <w:style w:type="paragraph" w:styleId="IntenseQuote">
    <w:name w:val="Intense Quote"/>
    <w:basedOn w:val="Normal"/>
    <w:next w:val="Normal"/>
    <w:link w:val="IntenseQuoteChar"/>
    <w:uiPriority w:val="30"/>
    <w:qFormat/>
    <w:rsid w:val="00B214A4"/>
    <w:pPr>
      <w:ind w:left="720" w:right="720"/>
    </w:pPr>
    <w:rPr>
      <w:b/>
      <w:i/>
      <w:szCs w:val="22"/>
    </w:rPr>
  </w:style>
  <w:style w:type="character" w:customStyle="1" w:styleId="IntenseQuoteChar">
    <w:name w:val="Intense Quote Char"/>
    <w:basedOn w:val="DefaultParagraphFont"/>
    <w:link w:val="IntenseQuote"/>
    <w:uiPriority w:val="30"/>
    <w:rsid w:val="00B214A4"/>
    <w:rPr>
      <w:b/>
      <w:i/>
      <w:sz w:val="24"/>
    </w:rPr>
  </w:style>
  <w:style w:type="character" w:styleId="SubtleEmphasis">
    <w:name w:val="Subtle Emphasis"/>
    <w:uiPriority w:val="19"/>
    <w:qFormat/>
    <w:rsid w:val="00B214A4"/>
    <w:rPr>
      <w:i/>
      <w:color w:val="5A5A5A" w:themeColor="text1" w:themeTint="A5"/>
    </w:rPr>
  </w:style>
  <w:style w:type="character" w:styleId="IntenseEmphasis">
    <w:name w:val="Intense Emphasis"/>
    <w:basedOn w:val="DefaultParagraphFont"/>
    <w:uiPriority w:val="21"/>
    <w:qFormat/>
    <w:rsid w:val="00B214A4"/>
    <w:rPr>
      <w:b/>
      <w:i/>
      <w:sz w:val="24"/>
      <w:szCs w:val="24"/>
      <w:u w:val="single"/>
    </w:rPr>
  </w:style>
  <w:style w:type="character" w:styleId="SubtleReference">
    <w:name w:val="Subtle Reference"/>
    <w:basedOn w:val="DefaultParagraphFont"/>
    <w:uiPriority w:val="31"/>
    <w:qFormat/>
    <w:rsid w:val="00B214A4"/>
    <w:rPr>
      <w:sz w:val="24"/>
      <w:szCs w:val="24"/>
      <w:u w:val="single"/>
    </w:rPr>
  </w:style>
  <w:style w:type="character" w:styleId="IntenseReference">
    <w:name w:val="Intense Reference"/>
    <w:basedOn w:val="DefaultParagraphFont"/>
    <w:uiPriority w:val="32"/>
    <w:qFormat/>
    <w:rsid w:val="00B214A4"/>
    <w:rPr>
      <w:b/>
      <w:sz w:val="24"/>
      <w:u w:val="single"/>
    </w:rPr>
  </w:style>
  <w:style w:type="character" w:styleId="BookTitle">
    <w:name w:val="Book Title"/>
    <w:basedOn w:val="DefaultParagraphFont"/>
    <w:uiPriority w:val="33"/>
    <w:qFormat/>
    <w:rsid w:val="00B214A4"/>
    <w:rPr>
      <w:rFonts w:asciiTheme="majorHAnsi" w:eastAsiaTheme="majorEastAsia" w:hAnsiTheme="majorHAnsi"/>
      <w:b/>
      <w:i/>
      <w:sz w:val="24"/>
      <w:szCs w:val="24"/>
    </w:rPr>
  </w:style>
  <w:style w:type="paragraph" w:styleId="TOCHeading">
    <w:name w:val="TOC Heading"/>
    <w:basedOn w:val="Heading10"/>
    <w:next w:val="Normal"/>
    <w:uiPriority w:val="39"/>
    <w:semiHidden/>
    <w:unhideWhenUsed/>
    <w:qFormat/>
    <w:rsid w:val="00B214A4"/>
    <w:pPr>
      <w:outlineLvl w:val="9"/>
    </w:pPr>
  </w:style>
  <w:style w:type="paragraph" w:styleId="Header">
    <w:name w:val="header"/>
    <w:basedOn w:val="Normal"/>
    <w:link w:val="HeaderChar"/>
    <w:rsid w:val="00C94FD1"/>
    <w:pPr>
      <w:tabs>
        <w:tab w:val="center" w:pos="4536"/>
        <w:tab w:val="right" w:pos="9072"/>
      </w:tabs>
      <w:ind w:firstLine="0"/>
    </w:pPr>
    <w:rPr>
      <w:sz w:val="18"/>
    </w:rPr>
  </w:style>
  <w:style w:type="character" w:customStyle="1" w:styleId="HeaderChar">
    <w:name w:val="Header Char"/>
    <w:basedOn w:val="DefaultParagraphFont"/>
    <w:link w:val="Header"/>
    <w:rsid w:val="00C94FD1"/>
    <w:rPr>
      <w:rFonts w:ascii="Times New Roman" w:eastAsia="Times New Roman" w:hAnsi="Times New Roman"/>
      <w:sz w:val="18"/>
      <w:szCs w:val="20"/>
      <w:lang w:val="en-US" w:eastAsia="de-DE"/>
    </w:rPr>
  </w:style>
  <w:style w:type="paragraph" w:styleId="Footer">
    <w:name w:val="footer"/>
    <w:basedOn w:val="Normal"/>
    <w:link w:val="FooterChar"/>
    <w:rsid w:val="00C94FD1"/>
    <w:pPr>
      <w:tabs>
        <w:tab w:val="center" w:pos="4536"/>
        <w:tab w:val="right" w:pos="9072"/>
      </w:tabs>
    </w:pPr>
  </w:style>
  <w:style w:type="character" w:customStyle="1" w:styleId="FooterChar">
    <w:name w:val="Footer Char"/>
    <w:basedOn w:val="DefaultParagraphFont"/>
    <w:link w:val="Footer"/>
    <w:rsid w:val="00C94FD1"/>
    <w:rPr>
      <w:rFonts w:ascii="Times New Roman" w:eastAsia="Times New Roman" w:hAnsi="Times New Roman"/>
      <w:sz w:val="20"/>
      <w:szCs w:val="20"/>
      <w:lang w:val="en-US" w:eastAsia="de-DE"/>
    </w:rPr>
  </w:style>
  <w:style w:type="paragraph" w:styleId="BalloonText">
    <w:name w:val="Balloon Text"/>
    <w:basedOn w:val="Normal"/>
    <w:link w:val="BalloonTextChar"/>
    <w:rsid w:val="00C94FD1"/>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C94FD1"/>
    <w:rPr>
      <w:rFonts w:ascii="Tahoma" w:eastAsia="Times New Roman" w:hAnsi="Tahoma" w:cs="Tahoma"/>
      <w:sz w:val="16"/>
      <w:szCs w:val="16"/>
      <w:lang w:val="en-US" w:eastAsia="de-DE"/>
    </w:rPr>
  </w:style>
  <w:style w:type="paragraph" w:customStyle="1" w:styleId="abstract">
    <w:name w:val="abstract"/>
    <w:basedOn w:val="Normal"/>
    <w:rsid w:val="00C94FD1"/>
    <w:pPr>
      <w:spacing w:before="600" w:after="360" w:line="220" w:lineRule="atLeast"/>
      <w:ind w:left="567" w:right="567"/>
      <w:contextualSpacing/>
    </w:pPr>
    <w:rPr>
      <w:sz w:val="18"/>
    </w:rPr>
  </w:style>
  <w:style w:type="paragraph" w:customStyle="1" w:styleId="address">
    <w:name w:val="address"/>
    <w:basedOn w:val="Normal"/>
    <w:rsid w:val="00C94FD1"/>
    <w:pPr>
      <w:spacing w:after="200" w:line="220" w:lineRule="atLeast"/>
      <w:ind w:firstLine="0"/>
      <w:contextualSpacing/>
      <w:jc w:val="center"/>
    </w:pPr>
    <w:rPr>
      <w:sz w:val="18"/>
    </w:rPr>
  </w:style>
  <w:style w:type="numbering" w:customStyle="1" w:styleId="arabnumitem">
    <w:name w:val="arabnumitem"/>
    <w:basedOn w:val="NoList"/>
    <w:rsid w:val="00C94FD1"/>
    <w:pPr>
      <w:numPr>
        <w:numId w:val="1"/>
      </w:numPr>
    </w:pPr>
  </w:style>
  <w:style w:type="paragraph" w:styleId="ListBullet">
    <w:name w:val="List Bullet"/>
    <w:basedOn w:val="Normal"/>
    <w:rsid w:val="00C94FD1"/>
    <w:pPr>
      <w:numPr>
        <w:numId w:val="7"/>
      </w:numPr>
      <w:spacing w:before="120" w:after="120"/>
      <w:contextualSpacing/>
    </w:pPr>
  </w:style>
  <w:style w:type="paragraph" w:customStyle="1" w:styleId="author">
    <w:name w:val="author"/>
    <w:basedOn w:val="Normal"/>
    <w:next w:val="address"/>
    <w:rsid w:val="00C94FD1"/>
    <w:pPr>
      <w:spacing w:after="200"/>
      <w:ind w:firstLine="0"/>
      <w:jc w:val="center"/>
    </w:pPr>
  </w:style>
  <w:style w:type="paragraph" w:customStyle="1" w:styleId="bulletitem">
    <w:name w:val="bulletitem"/>
    <w:basedOn w:val="Normal"/>
    <w:rsid w:val="00C94FD1"/>
    <w:pPr>
      <w:numPr>
        <w:numId w:val="2"/>
      </w:numPr>
      <w:spacing w:before="160" w:after="160"/>
      <w:contextualSpacing/>
    </w:pPr>
  </w:style>
  <w:style w:type="paragraph" w:customStyle="1" w:styleId="dashitem">
    <w:name w:val="dashitem"/>
    <w:basedOn w:val="Normal"/>
    <w:rsid w:val="00C94FD1"/>
    <w:pPr>
      <w:numPr>
        <w:numId w:val="3"/>
      </w:numPr>
      <w:spacing w:before="160" w:after="160"/>
      <w:contextualSpacing/>
    </w:pPr>
  </w:style>
  <w:style w:type="character" w:customStyle="1" w:styleId="e-mail">
    <w:name w:val="e-mail"/>
    <w:basedOn w:val="DefaultParagraphFont"/>
    <w:rsid w:val="00C94FD1"/>
    <w:rPr>
      <w:rFonts w:ascii="Courier" w:hAnsi="Courier"/>
      <w:noProof/>
      <w:lang w:val="en-US"/>
    </w:rPr>
  </w:style>
  <w:style w:type="paragraph" w:customStyle="1" w:styleId="equation">
    <w:name w:val="equation"/>
    <w:basedOn w:val="Normal"/>
    <w:next w:val="Normal"/>
    <w:rsid w:val="00C94FD1"/>
    <w:pPr>
      <w:tabs>
        <w:tab w:val="center" w:pos="3289"/>
        <w:tab w:val="right" w:pos="6917"/>
      </w:tabs>
      <w:spacing w:before="160" w:after="160"/>
      <w:ind w:firstLine="0"/>
    </w:pPr>
  </w:style>
  <w:style w:type="paragraph" w:customStyle="1" w:styleId="figurecaption">
    <w:name w:val="figurecaption"/>
    <w:basedOn w:val="Normal"/>
    <w:next w:val="Normal"/>
    <w:rsid w:val="00C94FD1"/>
    <w:pPr>
      <w:keepLines/>
      <w:spacing w:before="120" w:after="240" w:line="220" w:lineRule="atLeast"/>
      <w:ind w:firstLine="0"/>
      <w:jc w:val="center"/>
    </w:pPr>
    <w:rPr>
      <w:sz w:val="18"/>
    </w:rPr>
  </w:style>
  <w:style w:type="character" w:styleId="FootnoteReference">
    <w:name w:val="footnote reference"/>
    <w:basedOn w:val="DefaultParagraphFont"/>
    <w:rsid w:val="00C94FD1"/>
    <w:rPr>
      <w:position w:val="0"/>
      <w:vertAlign w:val="superscript"/>
    </w:rPr>
  </w:style>
  <w:style w:type="paragraph" w:customStyle="1" w:styleId="heading1">
    <w:name w:val="heading1"/>
    <w:basedOn w:val="Heading10"/>
    <w:next w:val="Normal"/>
    <w:rsid w:val="00C94FD1"/>
    <w:pPr>
      <w:numPr>
        <w:numId w:val="4"/>
      </w:numPr>
    </w:pPr>
    <w:rPr>
      <w:bCs/>
    </w:rPr>
  </w:style>
  <w:style w:type="paragraph" w:customStyle="1" w:styleId="heading2">
    <w:name w:val="heading2"/>
    <w:basedOn w:val="Heading20"/>
    <w:next w:val="Normal"/>
    <w:rsid w:val="00C94FD1"/>
    <w:pPr>
      <w:numPr>
        <w:ilvl w:val="1"/>
        <w:numId w:val="4"/>
      </w:numPr>
    </w:pPr>
    <w:rPr>
      <w:bCs/>
      <w:iCs/>
    </w:rPr>
  </w:style>
  <w:style w:type="character" w:customStyle="1" w:styleId="heading30">
    <w:name w:val="heading3"/>
    <w:basedOn w:val="DefaultParagraphFont"/>
    <w:rsid w:val="00C94FD1"/>
    <w:rPr>
      <w:b/>
    </w:rPr>
  </w:style>
  <w:style w:type="character" w:customStyle="1" w:styleId="heading40">
    <w:name w:val="heading4"/>
    <w:basedOn w:val="DefaultParagraphFont"/>
    <w:rsid w:val="00C94FD1"/>
    <w:rPr>
      <w:i/>
    </w:rPr>
  </w:style>
  <w:style w:type="numbering" w:customStyle="1" w:styleId="headings">
    <w:name w:val="headings"/>
    <w:basedOn w:val="arabnumitem"/>
    <w:rsid w:val="00C94FD1"/>
    <w:pPr>
      <w:numPr>
        <w:numId w:val="4"/>
      </w:numPr>
    </w:pPr>
  </w:style>
  <w:style w:type="paragraph" w:customStyle="1" w:styleId="image">
    <w:name w:val="image"/>
    <w:basedOn w:val="Normal"/>
    <w:next w:val="Normal"/>
    <w:rsid w:val="00C94FD1"/>
    <w:pPr>
      <w:spacing w:before="240" w:after="120"/>
      <w:ind w:firstLine="0"/>
      <w:jc w:val="center"/>
    </w:pPr>
  </w:style>
  <w:style w:type="numbering" w:customStyle="1" w:styleId="itemization">
    <w:name w:val="itemization"/>
    <w:basedOn w:val="NoList"/>
    <w:semiHidden/>
    <w:rsid w:val="00C94FD1"/>
  </w:style>
  <w:style w:type="numbering" w:customStyle="1" w:styleId="itemization1">
    <w:name w:val="itemization1"/>
    <w:basedOn w:val="NoList"/>
    <w:rsid w:val="00C94FD1"/>
    <w:pPr>
      <w:numPr>
        <w:numId w:val="2"/>
      </w:numPr>
    </w:pPr>
  </w:style>
  <w:style w:type="numbering" w:customStyle="1" w:styleId="itemization2">
    <w:name w:val="itemization2"/>
    <w:basedOn w:val="NoList"/>
    <w:rsid w:val="00C94FD1"/>
    <w:pPr>
      <w:numPr>
        <w:numId w:val="3"/>
      </w:numPr>
    </w:pPr>
  </w:style>
  <w:style w:type="paragraph" w:customStyle="1" w:styleId="keywords">
    <w:name w:val="keywords"/>
    <w:basedOn w:val="abstract"/>
    <w:next w:val="heading1"/>
    <w:rsid w:val="00C94FD1"/>
    <w:pPr>
      <w:spacing w:before="220"/>
      <w:ind w:firstLine="0"/>
      <w:contextualSpacing w:val="0"/>
      <w:jc w:val="left"/>
    </w:pPr>
  </w:style>
  <w:style w:type="paragraph" w:styleId="ListNumber">
    <w:name w:val="List Number"/>
    <w:basedOn w:val="Normal"/>
    <w:rsid w:val="00C94FD1"/>
    <w:pPr>
      <w:numPr>
        <w:numId w:val="8"/>
      </w:numPr>
    </w:pPr>
  </w:style>
  <w:style w:type="paragraph" w:customStyle="1" w:styleId="numitem">
    <w:name w:val="numitem"/>
    <w:basedOn w:val="Normal"/>
    <w:rsid w:val="00C94FD1"/>
    <w:pPr>
      <w:numPr>
        <w:numId w:val="9"/>
      </w:numPr>
      <w:spacing w:before="160" w:after="160"/>
      <w:contextualSpacing/>
    </w:pPr>
  </w:style>
  <w:style w:type="paragraph" w:customStyle="1" w:styleId="p1a">
    <w:name w:val="p1a"/>
    <w:basedOn w:val="Normal"/>
    <w:rsid w:val="00C94FD1"/>
    <w:pPr>
      <w:ind w:firstLine="0"/>
    </w:pPr>
  </w:style>
  <w:style w:type="paragraph" w:customStyle="1" w:styleId="programcode">
    <w:name w:val="programcode"/>
    <w:basedOn w:val="Normal"/>
    <w:rsid w:val="00C94FD1"/>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C94FD1"/>
    <w:pPr>
      <w:numPr>
        <w:numId w:val="5"/>
      </w:numPr>
      <w:spacing w:line="220" w:lineRule="atLeast"/>
    </w:pPr>
    <w:rPr>
      <w:sz w:val="18"/>
    </w:rPr>
  </w:style>
  <w:style w:type="numbering" w:customStyle="1" w:styleId="referencelist">
    <w:name w:val="referencelist"/>
    <w:basedOn w:val="NoList"/>
    <w:semiHidden/>
    <w:rsid w:val="00C94FD1"/>
    <w:pPr>
      <w:numPr>
        <w:numId w:val="5"/>
      </w:numPr>
    </w:pPr>
  </w:style>
  <w:style w:type="paragraph" w:customStyle="1" w:styleId="runninghead-left">
    <w:name w:val="running head - left"/>
    <w:basedOn w:val="Normal"/>
    <w:rsid w:val="00C94FD1"/>
    <w:pPr>
      <w:ind w:firstLine="0"/>
      <w:jc w:val="left"/>
    </w:pPr>
    <w:rPr>
      <w:sz w:val="18"/>
      <w:szCs w:val="18"/>
    </w:rPr>
  </w:style>
  <w:style w:type="paragraph" w:customStyle="1" w:styleId="runninghead-right">
    <w:name w:val="running head - right"/>
    <w:basedOn w:val="Normal"/>
    <w:rsid w:val="00C94FD1"/>
    <w:pPr>
      <w:ind w:firstLine="0"/>
      <w:jc w:val="right"/>
    </w:pPr>
    <w:rPr>
      <w:bCs/>
      <w:sz w:val="18"/>
      <w:szCs w:val="18"/>
    </w:rPr>
  </w:style>
  <w:style w:type="character" w:styleId="PageNumber">
    <w:name w:val="page number"/>
    <w:basedOn w:val="DefaultParagraphFont"/>
    <w:rsid w:val="00C94FD1"/>
    <w:rPr>
      <w:sz w:val="18"/>
    </w:rPr>
  </w:style>
  <w:style w:type="paragraph" w:customStyle="1" w:styleId="papertitle">
    <w:name w:val="papertitle"/>
    <w:basedOn w:val="Normal"/>
    <w:next w:val="author"/>
    <w:rsid w:val="00C94FD1"/>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C94FD1"/>
    <w:pPr>
      <w:spacing w:before="120" w:line="280" w:lineRule="atLeast"/>
    </w:pPr>
    <w:rPr>
      <w:sz w:val="24"/>
    </w:rPr>
  </w:style>
  <w:style w:type="paragraph" w:customStyle="1" w:styleId="tablecaption">
    <w:name w:val="tablecaption"/>
    <w:basedOn w:val="Normal"/>
    <w:next w:val="Normal"/>
    <w:rsid w:val="00C94FD1"/>
    <w:pPr>
      <w:keepNext/>
      <w:keepLines/>
      <w:spacing w:before="240" w:after="120" w:line="220" w:lineRule="atLeast"/>
      <w:ind w:firstLine="0"/>
      <w:jc w:val="center"/>
    </w:pPr>
    <w:rPr>
      <w:sz w:val="18"/>
      <w:lang w:val="de-DE"/>
    </w:rPr>
  </w:style>
  <w:style w:type="character" w:customStyle="1" w:styleId="url">
    <w:name w:val="url"/>
    <w:basedOn w:val="DefaultParagraphFont"/>
    <w:rsid w:val="00C94FD1"/>
    <w:rPr>
      <w:rFonts w:ascii="Courier" w:hAnsi="Courier"/>
      <w:noProof/>
      <w:lang w:val="en-US"/>
    </w:rPr>
  </w:style>
  <w:style w:type="paragraph" w:styleId="FootnoteText">
    <w:name w:val="footnote text"/>
    <w:basedOn w:val="Normal"/>
    <w:link w:val="FootnoteTextChar"/>
    <w:rsid w:val="00C94FD1"/>
    <w:pPr>
      <w:spacing w:line="220" w:lineRule="atLeast"/>
      <w:ind w:left="227" w:hanging="227"/>
    </w:pPr>
    <w:rPr>
      <w:sz w:val="18"/>
    </w:rPr>
  </w:style>
  <w:style w:type="character" w:customStyle="1" w:styleId="FootnoteTextChar">
    <w:name w:val="Footnote Text Char"/>
    <w:basedOn w:val="DefaultParagraphFont"/>
    <w:link w:val="FootnoteText"/>
    <w:rsid w:val="00C94FD1"/>
    <w:rPr>
      <w:rFonts w:ascii="Times New Roman" w:eastAsia="Times New Roman" w:hAnsi="Times New Roman"/>
      <w:sz w:val="18"/>
      <w:szCs w:val="20"/>
      <w:lang w:val="en-US" w:eastAsia="de-DE"/>
    </w:rPr>
  </w:style>
  <w:style w:type="character" w:customStyle="1" w:styleId="RH">
    <w:name w:val="RH"/>
    <w:basedOn w:val="DefaultParagraphFont"/>
    <w:rsid w:val="00C94FD1"/>
  </w:style>
  <w:style w:type="paragraph" w:customStyle="1" w:styleId="ReferenceLine">
    <w:name w:val="ReferenceLine"/>
    <w:basedOn w:val="p1a"/>
    <w:rsid w:val="00C94FD1"/>
    <w:pPr>
      <w:spacing w:line="200" w:lineRule="exact"/>
    </w:pPr>
    <w:rPr>
      <w:sz w:val="16"/>
    </w:rPr>
  </w:style>
  <w:style w:type="table" w:styleId="TableGrid">
    <w:name w:val="Table Grid"/>
    <w:basedOn w:val="TableNormal"/>
    <w:uiPriority w:val="59"/>
    <w:rsid w:val="00E83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
    <w:name w:val="first para"/>
    <w:basedOn w:val="Normal"/>
    <w:next w:val="Normal"/>
    <w:qFormat/>
    <w:rsid w:val="007919C3"/>
    <w:pPr>
      <w:ind w:firstLine="0"/>
      <w:pPrChange w:id="1" w:author="Nigel Gilbert" w:date="2013-05-19T13:38:00Z">
        <w:pPr>
          <w:overflowPunct w:val="0"/>
          <w:autoSpaceDE w:val="0"/>
          <w:autoSpaceDN w:val="0"/>
          <w:adjustRightInd w:val="0"/>
          <w:spacing w:line="240" w:lineRule="atLeast"/>
          <w:ind w:firstLine="227"/>
          <w:jc w:val="both"/>
          <w:textAlignment w:val="baseline"/>
        </w:pPr>
      </w:pPrChange>
    </w:pPr>
    <w:rPr>
      <w:lang w:val="en-GB"/>
      <w:rPrChange w:id="1" w:author="Nigel Gilbert" w:date="2013-05-19T13:38:00Z">
        <w:rPr>
          <w:lang w:val="en-GB" w:eastAsia="de-DE" w:bidi="ar-SA"/>
        </w:rPr>
      </w:rPrChang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simian.ac.uk" TargetMode="Externa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c.watts@lmu.de" TargetMode="External"/><Relationship Id="rId10" Type="http://schemas.openxmlformats.org/officeDocument/2006/relationships/hyperlink" Target="mailto:n.gilbert@surrey.ac.uk"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MyDocus\Presentations\ESSA2013\splnproc1110.dotm"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B004A703-32E7-FD49-A66F-3F9FDC8E2C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yDocus\Presentations\ESSA2013\splnproc1110.dotm</Template>
  <TotalTime>7</TotalTime>
  <Pages>12</Pages>
  <Words>14448</Words>
  <Characters>82359</Characters>
  <Application>Microsoft Macintosh Word</Application>
  <DocSecurity>0</DocSecurity>
  <Lines>686</Lines>
  <Paragraphs>19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66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tts, Christopher</dc:creator>
  <cp:lastModifiedBy>Nigel Gilbert</cp:lastModifiedBy>
  <cp:revision>2</cp:revision>
  <cp:lastPrinted>2013-05-18T15:48:00Z</cp:lastPrinted>
  <dcterms:created xsi:type="dcterms:W3CDTF">2013-05-19T12:40:00Z</dcterms:created>
  <dcterms:modified xsi:type="dcterms:W3CDTF">2013-05-19T12:40:00Z</dcterms:modified>
</cp:coreProperties>
</file>